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2A24" w:rsidRPr="00ED4B35" w:rsidRDefault="00B52A24" w:rsidP="00B52A24">
      <w:pPr>
        <w:rPr>
          <w:lang w:val="en-US"/>
        </w:rPr>
      </w:pPr>
      <w:r w:rsidRPr="00ED4B35">
        <w:rPr>
          <w:lang w:val="en-US"/>
        </w:rPr>
        <w:t xml:space="preserve">DOI: 10.1002/ ((please add manuscript number)) </w:t>
      </w:r>
    </w:p>
    <w:p w:rsidR="00B52A24" w:rsidRPr="00ED4B35" w:rsidRDefault="00B52A24" w:rsidP="00B52A24">
      <w:pPr>
        <w:rPr>
          <w:lang w:val="en-US"/>
        </w:rPr>
      </w:pPr>
      <w:r w:rsidRPr="00ED4B35">
        <w:rPr>
          <w:b/>
          <w:bCs/>
          <w:lang w:val="en-US"/>
        </w:rPr>
        <w:t>Article type: Full Paper</w:t>
      </w:r>
    </w:p>
    <w:p w:rsidR="00B52A24" w:rsidRPr="00ED4B35" w:rsidRDefault="00B52A24" w:rsidP="00B52A24">
      <w:pPr>
        <w:pStyle w:val="Title2"/>
      </w:pPr>
    </w:p>
    <w:p w:rsidR="003C280E" w:rsidRPr="00ED4B35" w:rsidRDefault="00872A46" w:rsidP="003C280E">
      <w:pPr>
        <w:pStyle w:val="Title2"/>
        <w:rPr>
          <w:color w:val="002060"/>
          <w:sz w:val="32"/>
        </w:rPr>
      </w:pPr>
      <w:proofErr w:type="gramStart"/>
      <w:r w:rsidRPr="004F403E">
        <w:rPr>
          <w:strike/>
          <w:color w:val="002060"/>
          <w:sz w:val="32"/>
          <w:rPrChange w:id="0" w:author="punn" w:date="2014-03-07T02:14:00Z">
            <w:rPr>
              <w:color w:val="002060"/>
              <w:sz w:val="32"/>
            </w:rPr>
          </w:rPrChange>
        </w:rPr>
        <w:t>A</w:t>
      </w:r>
      <w:r w:rsidR="003C280E" w:rsidRPr="004F403E">
        <w:rPr>
          <w:strike/>
          <w:color w:val="002060"/>
          <w:sz w:val="32"/>
          <w:rPrChange w:id="1" w:author="punn" w:date="2014-03-07T02:14:00Z">
            <w:rPr>
              <w:color w:val="002060"/>
              <w:sz w:val="32"/>
            </w:rPr>
          </w:rPrChange>
        </w:rPr>
        <w:t>utonomous robotic inchworm</w:t>
      </w:r>
      <w:r w:rsidRPr="004F403E">
        <w:rPr>
          <w:strike/>
          <w:color w:val="002060"/>
          <w:sz w:val="32"/>
          <w:rPrChange w:id="2" w:author="punn" w:date="2014-03-07T02:14:00Z">
            <w:rPr>
              <w:color w:val="002060"/>
              <w:sz w:val="32"/>
            </w:rPr>
          </w:rPrChange>
        </w:rPr>
        <w:t xml:space="preserve"> with</w:t>
      </w:r>
      <w:r w:rsidR="003C280E" w:rsidRPr="004F403E">
        <w:rPr>
          <w:strike/>
          <w:color w:val="002060"/>
          <w:sz w:val="32"/>
          <w:rPrChange w:id="3" w:author="punn" w:date="2014-03-07T02:14:00Z">
            <w:rPr>
              <w:color w:val="002060"/>
              <w:sz w:val="32"/>
            </w:rPr>
          </w:rPrChange>
        </w:rPr>
        <w:t xml:space="preserve"> </w:t>
      </w:r>
      <w:r w:rsidR="0048388E" w:rsidRPr="004F403E">
        <w:rPr>
          <w:strike/>
          <w:color w:val="002060"/>
          <w:sz w:val="32"/>
          <w:rPrChange w:id="4" w:author="punn" w:date="2014-03-07T02:14:00Z">
            <w:rPr>
              <w:color w:val="002060"/>
              <w:sz w:val="32"/>
            </w:rPr>
          </w:rPrChange>
        </w:rPr>
        <w:t xml:space="preserve">an </w:t>
      </w:r>
      <w:r w:rsidR="003C280E" w:rsidRPr="004F403E">
        <w:rPr>
          <w:strike/>
          <w:color w:val="002060"/>
          <w:sz w:val="32"/>
          <w:rPrChange w:id="5" w:author="punn" w:date="2014-03-07T02:14:00Z">
            <w:rPr>
              <w:color w:val="002060"/>
              <w:sz w:val="32"/>
            </w:rPr>
          </w:rPrChange>
        </w:rPr>
        <w:t>open</w:t>
      </w:r>
      <w:r w:rsidR="00716376" w:rsidRPr="004F403E">
        <w:rPr>
          <w:strike/>
          <w:color w:val="002060"/>
          <w:sz w:val="32"/>
          <w:rPrChange w:id="6" w:author="punn" w:date="2014-03-07T02:14:00Z">
            <w:rPr>
              <w:color w:val="002060"/>
              <w:sz w:val="32"/>
            </w:rPr>
          </w:rPrChange>
        </w:rPr>
        <w:t>-</w:t>
      </w:r>
      <w:r w:rsidR="003C280E" w:rsidRPr="004F403E">
        <w:rPr>
          <w:strike/>
          <w:color w:val="002060"/>
          <w:sz w:val="32"/>
          <w:rPrChange w:id="7" w:author="punn" w:date="2014-03-07T02:14:00Z">
            <w:rPr>
              <w:color w:val="002060"/>
              <w:sz w:val="32"/>
            </w:rPr>
          </w:rPrChange>
        </w:rPr>
        <w:t xml:space="preserve">air </w:t>
      </w:r>
      <w:proofErr w:type="spellStart"/>
      <w:r w:rsidR="003C280E" w:rsidRPr="004F403E">
        <w:rPr>
          <w:strike/>
          <w:color w:val="002060"/>
          <w:sz w:val="32"/>
          <w:rPrChange w:id="8" w:author="punn" w:date="2014-03-07T02:14:00Z">
            <w:rPr>
              <w:color w:val="002060"/>
              <w:sz w:val="32"/>
            </w:rPr>
          </w:rPrChange>
        </w:rPr>
        <w:t>supercapacitor</w:t>
      </w:r>
      <w:proofErr w:type="spellEnd"/>
      <w:r w:rsidRPr="004F403E">
        <w:rPr>
          <w:strike/>
          <w:color w:val="002060"/>
          <w:sz w:val="32"/>
          <w:rPrChange w:id="9" w:author="punn" w:date="2014-03-07T02:14:00Z">
            <w:rPr>
              <w:color w:val="002060"/>
              <w:sz w:val="32"/>
            </w:rPr>
          </w:rPrChange>
        </w:rPr>
        <w:t xml:space="preserve"> artificial muscle</w:t>
      </w:r>
      <w:r w:rsidR="003C280E" w:rsidRPr="00ED4B35">
        <w:rPr>
          <w:color w:val="002060"/>
          <w:sz w:val="32"/>
        </w:rPr>
        <w:t>.</w:t>
      </w:r>
      <w:proofErr w:type="gramEnd"/>
    </w:p>
    <w:p w:rsidR="003C280E" w:rsidRPr="00ED4B35" w:rsidRDefault="003C280E" w:rsidP="00B52A24">
      <w:pPr>
        <w:pStyle w:val="Title2"/>
      </w:pPr>
    </w:p>
    <w:p w:rsidR="0048388E" w:rsidRPr="00ED4B35" w:rsidRDefault="0048388E" w:rsidP="00B52A24">
      <w:pPr>
        <w:pStyle w:val="Title2"/>
      </w:pPr>
      <w:proofErr w:type="gramStart"/>
      <w:r w:rsidRPr="00ED4B35">
        <w:rPr>
          <w:color w:val="002060"/>
          <w:sz w:val="32"/>
        </w:rPr>
        <w:t xml:space="preserve">Autonomous robotic inchworm with open-air </w:t>
      </w:r>
      <w:proofErr w:type="spellStart"/>
      <w:r w:rsidRPr="00ED4B35">
        <w:rPr>
          <w:color w:val="002060"/>
          <w:sz w:val="32"/>
        </w:rPr>
        <w:t>supercapacitor</w:t>
      </w:r>
      <w:proofErr w:type="spellEnd"/>
      <w:r w:rsidRPr="00ED4B35">
        <w:rPr>
          <w:color w:val="002060"/>
          <w:sz w:val="32"/>
        </w:rPr>
        <w:t xml:space="preserve"> artificial muscles.</w:t>
      </w:r>
      <w:proofErr w:type="gramEnd"/>
    </w:p>
    <w:p w:rsidR="00B52A24" w:rsidRPr="00ED4B35" w:rsidRDefault="00B52A24" w:rsidP="00B52A24">
      <w:pPr>
        <w:pStyle w:val="Title2"/>
      </w:pPr>
    </w:p>
    <w:p w:rsidR="00B52A24" w:rsidRPr="00ED4B35" w:rsidRDefault="00B52A24" w:rsidP="00B52A24">
      <w:pPr>
        <w:pStyle w:val="Title2"/>
      </w:pPr>
    </w:p>
    <w:p w:rsidR="00B52A24" w:rsidRPr="00ED4B35" w:rsidRDefault="00B52A24" w:rsidP="00B52A24">
      <w:pPr>
        <w:pStyle w:val="Tableofcontents"/>
      </w:pPr>
    </w:p>
    <w:p w:rsidR="00B52A24" w:rsidRPr="00ED4B35" w:rsidRDefault="00B52A24" w:rsidP="00B52A24">
      <w:pPr>
        <w:pStyle w:val="AuthorsFull"/>
      </w:pPr>
      <w:proofErr w:type="spellStart"/>
      <w:r w:rsidRPr="00ED4B35">
        <w:t>Indrek</w:t>
      </w:r>
      <w:proofErr w:type="spellEnd"/>
      <w:r w:rsidRPr="00ED4B35">
        <w:t xml:space="preserve"> Must*, Friedrich </w:t>
      </w:r>
      <w:proofErr w:type="spellStart"/>
      <w:r w:rsidRPr="00ED4B35">
        <w:t>Kaasik</w:t>
      </w:r>
      <w:proofErr w:type="spellEnd"/>
      <w:r w:rsidRPr="00ED4B35">
        <w:t xml:space="preserve">, Inga </w:t>
      </w:r>
      <w:proofErr w:type="spellStart"/>
      <w:r w:rsidRPr="00ED4B35">
        <w:t>Põldsalu</w:t>
      </w:r>
      <w:proofErr w:type="spellEnd"/>
      <w:r w:rsidRPr="00ED4B35">
        <w:t xml:space="preserve">, </w:t>
      </w:r>
      <w:proofErr w:type="spellStart"/>
      <w:r w:rsidRPr="00ED4B35">
        <w:t>Lauri</w:t>
      </w:r>
      <w:proofErr w:type="spellEnd"/>
      <w:r w:rsidRPr="00ED4B35">
        <w:t xml:space="preserve"> </w:t>
      </w:r>
      <w:proofErr w:type="spellStart"/>
      <w:r w:rsidRPr="00ED4B35">
        <w:t>Mihkels</w:t>
      </w:r>
      <w:proofErr w:type="spellEnd"/>
      <w:r w:rsidRPr="00ED4B35">
        <w:t xml:space="preserve">, </w:t>
      </w:r>
      <w:proofErr w:type="spellStart"/>
      <w:r w:rsidRPr="00ED4B35">
        <w:t>Urmas</w:t>
      </w:r>
      <w:proofErr w:type="spellEnd"/>
      <w:r w:rsidRPr="00ED4B35">
        <w:t xml:space="preserve"> </w:t>
      </w:r>
      <w:proofErr w:type="spellStart"/>
      <w:r w:rsidRPr="00ED4B35">
        <w:t>Johanson</w:t>
      </w:r>
      <w:proofErr w:type="spellEnd"/>
      <w:r w:rsidRPr="00ED4B35">
        <w:t xml:space="preserve">, Andres Punning, and </w:t>
      </w:r>
      <w:proofErr w:type="spellStart"/>
      <w:r w:rsidRPr="00ED4B35">
        <w:t>Alvo</w:t>
      </w:r>
      <w:proofErr w:type="spellEnd"/>
      <w:r w:rsidRPr="00ED4B35">
        <w:t xml:space="preserve"> </w:t>
      </w:r>
      <w:proofErr w:type="spellStart"/>
      <w:r w:rsidRPr="00ED4B35">
        <w:t>Aabloo</w:t>
      </w:r>
      <w:proofErr w:type="spellEnd"/>
      <w:r w:rsidRPr="00ED4B35">
        <w:t xml:space="preserve"> </w:t>
      </w:r>
    </w:p>
    <w:p w:rsidR="00B52A24" w:rsidRPr="00ED4B35" w:rsidRDefault="00B52A24" w:rsidP="00B52A24">
      <w:pPr>
        <w:pStyle w:val="Tableofcontents"/>
      </w:pPr>
    </w:p>
    <w:p w:rsidR="00B52A24" w:rsidRPr="00ED4B35" w:rsidRDefault="00B52A24" w:rsidP="00B52A24">
      <w:pPr>
        <w:pStyle w:val="Addresses"/>
      </w:pPr>
      <w:r w:rsidRPr="00ED4B35">
        <w:t xml:space="preserve">I. Must, F. </w:t>
      </w:r>
      <w:proofErr w:type="spellStart"/>
      <w:r w:rsidRPr="00ED4B35">
        <w:t>Kaasik</w:t>
      </w:r>
      <w:proofErr w:type="spellEnd"/>
      <w:r w:rsidRPr="00ED4B35">
        <w:t xml:space="preserve">, I. </w:t>
      </w:r>
      <w:proofErr w:type="spellStart"/>
      <w:r w:rsidRPr="00ED4B35">
        <w:t>Põldsalu</w:t>
      </w:r>
      <w:proofErr w:type="spellEnd"/>
      <w:r w:rsidRPr="00ED4B35">
        <w:t xml:space="preserve">, L. </w:t>
      </w:r>
      <w:proofErr w:type="spellStart"/>
      <w:r w:rsidRPr="00ED4B35">
        <w:t>Mihkels</w:t>
      </w:r>
      <w:proofErr w:type="spellEnd"/>
      <w:r w:rsidRPr="00ED4B35">
        <w:t xml:space="preserve">, Dr. U. </w:t>
      </w:r>
      <w:proofErr w:type="spellStart"/>
      <w:r w:rsidRPr="00ED4B35">
        <w:t>Johanson</w:t>
      </w:r>
      <w:proofErr w:type="spellEnd"/>
      <w:r w:rsidRPr="00ED4B35">
        <w:t xml:space="preserve">, Dr. A. Punning, </w:t>
      </w:r>
      <w:proofErr w:type="gramStart"/>
      <w:r w:rsidRPr="00ED4B35">
        <w:t>Prof</w:t>
      </w:r>
      <w:proofErr w:type="gramEnd"/>
      <w:r w:rsidRPr="00ED4B35">
        <w:t xml:space="preserve">. A. </w:t>
      </w:r>
      <w:proofErr w:type="spellStart"/>
      <w:r w:rsidRPr="00ED4B35">
        <w:t>Aabloo</w:t>
      </w:r>
      <w:proofErr w:type="spellEnd"/>
      <w:r w:rsidRPr="00ED4B35">
        <w:t xml:space="preserve"> A. </w:t>
      </w:r>
    </w:p>
    <w:p w:rsidR="00B52A24" w:rsidRPr="00ED4B35" w:rsidRDefault="00B52A24" w:rsidP="00B52A24">
      <w:pPr>
        <w:pStyle w:val="Addresses"/>
      </w:pPr>
    </w:p>
    <w:p w:rsidR="00B52A24" w:rsidRPr="00ED4B35" w:rsidRDefault="00B52A24" w:rsidP="00B52A24">
      <w:pPr>
        <w:pStyle w:val="Addresses"/>
      </w:pPr>
      <w:r w:rsidRPr="00ED4B35">
        <w:t xml:space="preserve">Intelligent Materials and Systems Lab (http://www.ims.ut.ee), University of Tartu, </w:t>
      </w:r>
      <w:proofErr w:type="spellStart"/>
      <w:r w:rsidRPr="00ED4B35">
        <w:t>Nooruse</w:t>
      </w:r>
      <w:proofErr w:type="spellEnd"/>
      <w:r w:rsidRPr="00ED4B35">
        <w:t xml:space="preserve"> 1, Tartu, 50411, Estonia</w:t>
      </w:r>
    </w:p>
    <w:p w:rsidR="00B52A24" w:rsidRPr="00ED4B35" w:rsidRDefault="00B52A24" w:rsidP="00B52A24">
      <w:pPr>
        <w:pStyle w:val="Addresses"/>
      </w:pPr>
      <w:r w:rsidRPr="00ED4B35">
        <w:t>E-mail: indrekm@ut.ee</w:t>
      </w:r>
    </w:p>
    <w:p w:rsidR="00B52A24" w:rsidRPr="00ED4B35" w:rsidRDefault="00B52A24" w:rsidP="00B52A24">
      <w:pPr>
        <w:rPr>
          <w:bCs/>
          <w:lang w:val="en-US"/>
        </w:rPr>
      </w:pPr>
    </w:p>
    <w:p w:rsidR="00B52A24" w:rsidRPr="00ED4B35" w:rsidRDefault="00B52A24" w:rsidP="00B52A24">
      <w:pPr>
        <w:rPr>
          <w:bCs/>
          <w:lang w:val="en-US"/>
        </w:rPr>
      </w:pPr>
      <w:r w:rsidRPr="00ED4B35">
        <w:rPr>
          <w:bCs/>
          <w:lang w:val="en-US"/>
        </w:rPr>
        <w:t xml:space="preserve">Keywords: EAP actuators, flexible </w:t>
      </w:r>
      <w:proofErr w:type="spellStart"/>
      <w:r w:rsidRPr="00ED4B35">
        <w:rPr>
          <w:bCs/>
          <w:lang w:val="en-US"/>
        </w:rPr>
        <w:t>supercapacitors</w:t>
      </w:r>
      <w:proofErr w:type="spellEnd"/>
      <w:r w:rsidRPr="00ED4B35">
        <w:rPr>
          <w:bCs/>
          <w:lang w:val="en-US"/>
        </w:rPr>
        <w:t xml:space="preserve">, in air, ionic liquids, carbon actuators </w:t>
      </w:r>
    </w:p>
    <w:p w:rsidR="00004A23" w:rsidRPr="00ED4B35" w:rsidRDefault="00004A23">
      <w:pPr>
        <w:pStyle w:val="Maintext0"/>
      </w:pPr>
    </w:p>
    <w:p w:rsidR="00B52A24" w:rsidRPr="00ED4B35" w:rsidRDefault="00B52A24">
      <w:pPr>
        <w:pStyle w:val="Maintext0"/>
      </w:pPr>
      <w:r w:rsidRPr="00ED4B35">
        <w:t xml:space="preserve">We report on a centimeter-scale robot, propelled by a single </w:t>
      </w:r>
      <w:proofErr w:type="spellStart"/>
      <w:r w:rsidRPr="00ED4B35">
        <w:t>supercapacitor</w:t>
      </w:r>
      <w:proofErr w:type="spellEnd"/>
      <w:r w:rsidRPr="00ED4B35">
        <w:t xml:space="preserve">-like ionic </w:t>
      </w:r>
      <w:proofErr w:type="spellStart"/>
      <w:r w:rsidRPr="00ED4B35">
        <w:t>electroactive</w:t>
      </w:r>
      <w:proofErr w:type="spellEnd"/>
      <w:r w:rsidRPr="00ED4B35">
        <w:t xml:space="preserve"> polymer (IEAP) laminate actuator. The cyclic locomotion of the robot is inspired by an inchworm, while the IEAP laminate is used concurrently as an actuator and a structural member. The </w:t>
      </w:r>
      <w:r w:rsidR="00A15450" w:rsidRPr="00ED4B35">
        <w:t>830</w:t>
      </w:r>
      <w:r w:rsidRPr="00ED4B35">
        <w:t>-mg robot is able to crawl on a smooth surface in open air, solely by undulation of its body. The microprocessor-controlled robot has an on-board lithium battery and uses a pulse width-modulated signal to drive the actuator. The robot is able to carry its own power supply and even an extra payload. The constructed biomimetic robot is distinctive for the use of a non-planar actuator that is shape-programmed during its manufacturing process.</w:t>
      </w:r>
    </w:p>
    <w:p w:rsidR="00B52A24" w:rsidRPr="00F0380B" w:rsidRDefault="00B52A24">
      <w:pPr>
        <w:pStyle w:val="Maintext0"/>
        <w:rPr>
          <w:b/>
          <w:rPrChange w:id="10" w:author="punn" w:date="2014-03-07T01:32:00Z">
            <w:rPr/>
          </w:rPrChange>
        </w:rPr>
      </w:pPr>
      <w:r w:rsidRPr="00ED4B35">
        <w:t xml:space="preserve">The IEAP material with </w:t>
      </w:r>
      <w:r w:rsidR="0048388E" w:rsidRPr="00ED4B35">
        <w:t xml:space="preserve">electrodes, based on </w:t>
      </w:r>
      <w:r w:rsidRPr="00ED4B35">
        <w:t>activated carbon</w:t>
      </w:r>
      <w:r w:rsidR="0048388E" w:rsidRPr="00ED4B35">
        <w:t>,</w:t>
      </w:r>
      <w:r w:rsidRPr="00ED4B35">
        <w:t xml:space="preserve"> stands out by its exclusive combination of high electrically-induced strain and high bending modulus. </w:t>
      </w:r>
      <w:del w:id="11" w:author="Indrek Must" w:date="2014-03-06T18:02:00Z">
        <w:r w:rsidRPr="00ED4B35" w:rsidDel="00D958D1">
          <w:delText xml:space="preserve">In </w:delText>
        </w:r>
      </w:del>
      <w:ins w:id="12" w:author="Indrek Must" w:date="2014-03-06T18:02:00Z">
        <w:r w:rsidR="00D958D1" w:rsidRPr="00ED4B35">
          <w:t xml:space="preserve">On the </w:t>
        </w:r>
      </w:ins>
      <w:ins w:id="13" w:author="Andres Punning" w:date="2014-03-06T16:25:00Z">
        <w:r w:rsidR="0048388E" w:rsidRPr="00ED4B35">
          <w:t xml:space="preserve">other hand </w:t>
        </w:r>
      </w:ins>
      <w:del w:id="14" w:author="Andres Punning" w:date="2014-03-06T16:25:00Z">
        <w:r w:rsidRPr="00ED4B35" w:rsidDel="0048388E">
          <w:delText xml:space="preserve">addition, </w:delText>
        </w:r>
      </w:del>
      <w:r w:rsidRPr="00ED4B35">
        <w:t xml:space="preserve">it is </w:t>
      </w:r>
      <w:del w:id="15" w:author="Andres Punning" w:date="2014-03-06T16:27:00Z">
        <w:r w:rsidRPr="00ED4B35" w:rsidDel="0048388E">
          <w:delText xml:space="preserve">also </w:delText>
        </w:r>
      </w:del>
      <w:r w:rsidRPr="00ED4B35">
        <w:t xml:space="preserve">characterized by </w:t>
      </w:r>
      <w:ins w:id="16" w:author="Andres Punning" w:date="2014-03-06T16:28:00Z">
        <w:del w:id="17" w:author="Indrek Must" w:date="2014-03-06T18:03:00Z">
          <w:r w:rsidR="0048388E" w:rsidRPr="00ED4B35" w:rsidDel="00D958D1">
            <w:delText>the</w:delText>
          </w:r>
        </w:del>
      </w:ins>
      <w:del w:id="18" w:author="Andres Punning" w:date="2014-03-06T16:28:00Z">
        <w:r w:rsidRPr="00ED4B35" w:rsidDel="0048388E">
          <w:delText>an</w:delText>
        </w:r>
      </w:del>
      <w:r w:rsidRPr="00ED4B35">
        <w:t xml:space="preserve"> outstanding </w:t>
      </w:r>
      <w:ins w:id="19" w:author="Indrek Must" w:date="2014-03-06T18:03:00Z">
        <w:r w:rsidR="00D958D1" w:rsidRPr="00ED4B35">
          <w:t xml:space="preserve">electric </w:t>
        </w:r>
      </w:ins>
      <w:r w:rsidRPr="00ED4B35">
        <w:t xml:space="preserve">capacitance per surface area and </w:t>
      </w:r>
      <w:del w:id="20" w:author="Andres Punning" w:date="2014-03-06T16:28:00Z">
        <w:r w:rsidRPr="00ED4B35" w:rsidDel="0048388E">
          <w:delText xml:space="preserve">a </w:delText>
        </w:r>
      </w:del>
      <w:r w:rsidRPr="00ED4B35">
        <w:t xml:space="preserve">high cyclic </w:t>
      </w:r>
      <w:r w:rsidRPr="00ED4B35">
        <w:lastRenderedPageBreak/>
        <w:t xml:space="preserve">efficiency. </w:t>
      </w:r>
      <w:del w:id="21" w:author="Andres Punning" w:date="2014-03-06T16:28:00Z">
        <w:r w:rsidRPr="00ED4B35" w:rsidDel="0048388E">
          <w:delText>Due to t</w:delText>
        </w:r>
      </w:del>
      <w:ins w:id="22" w:author="Andres Punning" w:date="2014-03-06T16:28:00Z">
        <w:r w:rsidR="0073099C" w:rsidRPr="00ED4B35">
          <w:t>T</w:t>
        </w:r>
      </w:ins>
      <w:r w:rsidRPr="00ED4B35">
        <w:t xml:space="preserve">hese properties </w:t>
      </w:r>
      <w:ins w:id="23" w:author="Andres Punning" w:date="2014-03-06T16:28:00Z">
        <w:r w:rsidR="0048388E" w:rsidRPr="00ED4B35">
          <w:t xml:space="preserve">make </w:t>
        </w:r>
      </w:ins>
      <w:r w:rsidRPr="00ED4B35">
        <w:t xml:space="preserve">the laminate </w:t>
      </w:r>
      <w:del w:id="24" w:author="Andres Punning" w:date="2014-03-06T16:28:00Z">
        <w:r w:rsidRPr="00ED4B35" w:rsidDel="0073099C">
          <w:delText xml:space="preserve">is </w:delText>
        </w:r>
      </w:del>
      <w:r w:rsidRPr="00ED4B35">
        <w:t xml:space="preserve">one of the few IEAPs </w:t>
      </w:r>
      <w:ins w:id="25" w:author="Andres Punning" w:date="2014-03-06T16:28:00Z">
        <w:r w:rsidR="0073099C" w:rsidRPr="00ED4B35">
          <w:t>meeting</w:t>
        </w:r>
      </w:ins>
      <w:del w:id="26" w:author="Andres Punning" w:date="2014-03-06T16:28:00Z">
        <w:r w:rsidRPr="00ED4B35" w:rsidDel="0073099C">
          <w:delText>that meet</w:delText>
        </w:r>
      </w:del>
      <w:r w:rsidRPr="00ED4B35">
        <w:t xml:space="preserve"> concurrently the requirements of miniature robotics as well as </w:t>
      </w:r>
      <w:ins w:id="27" w:author="Andres Punning" w:date="2014-03-06T16:26:00Z">
        <w:r w:rsidR="0048388E" w:rsidRPr="00ED4B35">
          <w:t xml:space="preserve">of the </w:t>
        </w:r>
      </w:ins>
      <w:r w:rsidRPr="00ED4B35">
        <w:t xml:space="preserve">energy storage systems. </w:t>
      </w:r>
    </w:p>
    <w:p w:rsidR="00C8622D" w:rsidRDefault="00C8622D">
      <w:pPr>
        <w:rPr>
          <w:ins w:id="28" w:author="punn" w:date="2014-03-07T02:00:00Z"/>
          <w:b/>
          <w:lang w:val="en-US"/>
        </w:rPr>
      </w:pPr>
      <w:ins w:id="29" w:author="punn" w:date="2014-03-07T02:00:00Z">
        <w:r>
          <w:rPr>
            <w:b/>
            <w:lang w:val="en-US"/>
          </w:rPr>
          <w:br w:type="page"/>
        </w:r>
      </w:ins>
    </w:p>
    <w:p w:rsidR="00C8622D" w:rsidRDefault="00C8622D" w:rsidP="00004A23">
      <w:pPr>
        <w:rPr>
          <w:ins w:id="30" w:author="punn" w:date="2014-03-07T02:00:00Z"/>
          <w:b/>
          <w:lang w:val="en-US"/>
        </w:rPr>
      </w:pPr>
    </w:p>
    <w:p w:rsidR="00662DCE" w:rsidRPr="001C080C" w:rsidRDefault="00F0380B" w:rsidP="00004A23">
      <w:pPr>
        <w:rPr>
          <w:ins w:id="31" w:author="punn" w:date="2014-03-07T01:12:00Z"/>
          <w:b/>
          <w:color w:val="C00000"/>
          <w:lang w:val="en-US"/>
          <w:rPrChange w:id="32" w:author="punn" w:date="2014-03-07T02:22:00Z">
            <w:rPr>
              <w:ins w:id="33" w:author="punn" w:date="2014-03-07T01:12:00Z"/>
              <w:color w:val="FF0000"/>
              <w:lang w:val="en-US"/>
            </w:rPr>
          </w:rPrChange>
        </w:rPr>
      </w:pPr>
      <w:proofErr w:type="spellStart"/>
      <w:proofErr w:type="gramStart"/>
      <w:ins w:id="34" w:author="punn" w:date="2014-03-07T01:31:00Z">
        <w:r w:rsidRPr="001C080C">
          <w:rPr>
            <w:b/>
            <w:color w:val="C00000"/>
            <w:lang w:val="en-US"/>
            <w:rPrChange w:id="35" w:author="punn" w:date="2014-03-07T02:22:00Z">
              <w:rPr>
                <w:lang w:val="en-US"/>
              </w:rPr>
            </w:rPrChange>
          </w:rPr>
          <w:t>Kiri</w:t>
        </w:r>
        <w:proofErr w:type="spellEnd"/>
        <w:r w:rsidRPr="001C080C">
          <w:rPr>
            <w:b/>
            <w:color w:val="C00000"/>
            <w:lang w:val="en-US"/>
            <w:rPrChange w:id="36" w:author="punn" w:date="2014-03-07T02:22:00Z">
              <w:rPr>
                <w:lang w:val="en-US"/>
              </w:rPr>
            </w:rPrChange>
          </w:rPr>
          <w:t xml:space="preserve"> </w:t>
        </w:r>
      </w:ins>
      <w:proofErr w:type="spellStart"/>
      <w:ins w:id="37" w:author="punn" w:date="2014-03-07T02:00:00Z">
        <w:r w:rsidR="00C8622D" w:rsidRPr="001C080C">
          <w:rPr>
            <w:b/>
            <w:color w:val="C00000"/>
            <w:lang w:val="en-US"/>
            <w:rPrChange w:id="38" w:author="punn" w:date="2014-03-07T02:22:00Z">
              <w:rPr>
                <w:b/>
                <w:lang w:val="en-US"/>
              </w:rPr>
            </w:rPrChange>
          </w:rPr>
          <w:t>editori</w:t>
        </w:r>
      </w:ins>
      <w:ins w:id="39" w:author="punn" w:date="2014-03-07T02:22:00Z">
        <w:r w:rsidR="001C080C" w:rsidRPr="001C080C">
          <w:rPr>
            <w:b/>
            <w:color w:val="C00000"/>
            <w:lang w:val="en-US"/>
            <w:rPrChange w:id="40" w:author="punn" w:date="2014-03-07T02:22:00Z">
              <w:rPr>
                <w:b/>
                <w:lang w:val="en-US"/>
              </w:rPr>
            </w:rPrChange>
          </w:rPr>
          <w:t>le</w:t>
        </w:r>
      </w:ins>
      <w:proofErr w:type="spellEnd"/>
      <w:ins w:id="41" w:author="punn" w:date="2014-03-07T02:00:00Z">
        <w:r w:rsidR="00C8622D" w:rsidRPr="001C080C">
          <w:rPr>
            <w:b/>
            <w:color w:val="C00000"/>
            <w:lang w:val="en-US"/>
            <w:rPrChange w:id="42" w:author="punn" w:date="2014-03-07T02:22:00Z">
              <w:rPr>
                <w:b/>
                <w:lang w:val="en-US"/>
              </w:rPr>
            </w:rPrChange>
          </w:rPr>
          <w:t>.</w:t>
        </w:r>
        <w:proofErr w:type="gramEnd"/>
        <w:r w:rsidR="00C8622D" w:rsidRPr="001C080C">
          <w:rPr>
            <w:b/>
            <w:color w:val="C00000"/>
            <w:lang w:val="en-US"/>
            <w:rPrChange w:id="43" w:author="punn" w:date="2014-03-07T02:22:00Z">
              <w:rPr>
                <w:b/>
                <w:lang w:val="en-US"/>
              </w:rPr>
            </w:rPrChange>
          </w:rPr>
          <w:t xml:space="preserve"> </w:t>
        </w:r>
        <w:proofErr w:type="spellStart"/>
        <w:proofErr w:type="gramStart"/>
        <w:r w:rsidR="00C8622D" w:rsidRPr="001C080C">
          <w:rPr>
            <w:b/>
            <w:color w:val="C00000"/>
            <w:lang w:val="en-US"/>
            <w:rPrChange w:id="44" w:author="punn" w:date="2014-03-07T02:22:00Z">
              <w:rPr>
                <w:b/>
                <w:lang w:val="en-US"/>
              </w:rPr>
            </w:rPrChange>
          </w:rPr>
          <w:t>Praegu</w:t>
        </w:r>
        <w:proofErr w:type="spellEnd"/>
        <w:r w:rsidR="00C8622D" w:rsidRPr="001C080C">
          <w:rPr>
            <w:b/>
            <w:color w:val="C00000"/>
            <w:lang w:val="en-US"/>
            <w:rPrChange w:id="45" w:author="punn" w:date="2014-03-07T02:22:00Z">
              <w:rPr>
                <w:b/>
                <w:lang w:val="en-US"/>
              </w:rPr>
            </w:rPrChange>
          </w:rPr>
          <w:t xml:space="preserve"> </w:t>
        </w:r>
        <w:proofErr w:type="spellStart"/>
        <w:r w:rsidR="00C8622D" w:rsidRPr="001C080C">
          <w:rPr>
            <w:b/>
            <w:color w:val="C00000"/>
            <w:lang w:val="en-US"/>
            <w:rPrChange w:id="46" w:author="punn" w:date="2014-03-07T02:22:00Z">
              <w:rPr>
                <w:b/>
                <w:lang w:val="en-US"/>
              </w:rPr>
            </w:rPrChange>
          </w:rPr>
          <w:t>veel</w:t>
        </w:r>
        <w:proofErr w:type="spellEnd"/>
        <w:r w:rsidR="00C8622D" w:rsidRPr="001C080C">
          <w:rPr>
            <w:b/>
            <w:color w:val="C00000"/>
            <w:lang w:val="en-US"/>
            <w:rPrChange w:id="47" w:author="punn" w:date="2014-03-07T02:22:00Z">
              <w:rPr>
                <w:b/>
                <w:lang w:val="en-US"/>
              </w:rPr>
            </w:rPrChange>
          </w:rPr>
          <w:t xml:space="preserve"> </w:t>
        </w:r>
        <w:proofErr w:type="spellStart"/>
        <w:r w:rsidR="00C8622D" w:rsidRPr="001C080C">
          <w:rPr>
            <w:b/>
            <w:color w:val="C00000"/>
            <w:lang w:val="en-US"/>
            <w:rPrChange w:id="48" w:author="punn" w:date="2014-03-07T02:22:00Z">
              <w:rPr>
                <w:b/>
                <w:lang w:val="en-US"/>
              </w:rPr>
            </w:rPrChange>
          </w:rPr>
          <w:t>poolik</w:t>
        </w:r>
        <w:proofErr w:type="spellEnd"/>
        <w:r w:rsidR="00C8622D" w:rsidRPr="001C080C">
          <w:rPr>
            <w:b/>
            <w:color w:val="C00000"/>
            <w:lang w:val="en-US"/>
            <w:rPrChange w:id="49" w:author="punn" w:date="2014-03-07T02:22:00Z">
              <w:rPr>
                <w:b/>
                <w:lang w:val="en-US"/>
              </w:rPr>
            </w:rPrChange>
          </w:rPr>
          <w:t>.</w:t>
        </w:r>
      </w:ins>
      <w:proofErr w:type="gramEnd"/>
    </w:p>
    <w:p w:rsidR="003F4AE9" w:rsidRPr="001C080C" w:rsidRDefault="003F4AE9" w:rsidP="00004A23">
      <w:pPr>
        <w:rPr>
          <w:ins w:id="50" w:author="punn" w:date="2014-03-07T01:12:00Z"/>
          <w:color w:val="C00000"/>
          <w:lang w:val="en-US"/>
          <w:rPrChange w:id="51" w:author="punn" w:date="2014-03-07T02:22:00Z">
            <w:rPr>
              <w:ins w:id="52" w:author="punn" w:date="2014-03-07T01:12:00Z"/>
              <w:color w:val="FF0000"/>
              <w:lang w:val="en-US"/>
            </w:rPr>
          </w:rPrChange>
        </w:rPr>
      </w:pPr>
      <w:ins w:id="53" w:author="punn" w:date="2014-03-07T01:12:00Z">
        <w:r w:rsidRPr="001C080C">
          <w:rPr>
            <w:color w:val="C00000"/>
            <w:lang w:val="en-US"/>
            <w:rPrChange w:id="54" w:author="punn" w:date="2014-03-07T02:22:00Z">
              <w:rPr>
                <w:color w:val="FF0000"/>
                <w:lang w:val="en-US"/>
              </w:rPr>
            </w:rPrChange>
          </w:rPr>
          <w:t>Dear Editor,</w:t>
        </w:r>
      </w:ins>
    </w:p>
    <w:p w:rsidR="003F4AE9" w:rsidRPr="001C080C" w:rsidRDefault="003F4AE9" w:rsidP="00004A23">
      <w:pPr>
        <w:rPr>
          <w:ins w:id="55" w:author="punn" w:date="2014-03-07T01:12:00Z"/>
          <w:color w:val="C00000"/>
          <w:lang w:val="en-US"/>
          <w:rPrChange w:id="56" w:author="punn" w:date="2014-03-07T02:22:00Z">
            <w:rPr>
              <w:ins w:id="57" w:author="punn" w:date="2014-03-07T01:12:00Z"/>
              <w:color w:val="FF0000"/>
              <w:lang w:val="en-US"/>
            </w:rPr>
          </w:rPrChange>
        </w:rPr>
      </w:pPr>
    </w:p>
    <w:p w:rsidR="003F4AE9" w:rsidRPr="001C080C" w:rsidRDefault="003F4AE9" w:rsidP="00004A23">
      <w:pPr>
        <w:rPr>
          <w:ins w:id="58" w:author="punn" w:date="2014-03-07T01:13:00Z"/>
          <w:color w:val="C00000"/>
          <w:rPrChange w:id="59" w:author="punn" w:date="2014-03-07T02:22:00Z">
            <w:rPr>
              <w:ins w:id="60" w:author="punn" w:date="2014-03-07T01:13:00Z"/>
            </w:rPr>
          </w:rPrChange>
        </w:rPr>
      </w:pPr>
      <w:ins w:id="61" w:author="punn" w:date="2014-03-07T01:12:00Z">
        <w:r w:rsidRPr="001C080C">
          <w:rPr>
            <w:color w:val="C00000"/>
            <w:rPrChange w:id="62" w:author="punn" w:date="2014-03-07T02:22:00Z">
              <w:rPr/>
            </w:rPrChange>
          </w:rPr>
          <w:t>Hereby we submit a manuscript „</w:t>
        </w:r>
      </w:ins>
      <w:ins w:id="63" w:author="punn" w:date="2014-03-07T01:13:00Z">
        <w:r w:rsidRPr="001C080C">
          <w:rPr>
            <w:color w:val="C00000"/>
            <w:rPrChange w:id="64" w:author="punn" w:date="2014-03-07T02:22:00Z">
              <w:rPr/>
            </w:rPrChange>
          </w:rPr>
          <w:t>Autonomous robotic inchworm with open-air supercapacitor artificial muscles.</w:t>
        </w:r>
      </w:ins>
      <w:ins w:id="65" w:author="punn" w:date="2014-03-07T01:12:00Z">
        <w:r w:rsidRPr="001C080C">
          <w:rPr>
            <w:color w:val="C00000"/>
            <w:rPrChange w:id="66" w:author="punn" w:date="2014-03-07T02:22:00Z">
              <w:rPr/>
            </w:rPrChange>
          </w:rPr>
          <w:t>“ for a consideration to be published in the „Advanced Materials“ journal.</w:t>
        </w:r>
      </w:ins>
    </w:p>
    <w:p w:rsidR="003F4AE9" w:rsidRPr="001C080C" w:rsidRDefault="003F4AE9" w:rsidP="00004A23">
      <w:pPr>
        <w:rPr>
          <w:ins w:id="67" w:author="punn" w:date="2014-03-07T01:14:00Z"/>
          <w:color w:val="C00000"/>
          <w:rPrChange w:id="68" w:author="punn" w:date="2014-03-07T02:22:00Z">
            <w:rPr>
              <w:ins w:id="69" w:author="punn" w:date="2014-03-07T01:14:00Z"/>
            </w:rPr>
          </w:rPrChange>
        </w:rPr>
      </w:pPr>
    </w:p>
    <w:p w:rsidR="004F403E" w:rsidRPr="001C080C" w:rsidRDefault="003F4AE9" w:rsidP="00004A23">
      <w:pPr>
        <w:rPr>
          <w:ins w:id="70" w:author="punn" w:date="2014-03-07T02:18:00Z"/>
          <w:color w:val="C00000"/>
          <w:rPrChange w:id="71" w:author="punn" w:date="2014-03-07T02:22:00Z">
            <w:rPr>
              <w:ins w:id="72" w:author="punn" w:date="2014-03-07T02:18:00Z"/>
            </w:rPr>
          </w:rPrChange>
        </w:rPr>
      </w:pPr>
      <w:ins w:id="73" w:author="punn" w:date="2014-03-07T01:14:00Z">
        <w:r w:rsidRPr="001C080C">
          <w:rPr>
            <w:color w:val="C00000"/>
            <w:rPrChange w:id="74" w:author="punn" w:date="2014-03-07T02:22:00Z">
              <w:rPr/>
            </w:rPrChange>
          </w:rPr>
          <w:t xml:space="preserve">In this paper we </w:t>
        </w:r>
      </w:ins>
      <w:ins w:id="75" w:author="punn" w:date="2014-03-07T01:16:00Z">
        <w:r w:rsidRPr="001C080C">
          <w:rPr>
            <w:color w:val="C00000"/>
            <w:rPrChange w:id="76" w:author="punn" w:date="2014-03-07T02:22:00Z">
              <w:rPr/>
            </w:rPrChange>
          </w:rPr>
          <w:t xml:space="preserve">report on </w:t>
        </w:r>
      </w:ins>
      <w:ins w:id="77" w:author="punn" w:date="2014-03-07T01:18:00Z">
        <w:r w:rsidRPr="001C080C">
          <w:rPr>
            <w:color w:val="C00000"/>
            <w:rPrChange w:id="78" w:author="punn" w:date="2014-03-07T02:22:00Z">
              <w:rPr/>
            </w:rPrChange>
          </w:rPr>
          <w:t>a miniature</w:t>
        </w:r>
      </w:ins>
      <w:ins w:id="79" w:author="punn" w:date="2014-03-07T01:16:00Z">
        <w:r w:rsidRPr="001C080C">
          <w:rPr>
            <w:color w:val="C00000"/>
            <w:rPrChange w:id="80" w:author="punn" w:date="2014-03-07T02:22:00Z">
              <w:rPr/>
            </w:rPrChange>
          </w:rPr>
          <w:t xml:space="preserve"> robot, </w:t>
        </w:r>
      </w:ins>
      <w:ins w:id="81" w:author="punn" w:date="2014-03-07T01:17:00Z">
        <w:r w:rsidRPr="001C080C">
          <w:rPr>
            <w:color w:val="C00000"/>
            <w:rPrChange w:id="82" w:author="punn" w:date="2014-03-07T02:22:00Z">
              <w:rPr/>
            </w:rPrChange>
          </w:rPr>
          <w:t>propelled by an ionic electroactive polymer</w:t>
        </w:r>
      </w:ins>
      <w:ins w:id="83" w:author="punn" w:date="2014-03-07T01:20:00Z">
        <w:r w:rsidRPr="001C080C">
          <w:rPr>
            <w:color w:val="C00000"/>
            <w:rPrChange w:id="84" w:author="punn" w:date="2014-03-07T02:22:00Z">
              <w:rPr/>
            </w:rPrChange>
          </w:rPr>
          <w:t xml:space="preserve"> (IEAP)</w:t>
        </w:r>
      </w:ins>
      <w:ins w:id="85" w:author="punn" w:date="2014-03-07T01:17:00Z">
        <w:r w:rsidRPr="001C080C">
          <w:rPr>
            <w:color w:val="C00000"/>
            <w:rPrChange w:id="86" w:author="punn" w:date="2014-03-07T02:22:00Z">
              <w:rPr/>
            </w:rPrChange>
          </w:rPr>
          <w:t xml:space="preserve"> actuator. </w:t>
        </w:r>
      </w:ins>
      <w:ins w:id="87" w:author="punn" w:date="2014-03-07T01:20:00Z">
        <w:r w:rsidRPr="001C080C">
          <w:rPr>
            <w:color w:val="C00000"/>
            <w:rPrChange w:id="88" w:author="punn" w:date="2014-03-07T02:22:00Z">
              <w:rPr/>
            </w:rPrChange>
          </w:rPr>
          <w:t xml:space="preserve">Its </w:t>
        </w:r>
      </w:ins>
      <w:ins w:id="89" w:author="punn" w:date="2014-03-07T01:17:00Z">
        <w:r w:rsidRPr="001C080C">
          <w:rPr>
            <w:color w:val="C00000"/>
            <w:rPrChange w:id="90" w:author="punn" w:date="2014-03-07T02:22:00Z">
              <w:rPr/>
            </w:rPrChange>
          </w:rPr>
          <w:t>most impo</w:t>
        </w:r>
      </w:ins>
      <w:ins w:id="91" w:author="punn" w:date="2014-03-07T01:18:00Z">
        <w:r w:rsidRPr="001C080C">
          <w:rPr>
            <w:color w:val="C00000"/>
            <w:rPrChange w:id="92" w:author="punn" w:date="2014-03-07T02:22:00Z">
              <w:rPr/>
            </w:rPrChange>
          </w:rPr>
          <w:t>r</w:t>
        </w:r>
      </w:ins>
      <w:ins w:id="93" w:author="punn" w:date="2014-03-07T01:17:00Z">
        <w:r w:rsidRPr="001C080C">
          <w:rPr>
            <w:color w:val="C00000"/>
            <w:rPrChange w:id="94" w:author="punn" w:date="2014-03-07T02:22:00Z">
              <w:rPr/>
            </w:rPrChange>
          </w:rPr>
          <w:t xml:space="preserve">tant </w:t>
        </w:r>
      </w:ins>
      <w:ins w:id="95" w:author="punn" w:date="2014-03-07T01:21:00Z">
        <w:r w:rsidRPr="001C080C">
          <w:rPr>
            <w:color w:val="C00000"/>
            <w:rPrChange w:id="96" w:author="punn" w:date="2014-03-07T02:22:00Z">
              <w:rPr/>
            </w:rPrChange>
          </w:rPr>
          <w:t xml:space="preserve">feature </w:t>
        </w:r>
      </w:ins>
      <w:ins w:id="97" w:author="punn" w:date="2014-03-07T01:17:00Z">
        <w:r w:rsidRPr="001C080C">
          <w:rPr>
            <w:color w:val="C00000"/>
            <w:rPrChange w:id="98" w:author="punn" w:date="2014-03-07T02:22:00Z">
              <w:rPr/>
            </w:rPrChange>
          </w:rPr>
          <w:t xml:space="preserve">is </w:t>
        </w:r>
      </w:ins>
      <w:ins w:id="99" w:author="punn" w:date="2014-03-07T01:49:00Z">
        <w:r w:rsidR="00586F73" w:rsidRPr="001C080C">
          <w:rPr>
            <w:color w:val="C00000"/>
            <w:rPrChange w:id="100" w:author="punn" w:date="2014-03-07T02:22:00Z">
              <w:rPr>
                <w:highlight w:val="cyan"/>
              </w:rPr>
            </w:rPrChange>
          </w:rPr>
          <w:t xml:space="preserve">the </w:t>
        </w:r>
      </w:ins>
      <w:ins w:id="101" w:author="punn" w:date="2014-03-07T01:16:00Z">
        <w:r w:rsidRPr="001C080C">
          <w:rPr>
            <w:color w:val="C00000"/>
            <w:rPrChange w:id="102" w:author="punn" w:date="2014-03-07T02:22:00Z">
              <w:rPr/>
            </w:rPrChange>
          </w:rPr>
          <w:t>capab</w:t>
        </w:r>
      </w:ins>
      <w:ins w:id="103" w:author="punn" w:date="2014-03-07T01:22:00Z">
        <w:r w:rsidRPr="001C080C">
          <w:rPr>
            <w:color w:val="C00000"/>
            <w:rPrChange w:id="104" w:author="punn" w:date="2014-03-07T02:22:00Z">
              <w:rPr/>
            </w:rPrChange>
          </w:rPr>
          <w:t>ility</w:t>
        </w:r>
      </w:ins>
      <w:ins w:id="105" w:author="punn" w:date="2014-03-07T01:16:00Z">
        <w:r w:rsidRPr="001C080C">
          <w:rPr>
            <w:color w:val="C00000"/>
            <w:rPrChange w:id="106" w:author="punn" w:date="2014-03-07T02:22:00Z">
              <w:rPr/>
            </w:rPrChange>
          </w:rPr>
          <w:t xml:space="preserve"> to run in open air, carrying with him its own power supply. </w:t>
        </w:r>
      </w:ins>
      <w:ins w:id="107" w:author="punn" w:date="2014-03-07T02:18:00Z">
        <w:r w:rsidR="004F403E" w:rsidRPr="001C080C">
          <w:rPr>
            <w:color w:val="C00000"/>
            <w:rPrChange w:id="108" w:author="punn" w:date="2014-03-07T02:22:00Z">
              <w:rPr/>
            </w:rPrChange>
          </w:rPr>
          <w:t xml:space="preserve">To the best of our knowledge this the absolute first autonomous mobile terrestrial </w:t>
        </w:r>
      </w:ins>
      <w:ins w:id="109" w:author="punn" w:date="2014-03-07T02:19:00Z">
        <w:r w:rsidR="004F403E" w:rsidRPr="001C080C">
          <w:rPr>
            <w:color w:val="C00000"/>
            <w:rPrChange w:id="110" w:author="punn" w:date="2014-03-07T02:22:00Z">
              <w:rPr/>
            </w:rPrChange>
          </w:rPr>
          <w:t xml:space="preserve">propelled by </w:t>
        </w:r>
        <w:bookmarkStart w:id="111" w:name="_GoBack"/>
        <w:bookmarkEnd w:id="111"/>
        <w:r w:rsidR="004F403E" w:rsidRPr="001C080C">
          <w:rPr>
            <w:color w:val="C00000"/>
            <w:rPrChange w:id="112" w:author="punn" w:date="2014-03-07T02:22:00Z">
              <w:rPr/>
            </w:rPrChange>
          </w:rPr>
          <w:t>electroactive polymeractuator of any type.</w:t>
        </w:r>
      </w:ins>
      <w:ins w:id="113" w:author="punn" w:date="2014-03-07T02:20:00Z">
        <w:r w:rsidR="004F403E" w:rsidRPr="001C080C">
          <w:rPr>
            <w:color w:val="C00000"/>
            <w:rPrChange w:id="114" w:author="punn" w:date="2014-03-07T02:22:00Z">
              <w:rPr/>
            </w:rPrChange>
          </w:rPr>
          <w:t xml:space="preserve"> The </w:t>
        </w:r>
      </w:ins>
      <w:ins w:id="115" w:author="punn" w:date="2014-03-07T02:21:00Z">
        <w:r w:rsidR="004F403E" w:rsidRPr="001C080C">
          <w:rPr>
            <w:color w:val="C00000"/>
            <w:rPrChange w:id="116" w:author="punn" w:date="2014-03-07T02:22:00Z">
              <w:rPr/>
            </w:rPrChange>
          </w:rPr>
          <w:t xml:space="preserve">... is </w:t>
        </w:r>
      </w:ins>
      <w:ins w:id="117" w:author="punn" w:date="2014-03-07T02:20:00Z">
        <w:r w:rsidR="004F403E" w:rsidRPr="001C080C">
          <w:rPr>
            <w:color w:val="C00000"/>
            <w:rPrChange w:id="118" w:author="punn" w:date="2014-03-07T02:22:00Z">
              <w:rPr/>
            </w:rPrChange>
          </w:rPr>
          <w:t xml:space="preserve">vividly expressed in the video, </w:t>
        </w:r>
      </w:ins>
      <w:ins w:id="119" w:author="punn" w:date="2014-03-07T02:21:00Z">
        <w:r w:rsidR="004F403E" w:rsidRPr="001C080C">
          <w:rPr>
            <w:color w:val="C00000"/>
            <w:rPrChange w:id="120" w:author="punn" w:date="2014-03-07T02:22:00Z">
              <w:rPr/>
            </w:rPrChange>
          </w:rPr>
          <w:t xml:space="preserve">submitted as </w:t>
        </w:r>
      </w:ins>
      <w:ins w:id="121" w:author="punn" w:date="2014-03-07T02:20:00Z">
        <w:r w:rsidR="004F403E" w:rsidRPr="001C080C">
          <w:rPr>
            <w:color w:val="C00000"/>
            <w:rPrChange w:id="122" w:author="punn" w:date="2014-03-07T02:22:00Z">
              <w:rPr/>
            </w:rPrChange>
          </w:rPr>
          <w:t xml:space="preserve">the </w:t>
        </w:r>
        <w:r w:rsidR="004F403E" w:rsidRPr="001C080C">
          <w:rPr>
            <w:b/>
            <w:color w:val="C00000"/>
            <w:rPrChange w:id="123" w:author="punn" w:date="2014-03-07T02:22:00Z">
              <w:rPr>
                <w:b/>
              </w:rPr>
            </w:rPrChange>
          </w:rPr>
          <w:t>Supporting Information</w:t>
        </w:r>
      </w:ins>
      <w:ins w:id="124" w:author="punn" w:date="2014-03-07T02:21:00Z">
        <w:r w:rsidR="004F403E" w:rsidRPr="001C080C">
          <w:rPr>
            <w:b/>
            <w:color w:val="C00000"/>
            <w:rPrChange w:id="125" w:author="punn" w:date="2014-03-07T02:22:00Z">
              <w:rPr>
                <w:b/>
              </w:rPr>
            </w:rPrChange>
          </w:rPr>
          <w:t>.</w:t>
        </w:r>
      </w:ins>
    </w:p>
    <w:p w:rsidR="003F4AE9" w:rsidRPr="001C080C" w:rsidRDefault="003F4AE9" w:rsidP="00004A23">
      <w:pPr>
        <w:rPr>
          <w:ins w:id="126" w:author="punn" w:date="2014-03-07T01:31:00Z"/>
          <w:color w:val="C00000"/>
          <w:rPrChange w:id="127" w:author="punn" w:date="2014-03-07T02:22:00Z">
            <w:rPr>
              <w:ins w:id="128" w:author="punn" w:date="2014-03-07T01:31:00Z"/>
            </w:rPr>
          </w:rPrChange>
        </w:rPr>
      </w:pPr>
      <w:ins w:id="129" w:author="punn" w:date="2014-03-07T01:19:00Z">
        <w:r w:rsidRPr="001C080C">
          <w:rPr>
            <w:color w:val="C00000"/>
            <w:rPrChange w:id="130" w:author="punn" w:date="2014-03-07T02:22:00Z">
              <w:rPr/>
            </w:rPrChange>
          </w:rPr>
          <w:t>The</w:t>
        </w:r>
      </w:ins>
      <w:ins w:id="131" w:author="punn" w:date="2014-03-07T01:16:00Z">
        <w:r w:rsidRPr="001C080C">
          <w:rPr>
            <w:color w:val="C00000"/>
            <w:rPrChange w:id="132" w:author="punn" w:date="2014-03-07T02:22:00Z">
              <w:rPr/>
            </w:rPrChange>
          </w:rPr>
          <w:t xml:space="preserve"> </w:t>
        </w:r>
      </w:ins>
      <w:ins w:id="133" w:author="punn" w:date="2014-03-07T01:20:00Z">
        <w:r w:rsidRPr="001C080C">
          <w:rPr>
            <w:color w:val="C00000"/>
            <w:rPrChange w:id="134" w:author="punn" w:date="2014-03-07T02:22:00Z">
              <w:rPr/>
            </w:rPrChange>
          </w:rPr>
          <w:t>high strain and high elastic modulus</w:t>
        </w:r>
        <w:r w:rsidRPr="001C080C">
          <w:rPr>
            <w:color w:val="C00000"/>
            <w:rPrChange w:id="135" w:author="punn" w:date="2014-03-07T02:22:00Z">
              <w:rPr/>
            </w:rPrChange>
          </w:rPr>
          <w:t xml:space="preserve"> </w:t>
        </w:r>
      </w:ins>
      <w:ins w:id="136" w:author="punn" w:date="2014-03-07T01:16:00Z">
        <w:r w:rsidRPr="001C080C">
          <w:rPr>
            <w:color w:val="C00000"/>
            <w:rPrChange w:id="137" w:author="punn" w:date="2014-03-07T02:22:00Z">
              <w:rPr/>
            </w:rPrChange>
          </w:rPr>
          <w:t xml:space="preserve">IEAP actuator </w:t>
        </w:r>
      </w:ins>
      <w:ins w:id="138" w:author="punn" w:date="2014-03-07T01:24:00Z">
        <w:r w:rsidR="00F0380B" w:rsidRPr="001C080C">
          <w:rPr>
            <w:color w:val="C00000"/>
            <w:rPrChange w:id="139" w:author="punn" w:date="2014-03-07T02:22:00Z">
              <w:rPr/>
            </w:rPrChange>
          </w:rPr>
          <w:t xml:space="preserve">was </w:t>
        </w:r>
      </w:ins>
      <w:ins w:id="140" w:author="punn" w:date="2014-03-07T01:21:00Z">
        <w:r w:rsidRPr="001C080C">
          <w:rPr>
            <w:color w:val="C00000"/>
            <w:rPrChange w:id="141" w:author="punn" w:date="2014-03-07T02:22:00Z">
              <w:rPr/>
            </w:rPrChange>
          </w:rPr>
          <w:t xml:space="preserve">developed purposefully for the robotic applications. </w:t>
        </w:r>
      </w:ins>
      <w:ins w:id="142" w:author="punn" w:date="2014-03-07T01:35:00Z">
        <w:r w:rsidR="009C0EA9" w:rsidRPr="001C080C">
          <w:rPr>
            <w:color w:val="C00000"/>
            <w:rPrChange w:id="143" w:author="punn" w:date="2014-03-07T02:22:00Z">
              <w:rPr>
                <w:highlight w:val="cyan"/>
              </w:rPr>
            </w:rPrChange>
          </w:rPr>
          <w:t xml:space="preserve">The described inchworm robot is just the first example, while the next, more complicated </w:t>
        </w:r>
      </w:ins>
      <w:ins w:id="144" w:author="punn" w:date="2014-03-07T01:36:00Z">
        <w:r w:rsidR="009C0EA9" w:rsidRPr="001C080C">
          <w:rPr>
            <w:color w:val="C00000"/>
            <w:rPrChange w:id="145" w:author="punn" w:date="2014-03-07T02:22:00Z">
              <w:rPr>
                <w:highlight w:val="cyan"/>
              </w:rPr>
            </w:rPrChange>
          </w:rPr>
          <w:t xml:space="preserve">robotic applications are </w:t>
        </w:r>
      </w:ins>
      <w:ins w:id="146" w:author="punn" w:date="2014-03-07T01:37:00Z">
        <w:r w:rsidR="009C0EA9" w:rsidRPr="001C080C">
          <w:rPr>
            <w:color w:val="C00000"/>
            <w:rPrChange w:id="147" w:author="punn" w:date="2014-03-07T02:22:00Z">
              <w:rPr>
                <w:highlight w:val="cyan"/>
              </w:rPr>
            </w:rPrChange>
          </w:rPr>
          <w:t xml:space="preserve">currently </w:t>
        </w:r>
      </w:ins>
      <w:ins w:id="148" w:author="punn" w:date="2014-03-07T01:36:00Z">
        <w:r w:rsidR="009C0EA9" w:rsidRPr="001C080C">
          <w:rPr>
            <w:color w:val="C00000"/>
            <w:rPrChange w:id="149" w:author="punn" w:date="2014-03-07T02:22:00Z">
              <w:rPr>
                <w:highlight w:val="cyan"/>
              </w:rPr>
            </w:rPrChange>
          </w:rPr>
          <w:t xml:space="preserve">being prepared. </w:t>
        </w:r>
      </w:ins>
      <w:ins w:id="150" w:author="punn" w:date="2014-03-07T01:23:00Z">
        <w:r w:rsidR="00F0380B" w:rsidRPr="001C080C">
          <w:rPr>
            <w:color w:val="C00000"/>
            <w:rPrChange w:id="151" w:author="punn" w:date="2014-03-07T02:22:00Z">
              <w:rPr/>
            </w:rPrChange>
          </w:rPr>
          <w:t xml:space="preserve">Observing the </w:t>
        </w:r>
      </w:ins>
      <w:ins w:id="152" w:author="punn" w:date="2014-03-07T01:24:00Z">
        <w:r w:rsidR="00F0380B" w:rsidRPr="001C080C">
          <w:rPr>
            <w:color w:val="C00000"/>
            <w:rPrChange w:id="153" w:author="punn" w:date="2014-03-07T02:22:00Z">
              <w:rPr/>
            </w:rPrChange>
          </w:rPr>
          <w:t>parameters of the dev</w:t>
        </w:r>
      </w:ins>
      <w:ins w:id="154" w:author="punn" w:date="2014-03-07T01:25:00Z">
        <w:r w:rsidR="00F0380B" w:rsidRPr="001C080C">
          <w:rPr>
            <w:color w:val="C00000"/>
            <w:rPrChange w:id="155" w:author="punn" w:date="2014-03-07T02:22:00Z">
              <w:rPr/>
            </w:rPrChange>
          </w:rPr>
          <w:t>e</w:t>
        </w:r>
      </w:ins>
      <w:ins w:id="156" w:author="punn" w:date="2014-03-07T01:24:00Z">
        <w:r w:rsidR="00F0380B" w:rsidRPr="001C080C">
          <w:rPr>
            <w:color w:val="C00000"/>
            <w:rPrChange w:id="157" w:author="punn" w:date="2014-03-07T02:22:00Z">
              <w:rPr/>
            </w:rPrChange>
          </w:rPr>
          <w:t>loped actuator in detail</w:t>
        </w:r>
      </w:ins>
      <w:ins w:id="158" w:author="punn" w:date="2014-03-07T01:27:00Z">
        <w:r w:rsidR="00F0380B" w:rsidRPr="001C080C">
          <w:rPr>
            <w:color w:val="C00000"/>
            <w:rPrChange w:id="159" w:author="punn" w:date="2014-03-07T02:22:00Z">
              <w:rPr/>
            </w:rPrChange>
          </w:rPr>
          <w:t>,</w:t>
        </w:r>
      </w:ins>
      <w:ins w:id="160" w:author="punn" w:date="2014-03-07T01:24:00Z">
        <w:r w:rsidR="00F0380B" w:rsidRPr="001C080C">
          <w:rPr>
            <w:color w:val="C00000"/>
            <w:rPrChange w:id="161" w:author="punn" w:date="2014-03-07T02:22:00Z">
              <w:rPr/>
            </w:rPrChange>
          </w:rPr>
          <w:t xml:space="preserve"> we found that </w:t>
        </w:r>
      </w:ins>
      <w:ins w:id="162" w:author="punn" w:date="2014-03-07T01:30:00Z">
        <w:r w:rsidR="00F0380B" w:rsidRPr="001C080C">
          <w:rPr>
            <w:color w:val="C00000"/>
            <w:rPrChange w:id="163" w:author="punn" w:date="2014-03-07T02:22:00Z">
              <w:rPr/>
            </w:rPrChange>
          </w:rPr>
          <w:t xml:space="preserve">our IEAP material </w:t>
        </w:r>
      </w:ins>
      <w:ins w:id="164" w:author="punn" w:date="2014-03-07T01:31:00Z">
        <w:r w:rsidR="00F0380B" w:rsidRPr="001C080C">
          <w:rPr>
            <w:color w:val="C00000"/>
            <w:rPrChange w:id="165" w:author="punn" w:date="2014-03-07T02:22:00Z">
              <w:rPr/>
            </w:rPrChange>
          </w:rPr>
          <w:t>is of equal value</w:t>
        </w:r>
      </w:ins>
      <w:ins w:id="166" w:author="punn" w:date="2014-03-07T01:26:00Z">
        <w:r w:rsidR="00F0380B" w:rsidRPr="001C080C">
          <w:rPr>
            <w:color w:val="C00000"/>
            <w:rPrChange w:id="167" w:author="punn" w:date="2014-03-07T02:22:00Z">
              <w:rPr/>
            </w:rPrChange>
          </w:rPr>
          <w:t xml:space="preserve"> </w:t>
        </w:r>
      </w:ins>
      <w:ins w:id="168" w:author="punn" w:date="2014-03-07T01:44:00Z">
        <w:r w:rsidR="00586F73" w:rsidRPr="001C080C">
          <w:rPr>
            <w:color w:val="C00000"/>
            <w:rPrChange w:id="169" w:author="punn" w:date="2014-03-07T02:22:00Z">
              <w:rPr>
                <w:highlight w:val="cyan"/>
              </w:rPr>
            </w:rPrChange>
          </w:rPr>
          <w:t>with the best contemporary open-air supercapacitors</w:t>
        </w:r>
        <w:r w:rsidR="00586F73" w:rsidRPr="001C080C">
          <w:rPr>
            <w:color w:val="C00000"/>
            <w:rPrChange w:id="170" w:author="punn" w:date="2014-03-07T02:22:00Z">
              <w:rPr>
                <w:highlight w:val="cyan"/>
              </w:rPr>
            </w:rPrChange>
          </w:rPr>
          <w:t xml:space="preserve"> </w:t>
        </w:r>
      </w:ins>
      <w:ins w:id="171" w:author="punn" w:date="2014-03-07T01:27:00Z">
        <w:r w:rsidR="00F0380B" w:rsidRPr="001C080C">
          <w:rPr>
            <w:color w:val="C00000"/>
            <w:rPrChange w:id="172" w:author="punn" w:date="2014-03-07T02:22:00Z">
              <w:rPr/>
            </w:rPrChange>
          </w:rPr>
          <w:t>i</w:t>
        </w:r>
        <w:r w:rsidR="00F0380B" w:rsidRPr="001C080C">
          <w:rPr>
            <w:color w:val="C00000"/>
            <w:rPrChange w:id="173" w:author="punn" w:date="2014-03-07T02:22:00Z">
              <w:rPr/>
            </w:rPrChange>
          </w:rPr>
          <w:t>n terms of the capacitance per area</w:t>
        </w:r>
        <w:r w:rsidR="00F0380B" w:rsidRPr="001C080C">
          <w:rPr>
            <w:color w:val="C00000"/>
            <w:rPrChange w:id="174" w:author="punn" w:date="2014-03-07T02:22:00Z">
              <w:rPr/>
            </w:rPrChange>
          </w:rPr>
          <w:t xml:space="preserve"> </w:t>
        </w:r>
      </w:ins>
      <w:ins w:id="175" w:author="punn" w:date="2014-03-07T01:44:00Z">
        <w:r w:rsidR="00586F73" w:rsidRPr="001C080C">
          <w:rPr>
            <w:color w:val="C00000"/>
            <w:rPrChange w:id="176" w:author="punn" w:date="2014-03-07T02:22:00Z">
              <w:rPr>
                <w:highlight w:val="cyan"/>
              </w:rPr>
            </w:rPrChange>
          </w:rPr>
          <w:t xml:space="preserve">as well as </w:t>
        </w:r>
      </w:ins>
      <w:ins w:id="177" w:author="punn" w:date="2014-03-07T02:22:00Z">
        <w:r w:rsidR="004F403E" w:rsidRPr="001C080C">
          <w:rPr>
            <w:color w:val="C00000"/>
            <w:rPrChange w:id="178" w:author="punn" w:date="2014-03-07T02:22:00Z">
              <w:rPr/>
            </w:rPrChange>
          </w:rPr>
          <w:t xml:space="preserve">in terms of </w:t>
        </w:r>
      </w:ins>
      <w:ins w:id="179" w:author="punn" w:date="2014-03-07T01:44:00Z">
        <w:r w:rsidR="00586F73" w:rsidRPr="001C080C">
          <w:rPr>
            <w:color w:val="C00000"/>
            <w:rPrChange w:id="180" w:author="punn" w:date="2014-03-07T02:22:00Z">
              <w:rPr>
                <w:highlight w:val="cyan"/>
              </w:rPr>
            </w:rPrChange>
          </w:rPr>
          <w:t xml:space="preserve">the </w:t>
        </w:r>
      </w:ins>
      <w:ins w:id="181" w:author="punn" w:date="2014-03-07T01:29:00Z">
        <w:r w:rsidR="00F0380B" w:rsidRPr="001C080C">
          <w:rPr>
            <w:color w:val="C00000"/>
            <w:rPrChange w:id="182" w:author="punn" w:date="2014-03-07T02:22:00Z">
              <w:rPr/>
            </w:rPrChange>
          </w:rPr>
          <w:t>cyclic energy storage efficiency</w:t>
        </w:r>
      </w:ins>
      <w:ins w:id="183" w:author="punn" w:date="2014-03-07T01:30:00Z">
        <w:r w:rsidR="00F0380B" w:rsidRPr="001C080C">
          <w:rPr>
            <w:color w:val="C00000"/>
            <w:rPrChange w:id="184" w:author="punn" w:date="2014-03-07T02:22:00Z">
              <w:rPr/>
            </w:rPrChange>
          </w:rPr>
          <w:t>.</w:t>
        </w:r>
      </w:ins>
      <w:ins w:id="185" w:author="punn" w:date="2014-03-07T01:31:00Z">
        <w:r w:rsidR="00F0380B" w:rsidRPr="001C080C">
          <w:rPr>
            <w:color w:val="C00000"/>
            <w:rPrChange w:id="186" w:author="punn" w:date="2014-03-07T02:22:00Z">
              <w:rPr/>
            </w:rPrChange>
          </w:rPr>
          <w:t xml:space="preserve"> Hence the intriguing title of the paper.</w:t>
        </w:r>
      </w:ins>
    </w:p>
    <w:p w:rsidR="00F155F6" w:rsidRPr="001C080C" w:rsidRDefault="00F155F6" w:rsidP="00004A23">
      <w:pPr>
        <w:rPr>
          <w:ins w:id="187" w:author="punn" w:date="2014-03-07T02:06:00Z"/>
          <w:color w:val="C00000"/>
          <w:rPrChange w:id="188" w:author="punn" w:date="2014-03-07T02:22:00Z">
            <w:rPr>
              <w:ins w:id="189" w:author="punn" w:date="2014-03-07T02:06:00Z"/>
            </w:rPr>
          </w:rPrChange>
        </w:rPr>
      </w:pPr>
    </w:p>
    <w:p w:rsidR="00F155F6" w:rsidRPr="001C080C" w:rsidRDefault="009C0EA9" w:rsidP="00004A23">
      <w:pPr>
        <w:rPr>
          <w:ins w:id="190" w:author="punn" w:date="2014-03-07T02:02:00Z"/>
          <w:color w:val="C00000"/>
          <w:rPrChange w:id="191" w:author="punn" w:date="2014-03-07T02:22:00Z">
            <w:rPr>
              <w:ins w:id="192" w:author="punn" w:date="2014-03-07T02:02:00Z"/>
            </w:rPr>
          </w:rPrChange>
        </w:rPr>
      </w:pPr>
      <w:ins w:id="193" w:author="punn" w:date="2014-03-07T01:33:00Z">
        <w:r w:rsidRPr="001C080C">
          <w:rPr>
            <w:color w:val="C00000"/>
            <w:rPrChange w:id="194" w:author="punn" w:date="2014-03-07T02:22:00Z">
              <w:rPr/>
            </w:rPrChange>
          </w:rPr>
          <w:t xml:space="preserve">The </w:t>
        </w:r>
        <w:r w:rsidRPr="001C080C">
          <w:rPr>
            <w:color w:val="C00000"/>
            <w:rPrChange w:id="195" w:author="punn" w:date="2014-03-07T02:22:00Z">
              <w:rPr/>
            </w:rPrChange>
          </w:rPr>
          <w:t>IEAP</w:t>
        </w:r>
        <w:r w:rsidRPr="001C080C">
          <w:rPr>
            <w:color w:val="C00000"/>
            <w:rPrChange w:id="196" w:author="punn" w:date="2014-03-07T02:22:00Z">
              <w:rPr/>
            </w:rPrChange>
          </w:rPr>
          <w:t xml:space="preserve"> actuators have been considered being </w:t>
        </w:r>
      </w:ins>
      <w:ins w:id="197" w:author="punn" w:date="2014-03-07T01:34:00Z">
        <w:r w:rsidRPr="001C080C">
          <w:rPr>
            <w:color w:val="C00000"/>
            <w:rPrChange w:id="198" w:author="punn" w:date="2014-03-07T02:22:00Z">
              <w:rPr/>
            </w:rPrChange>
          </w:rPr>
          <w:t xml:space="preserve">a </w:t>
        </w:r>
      </w:ins>
      <w:ins w:id="199" w:author="punn" w:date="2014-03-07T01:33:00Z">
        <w:r w:rsidRPr="001C080C">
          <w:rPr>
            <w:color w:val="C00000"/>
            <w:rPrChange w:id="200" w:author="punn" w:date="2014-03-07T02:22:00Z">
              <w:rPr/>
            </w:rPrChange>
          </w:rPr>
          <w:t xml:space="preserve">promising </w:t>
        </w:r>
      </w:ins>
      <w:ins w:id="201" w:author="punn" w:date="2014-03-07T01:34:00Z">
        <w:r w:rsidRPr="001C080C">
          <w:rPr>
            <w:color w:val="C00000"/>
            <w:rPrChange w:id="202" w:author="punn" w:date="2014-03-07T02:22:00Z">
              <w:rPr/>
            </w:rPrChange>
          </w:rPr>
          <w:t xml:space="preserve">propulsion system </w:t>
        </w:r>
      </w:ins>
      <w:ins w:id="203" w:author="punn" w:date="2014-03-07T01:33:00Z">
        <w:r w:rsidRPr="001C080C">
          <w:rPr>
            <w:color w:val="C00000"/>
            <w:rPrChange w:id="204" w:author="punn" w:date="2014-03-07T02:22:00Z">
              <w:rPr/>
            </w:rPrChange>
          </w:rPr>
          <w:t xml:space="preserve">for </w:t>
        </w:r>
      </w:ins>
      <w:ins w:id="205" w:author="punn" w:date="2014-03-07T01:34:00Z">
        <w:r w:rsidRPr="001C080C">
          <w:rPr>
            <w:color w:val="C00000"/>
            <w:rPrChange w:id="206" w:author="punn" w:date="2014-03-07T02:22:00Z">
              <w:rPr/>
            </w:rPrChange>
          </w:rPr>
          <w:t xml:space="preserve">the miniature </w:t>
        </w:r>
      </w:ins>
      <w:ins w:id="207" w:author="punn" w:date="2014-03-07T01:33:00Z">
        <w:r w:rsidRPr="001C080C">
          <w:rPr>
            <w:color w:val="C00000"/>
            <w:rPrChange w:id="208" w:author="punn" w:date="2014-03-07T02:22:00Z">
              <w:rPr/>
            </w:rPrChange>
          </w:rPr>
          <w:t>robotic applications</w:t>
        </w:r>
      </w:ins>
      <w:ins w:id="209" w:author="punn" w:date="2014-03-07T01:44:00Z">
        <w:r w:rsidR="00586F73" w:rsidRPr="001C080C">
          <w:rPr>
            <w:color w:val="C00000"/>
            <w:rPrChange w:id="210" w:author="punn" w:date="2014-03-07T02:22:00Z">
              <w:rPr/>
            </w:rPrChange>
          </w:rPr>
          <w:t>for about two decades already</w:t>
        </w:r>
      </w:ins>
      <w:ins w:id="211" w:author="punn" w:date="2014-03-07T01:37:00Z">
        <w:r w:rsidRPr="001C080C">
          <w:rPr>
            <w:color w:val="C00000"/>
            <w:rPrChange w:id="212" w:author="punn" w:date="2014-03-07T02:22:00Z">
              <w:rPr/>
            </w:rPrChange>
          </w:rPr>
          <w:t xml:space="preserve">. </w:t>
        </w:r>
      </w:ins>
      <w:ins w:id="213" w:author="punn" w:date="2014-03-07T02:06:00Z">
        <w:r w:rsidR="00F155F6" w:rsidRPr="001C080C">
          <w:rPr>
            <w:color w:val="C00000"/>
            <w:rPrChange w:id="214" w:author="punn" w:date="2014-03-07T02:22:00Z">
              <w:rPr/>
            </w:rPrChange>
          </w:rPr>
          <w:t xml:space="preserve">The vast majority of the state-of-the-art IEAP-based systems run with external power supply and trailing cables, </w:t>
        </w:r>
      </w:ins>
      <w:ins w:id="215" w:author="punn" w:date="2014-03-07T02:10:00Z">
        <w:r w:rsidR="00F155F6" w:rsidRPr="001C080C">
          <w:rPr>
            <w:color w:val="C00000"/>
            <w:rPrChange w:id="216" w:author="punn" w:date="2014-03-07T02:22:00Z">
              <w:rPr/>
            </w:rPrChange>
          </w:rPr>
          <w:t>T</w:t>
        </w:r>
      </w:ins>
      <w:ins w:id="217" w:author="punn" w:date="2014-03-07T02:08:00Z">
        <w:r w:rsidR="00F155F6" w:rsidRPr="001C080C">
          <w:rPr>
            <w:color w:val="C00000"/>
            <w:rPrChange w:id="218" w:author="punn" w:date="2014-03-07T02:22:00Z">
              <w:rPr/>
            </w:rPrChange>
          </w:rPr>
          <w:t>he few exception</w:t>
        </w:r>
      </w:ins>
      <w:ins w:id="219" w:author="punn" w:date="2014-03-07T02:09:00Z">
        <w:r w:rsidR="00F155F6" w:rsidRPr="001C080C">
          <w:rPr>
            <w:color w:val="C00000"/>
            <w:rPrChange w:id="220" w:author="punn" w:date="2014-03-07T02:22:00Z">
              <w:rPr/>
            </w:rPrChange>
          </w:rPr>
          <w:t>al</w:t>
        </w:r>
      </w:ins>
      <w:ins w:id="221" w:author="punn" w:date="2014-03-07T02:08:00Z">
        <w:r w:rsidR="00F155F6" w:rsidRPr="001C080C">
          <w:rPr>
            <w:color w:val="C00000"/>
            <w:rPrChange w:id="222" w:author="punn" w:date="2014-03-07T02:22:00Z">
              <w:rPr/>
            </w:rPrChange>
          </w:rPr>
          <w:t xml:space="preserve"> </w:t>
        </w:r>
      </w:ins>
      <w:ins w:id="223" w:author="punn" w:date="2014-03-07T02:06:00Z">
        <w:r w:rsidR="00F155F6" w:rsidRPr="001C080C">
          <w:rPr>
            <w:color w:val="C00000"/>
            <w:rPrChange w:id="224" w:author="punn" w:date="2014-03-07T02:22:00Z">
              <w:rPr/>
            </w:rPrChange>
          </w:rPr>
          <w:t xml:space="preserve">designs </w:t>
        </w:r>
      </w:ins>
      <w:ins w:id="225" w:author="punn" w:date="2014-03-07T02:10:00Z">
        <w:r w:rsidR="00F155F6" w:rsidRPr="001C080C">
          <w:rPr>
            <w:color w:val="C00000"/>
            <w:rPrChange w:id="226" w:author="punn" w:date="2014-03-07T02:22:00Z">
              <w:rPr/>
            </w:rPrChange>
          </w:rPr>
          <w:t xml:space="preserve">are </w:t>
        </w:r>
      </w:ins>
      <w:ins w:id="227" w:author="punn" w:date="2014-03-07T02:06:00Z">
        <w:r w:rsidR="00F155F6" w:rsidRPr="001C080C">
          <w:rPr>
            <w:color w:val="C00000"/>
            <w:rPrChange w:id="228" w:author="punn" w:date="2014-03-07T02:22:00Z">
              <w:rPr/>
            </w:rPrChange>
          </w:rPr>
          <w:t>robotic fish</w:t>
        </w:r>
      </w:ins>
      <w:ins w:id="229" w:author="punn" w:date="2014-03-07T02:10:00Z">
        <w:r w:rsidR="00F155F6" w:rsidRPr="001C080C">
          <w:rPr>
            <w:color w:val="C00000"/>
            <w:rPrChange w:id="230" w:author="punn" w:date="2014-03-07T02:22:00Z">
              <w:rPr/>
            </w:rPrChange>
          </w:rPr>
          <w:t>es</w:t>
        </w:r>
      </w:ins>
      <w:ins w:id="231" w:author="punn" w:date="2014-03-07T02:06:00Z">
        <w:r w:rsidR="00F155F6" w:rsidRPr="001C080C">
          <w:rPr>
            <w:color w:val="C00000"/>
            <w:rPrChange w:id="232" w:author="punn" w:date="2014-03-07T02:22:00Z">
              <w:rPr/>
            </w:rPrChange>
          </w:rPr>
          <w:t xml:space="preserve">, where the battery is located </w:t>
        </w:r>
      </w:ins>
      <w:ins w:id="233" w:author="punn" w:date="2014-03-07T02:09:00Z">
        <w:r w:rsidR="00F155F6" w:rsidRPr="001C080C">
          <w:rPr>
            <w:color w:val="C00000"/>
            <w:rPrChange w:id="234" w:author="punn" w:date="2014-03-07T02:22:00Z">
              <w:rPr/>
            </w:rPrChange>
          </w:rPr>
          <w:t>in a boat, propelled by IEAP fins</w:t>
        </w:r>
      </w:ins>
      <w:ins w:id="235" w:author="punn" w:date="2014-03-07T02:06:00Z">
        <w:r w:rsidR="00F155F6" w:rsidRPr="001C080C">
          <w:rPr>
            <w:color w:val="C00000"/>
            <w:rPrChange w:id="236" w:author="punn" w:date="2014-03-07T02:22:00Z">
              <w:rPr/>
            </w:rPrChange>
          </w:rPr>
          <w:t>. The major reason is the too low development level of the IEAP materials (low elastic modulus, low generated thrust, low efficieny, etc.)</w:t>
        </w:r>
        <w:r w:rsidR="00F155F6" w:rsidRPr="001C080C">
          <w:rPr>
            <w:color w:val="C00000"/>
            <w:rPrChange w:id="237" w:author="punn" w:date="2014-03-07T02:22:00Z">
              <w:rPr/>
            </w:rPrChange>
          </w:rPr>
          <w:t xml:space="preserve"> Nevertheless m</w:t>
        </w:r>
      </w:ins>
      <w:ins w:id="238" w:author="punn" w:date="2014-03-07T01:37:00Z">
        <w:r w:rsidRPr="001C080C">
          <w:rPr>
            <w:color w:val="C00000"/>
            <w:rPrChange w:id="239" w:author="punn" w:date="2014-03-07T02:22:00Z">
              <w:rPr/>
            </w:rPrChange>
          </w:rPr>
          <w:t>any research groups all over the world are</w:t>
        </w:r>
      </w:ins>
      <w:ins w:id="240" w:author="punn" w:date="2014-03-07T01:43:00Z">
        <w:r w:rsidR="00586F73" w:rsidRPr="001C080C">
          <w:rPr>
            <w:color w:val="C00000"/>
            <w:rPrChange w:id="241" w:author="punn" w:date="2014-03-07T02:22:00Z">
              <w:rPr/>
            </w:rPrChange>
          </w:rPr>
          <w:t xml:space="preserve"> </w:t>
        </w:r>
      </w:ins>
      <w:ins w:id="242" w:author="punn" w:date="2014-03-07T01:45:00Z">
        <w:r w:rsidR="00586F73" w:rsidRPr="001C080C">
          <w:rPr>
            <w:color w:val="C00000"/>
            <w:rPrChange w:id="243" w:author="punn" w:date="2014-03-07T02:22:00Z">
              <w:rPr/>
            </w:rPrChange>
          </w:rPr>
          <w:t xml:space="preserve">attempting to </w:t>
        </w:r>
      </w:ins>
      <w:ins w:id="244" w:author="punn" w:date="2014-03-07T01:46:00Z">
        <w:r w:rsidR="00586F73" w:rsidRPr="001C080C">
          <w:rPr>
            <w:color w:val="C00000"/>
            <w:rPrChange w:id="245" w:author="punn" w:date="2014-03-07T02:22:00Z">
              <w:rPr/>
            </w:rPrChange>
          </w:rPr>
          <w:t>design</w:t>
        </w:r>
      </w:ins>
      <w:ins w:id="246" w:author="punn" w:date="2014-03-07T01:45:00Z">
        <w:r w:rsidR="00586F73" w:rsidRPr="001C080C">
          <w:rPr>
            <w:color w:val="C00000"/>
            <w:rPrChange w:id="247" w:author="punn" w:date="2014-03-07T02:22:00Z">
              <w:rPr/>
            </w:rPrChange>
          </w:rPr>
          <w:t xml:space="preserve"> any mobile</w:t>
        </w:r>
      </w:ins>
      <w:ins w:id="248" w:author="punn" w:date="2014-03-07T01:47:00Z">
        <w:r w:rsidR="00586F73" w:rsidRPr="001C080C">
          <w:rPr>
            <w:color w:val="C00000"/>
            <w:rPrChange w:id="249" w:author="punn" w:date="2014-03-07T02:22:00Z">
              <w:rPr/>
            </w:rPrChange>
          </w:rPr>
          <w:t xml:space="preserve"> </w:t>
        </w:r>
      </w:ins>
      <w:ins w:id="250" w:author="punn" w:date="2014-03-07T02:06:00Z">
        <w:r w:rsidR="00F155F6" w:rsidRPr="001C080C">
          <w:rPr>
            <w:color w:val="C00000"/>
            <w:rPrChange w:id="251" w:author="punn" w:date="2014-03-07T02:22:00Z">
              <w:rPr/>
            </w:rPrChange>
          </w:rPr>
          <w:t>apparatus</w:t>
        </w:r>
      </w:ins>
      <w:ins w:id="252" w:author="punn" w:date="2014-03-07T02:07:00Z">
        <w:r w:rsidR="00F155F6" w:rsidRPr="001C080C">
          <w:rPr>
            <w:color w:val="C00000"/>
            <w:rPrChange w:id="253" w:author="punn" w:date="2014-03-07T02:22:00Z">
              <w:rPr/>
            </w:rPrChange>
          </w:rPr>
          <w:t xml:space="preserve"> </w:t>
        </w:r>
      </w:ins>
      <w:ins w:id="254" w:author="punn" w:date="2014-03-07T02:06:00Z">
        <w:r w:rsidR="00F155F6" w:rsidRPr="001C080C">
          <w:rPr>
            <w:color w:val="C00000"/>
            <w:rPrChange w:id="255" w:author="punn" w:date="2014-03-07T02:22:00Z">
              <w:rPr/>
            </w:rPrChange>
          </w:rPr>
          <w:t>propelled by any electroactive polymer actuator</w:t>
        </w:r>
      </w:ins>
      <w:ins w:id="256" w:author="punn" w:date="2014-03-07T02:11:00Z">
        <w:r w:rsidR="00F155F6" w:rsidRPr="001C080C">
          <w:rPr>
            <w:color w:val="C00000"/>
            <w:rPrChange w:id="257" w:author="punn" w:date="2014-03-07T02:22:00Z">
              <w:rPr/>
            </w:rPrChange>
          </w:rPr>
          <w:t xml:space="preserve">, but </w:t>
        </w:r>
        <w:r w:rsidR="00F155F6" w:rsidRPr="001C080C">
          <w:rPr>
            <w:color w:val="C00000"/>
            <w:rPrChange w:id="258" w:author="punn" w:date="2014-03-07T02:22:00Z">
              <w:rPr/>
            </w:rPrChange>
          </w:rPr>
          <w:t>with the onboard power supply</w:t>
        </w:r>
      </w:ins>
      <w:ins w:id="259" w:author="punn" w:date="2014-03-07T02:07:00Z">
        <w:r w:rsidR="00F155F6" w:rsidRPr="001C080C">
          <w:rPr>
            <w:color w:val="C00000"/>
            <w:rPrChange w:id="260" w:author="punn" w:date="2014-03-07T02:22:00Z">
              <w:rPr/>
            </w:rPrChange>
          </w:rPr>
          <w:t xml:space="preserve">. </w:t>
        </w:r>
      </w:ins>
      <w:ins w:id="261" w:author="punn" w:date="2014-03-07T02:04:00Z">
        <w:r w:rsidR="00F155F6" w:rsidRPr="001C080C">
          <w:rPr>
            <w:color w:val="C00000"/>
            <w:rPrChange w:id="262" w:author="punn" w:date="2014-03-07T02:22:00Z">
              <w:rPr/>
            </w:rPrChange>
          </w:rPr>
          <w:t>We are convinced that with our IEAP artificial muscle we have won this race.</w:t>
        </w:r>
      </w:ins>
    </w:p>
    <w:p w:rsidR="00F0380B" w:rsidRPr="001C080C" w:rsidRDefault="00F0380B" w:rsidP="00004A23">
      <w:pPr>
        <w:rPr>
          <w:ins w:id="263" w:author="punn" w:date="2014-03-07T01:46:00Z"/>
          <w:color w:val="C00000"/>
          <w:rPrChange w:id="264" w:author="punn" w:date="2014-03-07T02:22:00Z">
            <w:rPr>
              <w:ins w:id="265" w:author="punn" w:date="2014-03-07T01:46:00Z"/>
            </w:rPr>
          </w:rPrChange>
        </w:rPr>
      </w:pPr>
    </w:p>
    <w:p w:rsidR="00586F73" w:rsidRPr="001C080C" w:rsidRDefault="00586F73" w:rsidP="00004A23">
      <w:pPr>
        <w:rPr>
          <w:ins w:id="266" w:author="punn" w:date="2014-03-07T01:50:00Z"/>
          <w:color w:val="C00000"/>
          <w:rPrChange w:id="267" w:author="punn" w:date="2014-03-07T02:22:00Z">
            <w:rPr>
              <w:ins w:id="268" w:author="punn" w:date="2014-03-07T01:50:00Z"/>
            </w:rPr>
          </w:rPrChange>
        </w:rPr>
      </w:pPr>
    </w:p>
    <w:p w:rsidR="00586F73" w:rsidRPr="001C080C" w:rsidRDefault="00586F73" w:rsidP="00004A23">
      <w:pPr>
        <w:rPr>
          <w:ins w:id="269" w:author="punn" w:date="2014-03-07T01:53:00Z"/>
          <w:color w:val="C00000"/>
          <w:rPrChange w:id="270" w:author="punn" w:date="2014-03-07T02:22:00Z">
            <w:rPr>
              <w:ins w:id="271" w:author="punn" w:date="2014-03-07T01:53:00Z"/>
            </w:rPr>
          </w:rPrChange>
        </w:rPr>
      </w:pPr>
      <w:ins w:id="272" w:author="punn" w:date="2014-03-07T01:50:00Z">
        <w:r w:rsidRPr="001C080C">
          <w:rPr>
            <w:color w:val="C00000"/>
            <w:rPrChange w:id="273" w:author="punn" w:date="2014-03-07T02:22:00Z">
              <w:rPr/>
            </w:rPrChange>
          </w:rPr>
          <w:t>O</w:t>
        </w:r>
      </w:ins>
      <w:ins w:id="274" w:author="punn" w:date="2014-03-07T01:49:00Z">
        <w:r w:rsidRPr="001C080C">
          <w:rPr>
            <w:color w:val="C00000"/>
            <w:rPrChange w:id="275" w:author="punn" w:date="2014-03-07T02:22:00Z">
              <w:rPr/>
            </w:rPrChange>
          </w:rPr>
          <w:t>u</w:t>
        </w:r>
      </w:ins>
      <w:ins w:id="276" w:author="punn" w:date="2014-03-07T01:50:00Z">
        <w:r w:rsidRPr="001C080C">
          <w:rPr>
            <w:color w:val="C00000"/>
            <w:rPrChange w:id="277" w:author="punn" w:date="2014-03-07T02:22:00Z">
              <w:rPr/>
            </w:rPrChange>
          </w:rPr>
          <w:t>r</w:t>
        </w:r>
      </w:ins>
      <w:ins w:id="278" w:author="punn" w:date="2014-03-07T01:49:00Z">
        <w:r w:rsidRPr="001C080C">
          <w:rPr>
            <w:color w:val="C00000"/>
            <w:rPrChange w:id="279" w:author="punn" w:date="2014-03-07T02:22:00Z">
              <w:rPr/>
            </w:rPrChange>
          </w:rPr>
          <w:t xml:space="preserve"> newborn </w:t>
        </w:r>
      </w:ins>
      <w:ins w:id="280" w:author="punn" w:date="2014-03-07T01:50:00Z">
        <w:r w:rsidRPr="001C080C">
          <w:rPr>
            <w:color w:val="C00000"/>
            <w:rPrChange w:id="281" w:author="punn" w:date="2014-03-07T02:22:00Z">
              <w:rPr/>
            </w:rPrChange>
          </w:rPr>
          <w:t>device is a giant leap in the development</w:t>
        </w:r>
      </w:ins>
      <w:ins w:id="282" w:author="punn" w:date="2014-03-07T01:51:00Z">
        <w:r w:rsidRPr="001C080C">
          <w:rPr>
            <w:color w:val="C00000"/>
            <w:rPrChange w:id="283" w:author="punn" w:date="2014-03-07T02:22:00Z">
              <w:rPr/>
            </w:rPrChange>
          </w:rPr>
          <w:t xml:space="preserve"> of the IEAP materials, demonstrating that indeed it is possible </w:t>
        </w:r>
      </w:ins>
      <w:ins w:id="284" w:author="punn" w:date="2014-03-07T01:52:00Z">
        <w:r w:rsidRPr="001C080C">
          <w:rPr>
            <w:color w:val="C00000"/>
            <w:rPrChange w:id="285" w:author="punn" w:date="2014-03-07T02:22:00Z">
              <w:rPr/>
            </w:rPrChange>
          </w:rPr>
          <w:t xml:space="preserve">to </w:t>
        </w:r>
      </w:ins>
      <w:ins w:id="286" w:author="punn" w:date="2014-03-07T01:46:00Z">
        <w:r w:rsidRPr="001C080C">
          <w:rPr>
            <w:color w:val="C00000"/>
            <w:rPrChange w:id="287" w:author="punn" w:date="2014-03-07T02:22:00Z">
              <w:rPr/>
            </w:rPrChange>
          </w:rPr>
          <w:t xml:space="preserve">. </w:t>
        </w:r>
      </w:ins>
    </w:p>
    <w:p w:rsidR="00586BF0" w:rsidRPr="001C080C" w:rsidRDefault="004F403E" w:rsidP="00004A23">
      <w:pPr>
        <w:rPr>
          <w:ins w:id="288" w:author="punn" w:date="2014-03-07T02:20:00Z"/>
          <w:color w:val="C00000"/>
          <w:rPrChange w:id="289" w:author="punn" w:date="2014-03-07T02:22:00Z">
            <w:rPr>
              <w:ins w:id="290" w:author="punn" w:date="2014-03-07T02:20:00Z"/>
            </w:rPr>
          </w:rPrChange>
        </w:rPr>
      </w:pPr>
      <w:ins w:id="291" w:author="punn" w:date="2014-03-07T01:53:00Z">
        <w:r w:rsidRPr="001C080C">
          <w:rPr>
            <w:color w:val="C00000"/>
            <w:rPrChange w:id="292" w:author="punn" w:date="2014-03-07T02:22:00Z">
              <w:rPr/>
            </w:rPrChange>
          </w:rPr>
          <w:t>S</w:t>
        </w:r>
        <w:r w:rsidR="00586BF0" w:rsidRPr="001C080C">
          <w:rPr>
            <w:color w:val="C00000"/>
            <w:rPrChange w:id="293" w:author="punn" w:date="2014-03-07T02:22:00Z">
              <w:rPr/>
            </w:rPrChange>
          </w:rPr>
          <w:t>tationary</w:t>
        </w:r>
      </w:ins>
    </w:p>
    <w:p w:rsidR="004F403E" w:rsidRPr="001C080C" w:rsidRDefault="004F403E" w:rsidP="00004A23">
      <w:pPr>
        <w:rPr>
          <w:color w:val="C00000"/>
          <w:lang w:val="en-US"/>
          <w:rPrChange w:id="294" w:author="punn" w:date="2014-03-07T02:22:00Z">
            <w:rPr>
              <w:color w:val="FF0000"/>
              <w:lang w:val="en-US"/>
            </w:rPr>
          </w:rPrChange>
        </w:rPr>
      </w:pPr>
      <w:ins w:id="295" w:author="punn" w:date="2014-03-07T02:20:00Z">
        <w:r w:rsidRPr="001C080C">
          <w:rPr>
            <w:color w:val="C00000"/>
            <w:rPrChange w:id="296" w:author="punn" w:date="2014-03-07T02:22:00Z">
              <w:rPr/>
            </w:rPrChange>
          </w:rPr>
          <w:t>The</w:t>
        </w:r>
      </w:ins>
    </w:p>
    <w:p w:rsidR="002A51CA" w:rsidRPr="00ED4B35" w:rsidRDefault="00D1412F" w:rsidP="002A51CA">
      <w:pPr>
        <w:pStyle w:val="Heading1"/>
      </w:pPr>
      <w:r w:rsidRPr="00ED4B35">
        <w:br w:type="page"/>
      </w:r>
      <w:bookmarkStart w:id="297" w:name="_Toc381529101"/>
      <w:r w:rsidR="002A51CA" w:rsidRPr="00ED4B35">
        <w:lastRenderedPageBreak/>
        <w:t>Introduction</w:t>
      </w:r>
      <w:bookmarkEnd w:id="297"/>
    </w:p>
    <w:p w:rsidR="002A51CA" w:rsidRPr="00ED4B35" w:rsidRDefault="002A51CA">
      <w:pPr>
        <w:pStyle w:val="Maintext0"/>
      </w:pPr>
      <w:r w:rsidRPr="00ED4B35">
        <w:t xml:space="preserve">The conventional, commercially available </w:t>
      </w:r>
      <w:proofErr w:type="spellStart"/>
      <w:r w:rsidRPr="00ED4B35">
        <w:t>supercapacitors</w:t>
      </w:r>
      <w:proofErr w:type="spellEnd"/>
      <w:r w:rsidRPr="00ED4B35">
        <w:t xml:space="preserve"> are sealed devices, serving for a single purpose – storage of electric energy. </w:t>
      </w:r>
      <w:proofErr w:type="spellStart"/>
      <w:r w:rsidRPr="00ED4B35">
        <w:t>Supercapacitors</w:t>
      </w:r>
      <w:proofErr w:type="spellEnd"/>
      <w:r w:rsidRPr="00ED4B35">
        <w:t xml:space="preserve"> are based on highly porous carbon and </w:t>
      </w:r>
      <w:del w:id="298" w:author="Andres Punning" w:date="2014-03-06T16:30:00Z">
        <w:r w:rsidRPr="00ED4B35" w:rsidDel="0073099C">
          <w:delText xml:space="preserve">highly </w:delText>
        </w:r>
      </w:del>
      <w:r w:rsidRPr="00ED4B35">
        <w:t>volatile anhydrous electrolytes, which grant stable operation and high power density, but require complete dehydration and encapsulation before deployment. In recent years</w:t>
      </w:r>
      <w:del w:id="299" w:author="Andres Punning" w:date="2014-03-06T16:31:00Z">
        <w:r w:rsidRPr="00ED4B35" w:rsidDel="0073099C">
          <w:delText>,</w:delText>
        </w:r>
      </w:del>
      <w:r w:rsidRPr="00ED4B35">
        <w:t xml:space="preserve"> various novel manufacturing methods have been proved to be suitable for their fabrication. </w:t>
      </w:r>
      <w:proofErr w:type="spellStart"/>
      <w:r w:rsidRPr="00ED4B35">
        <w:t>Supercapacitors</w:t>
      </w:r>
      <w:proofErr w:type="spellEnd"/>
      <w:r w:rsidRPr="00ED4B35">
        <w:t xml:space="preserve"> can be printed layer by layer on diverse substrates using the conventional printing technologies, or made in the form of free-standing flexible films, fibers, or textiles.</w:t>
      </w:r>
      <w:r w:rsidRPr="00040E89">
        <w:fldChar w:fldCharType="begin"/>
      </w:r>
      <w:r w:rsidRPr="00ED4B35">
        <w:instrText>ADDIN RW.CITE{{199 Li,Y. 2012; 304 Wei,Di 2009; 205 Bae,J. 2011; 206 Gwon,H. 2011; 158 Nyholm,Leif 2011}}</w:instrText>
      </w:r>
      <w:r w:rsidRPr="00272B63">
        <w:fldChar w:fldCharType="separate"/>
      </w:r>
      <w:r w:rsidR="00DA3583" w:rsidRPr="00ED4B35">
        <w:rPr>
          <w:rFonts w:eastAsia="Times New Roman"/>
          <w:vertAlign w:val="superscript"/>
        </w:rPr>
        <w:t>[1-5]</w:t>
      </w:r>
      <w:r w:rsidRPr="00040E89">
        <w:fldChar w:fldCharType="end"/>
      </w:r>
      <w:r w:rsidRPr="00ED4B35">
        <w:t xml:space="preserve"> </w:t>
      </w:r>
      <w:proofErr w:type="gramStart"/>
      <w:r w:rsidRPr="00ED4B35">
        <w:t>The</w:t>
      </w:r>
      <w:proofErr w:type="gramEnd"/>
      <w:r w:rsidRPr="00ED4B35">
        <w:t xml:space="preserve"> new forms enable their deployment in wearable appliances, often concurrently as a structural member. Unlike the traditional sealed </w:t>
      </w:r>
      <w:proofErr w:type="spellStart"/>
      <w:r w:rsidRPr="00ED4B35">
        <w:t>supercapacitors</w:t>
      </w:r>
      <w:proofErr w:type="spellEnd"/>
      <w:r w:rsidRPr="00ED4B35">
        <w:t xml:space="preserve">, a flexible </w:t>
      </w:r>
      <w:proofErr w:type="spellStart"/>
      <w:r w:rsidRPr="00ED4B35">
        <w:t>supercapacitor</w:t>
      </w:r>
      <w:proofErr w:type="spellEnd"/>
      <w:r w:rsidRPr="00ED4B35">
        <w:t xml:space="preserve"> possibly operates directly in ambient air. </w:t>
      </w:r>
      <w:ins w:id="300" w:author="Andres Punning" w:date="2014-03-06T16:32:00Z">
        <w:r w:rsidR="0073099C" w:rsidRPr="00ED4B35">
          <w:t xml:space="preserve">Unfortunately the energy density of the hydrous </w:t>
        </w:r>
        <w:proofErr w:type="spellStart"/>
        <w:r w:rsidR="0073099C" w:rsidRPr="00ED4B35">
          <w:t>supercapacitors</w:t>
        </w:r>
        <w:proofErr w:type="spellEnd"/>
        <w:r w:rsidR="0073099C" w:rsidRPr="00ED4B35">
          <w:t xml:space="preserve"> is decreased due to the low electrochemical window of the aqueous electrolytes</w:t>
        </w:r>
      </w:ins>
      <w:ins w:id="301" w:author="punn" w:date="2014-03-06T23:09:00Z">
        <w:r w:rsidR="00272B63">
          <w:t xml:space="preserve"> </w:t>
        </w:r>
      </w:ins>
      <w:ins w:id="302" w:author="Andres Punning" w:date="2014-03-06T16:33:00Z">
        <w:del w:id="303" w:author="punn" w:date="2014-03-06T23:09:00Z">
          <w:r w:rsidR="0073099C" w:rsidRPr="00ED4B35" w:rsidDel="00272B63">
            <w:delText>.</w:delText>
          </w:r>
        </w:del>
      </w:ins>
      <w:ins w:id="304" w:author="Andres Punning" w:date="2014-03-06T16:32:00Z">
        <w:del w:id="305" w:author="punn" w:date="2014-03-06T23:09:00Z">
          <w:r w:rsidR="0073099C" w:rsidRPr="00ED4B35" w:rsidDel="00272B63">
            <w:delText xml:space="preserve"> </w:delText>
          </w:r>
        </w:del>
      </w:ins>
      <w:del w:id="306" w:author="punn" w:date="2014-03-06T23:09:00Z">
        <w:r w:rsidRPr="00ED4B35" w:rsidDel="00272B63">
          <w:delText>As a consequence,</w:delText>
        </w:r>
      </w:del>
      <w:ins w:id="307" w:author="punn" w:date="2014-03-06T23:09:00Z">
        <w:r w:rsidR="00272B63">
          <w:t>and</w:t>
        </w:r>
      </w:ins>
      <w:r w:rsidRPr="00ED4B35">
        <w:t xml:space="preserve"> the influence of the environmental factors</w:t>
      </w:r>
      <w:ins w:id="308" w:author="punn" w:date="2014-03-06T23:09:00Z">
        <w:r w:rsidR="00272B63">
          <w:t>,</w:t>
        </w:r>
      </w:ins>
      <w:r w:rsidRPr="00ED4B35">
        <w:t xml:space="preserve"> such as ambient humidity</w:t>
      </w:r>
      <w:ins w:id="309" w:author="punn" w:date="2014-03-06T23:09:00Z">
        <w:r w:rsidR="00272B63">
          <w:t>,</w:t>
        </w:r>
      </w:ins>
      <w:r w:rsidRPr="00ED4B35">
        <w:t xml:space="preserve"> could no longer be ignored.</w:t>
      </w:r>
      <w:del w:id="310" w:author="Andres Punning" w:date="2014-03-06T16:33:00Z">
        <w:r w:rsidRPr="00ED4B35" w:rsidDel="0073099C">
          <w:delText xml:space="preserve"> Therefore it should be remembered that</w:delText>
        </w:r>
      </w:del>
      <w:del w:id="311" w:author="Andres Punning" w:date="2014-03-06T16:32:00Z">
        <w:r w:rsidRPr="00ED4B35" w:rsidDel="0073099C">
          <w:delText xml:space="preserve"> the energy density of the hydrous supercapacitors is decreased due to the low electrochemical window of the aqueous electrolytes</w:delText>
        </w:r>
      </w:del>
      <w:del w:id="312" w:author="Andres Punning" w:date="2014-03-06T16:33:00Z">
        <w:r w:rsidRPr="00ED4B35" w:rsidDel="0073099C">
          <w:delText>.</w:delText>
        </w:r>
      </w:del>
    </w:p>
    <w:p w:rsidR="002A51CA" w:rsidRPr="00ED4B35" w:rsidRDefault="002A51CA">
      <w:pPr>
        <w:pStyle w:val="Maintext0"/>
      </w:pPr>
      <w:r w:rsidRPr="00ED4B35">
        <w:t xml:space="preserve">While the working principle of the </w:t>
      </w:r>
      <w:proofErr w:type="spellStart"/>
      <w:r w:rsidRPr="00ED4B35">
        <w:t>supercapacitors</w:t>
      </w:r>
      <w:proofErr w:type="spellEnd"/>
      <w:r w:rsidRPr="00ED4B35">
        <w:t xml:space="preserve"> is based on the movement of ions between the two porous electrodes, there always exists a side-effect – expansion of the electrodes.</w:t>
      </w:r>
      <w:r w:rsidRPr="00040E89">
        <w:fldChar w:fldCharType="begin"/>
      </w:r>
      <w:r w:rsidRPr="00ED4B35">
        <w:instrText>ADDIN RW.CITE{{295 Kaasik,F 2013}}</w:instrText>
      </w:r>
      <w:r w:rsidRPr="00323C51">
        <w:fldChar w:fldCharType="separate"/>
      </w:r>
      <w:r w:rsidR="00DA3583" w:rsidRPr="00ED4B35">
        <w:rPr>
          <w:rFonts w:eastAsia="Times New Roman"/>
          <w:vertAlign w:val="superscript"/>
        </w:rPr>
        <w:t>[6]</w:t>
      </w:r>
      <w:r w:rsidRPr="00040E89">
        <w:fldChar w:fldCharType="end"/>
      </w:r>
      <w:r w:rsidRPr="00ED4B35">
        <w:t xml:space="preserve"> In the industry of </w:t>
      </w:r>
      <w:proofErr w:type="spellStart"/>
      <w:r w:rsidRPr="00ED4B35">
        <w:t>supercapacitors</w:t>
      </w:r>
      <w:proofErr w:type="spellEnd"/>
      <w:r w:rsidRPr="00ED4B35">
        <w:t xml:space="preserve"> this effect is unacceptable, as it reduces the efficiency of the device and can finally deteriorate the electrodes and the membrane.</w:t>
      </w:r>
      <w:r w:rsidRPr="00040E89">
        <w:fldChar w:fldCharType="begin"/>
      </w:r>
      <w:r w:rsidRPr="00ED4B35">
        <w:instrText>ADDIN RW.CITE{{187 Kötz,R. 2010}}</w:instrText>
      </w:r>
      <w:r w:rsidRPr="00323C51">
        <w:fldChar w:fldCharType="separate"/>
      </w:r>
      <w:r w:rsidR="00DA3583" w:rsidRPr="00ED4B35">
        <w:rPr>
          <w:rFonts w:eastAsia="Times New Roman"/>
          <w:vertAlign w:val="superscript"/>
        </w:rPr>
        <w:t>[7]</w:t>
      </w:r>
      <w:r w:rsidRPr="00040E89">
        <w:fldChar w:fldCharType="end"/>
      </w:r>
      <w:r w:rsidRPr="00ED4B35">
        <w:t xml:space="preserve"> On one hand, the effect of volume change can be cushioned by selection of the components – rigid current collectors and mutually optimized carbon electrodes and electrolyte. On the other hand, it is possible to optimize the </w:t>
      </w:r>
      <w:proofErr w:type="spellStart"/>
      <w:r w:rsidRPr="00ED4B35">
        <w:t>supercapacitor</w:t>
      </w:r>
      <w:proofErr w:type="spellEnd"/>
      <w:r w:rsidRPr="00ED4B35">
        <w:t xml:space="preserve">-like structure by maximizing the </w:t>
      </w:r>
      <w:proofErr w:type="spellStart"/>
      <w:r w:rsidRPr="00ED4B35">
        <w:t>dilatometric</w:t>
      </w:r>
      <w:proofErr w:type="spellEnd"/>
      <w:r w:rsidRPr="00ED4B35">
        <w:t xml:space="preserve"> effect. Forfeiting a small proportion of the capacitance, efficiency, and cycle life of the electrochemical system, it is possible to gain a similar laminate of outstanding flexibility and volumetric expansion coefficients. Charging of this tri-layer laminate generates large strain differences between the oppositely charged electrodes, while the amplitudes of the strains are commonly related to the </w:t>
      </w:r>
      <w:r w:rsidRPr="00ED4B35">
        <w:lastRenderedPageBreak/>
        <w:t>charging level</w:t>
      </w:r>
      <w:r w:rsidR="00DA3583" w:rsidRPr="00ED4B35">
        <w:t>.</w:t>
      </w:r>
      <w:r w:rsidR="00DA3583" w:rsidRPr="00040E89">
        <w:fldChar w:fldCharType="begin"/>
      </w:r>
      <w:r w:rsidR="00DA3583" w:rsidRPr="00ED4B35">
        <w:instrText>ADDIN RW.CITE{{294 Akle,BarbarJ 2006}}</w:instrText>
      </w:r>
      <w:r w:rsidR="00DA3583" w:rsidRPr="00323C51">
        <w:fldChar w:fldCharType="separate"/>
      </w:r>
      <w:r w:rsidR="00DA3583" w:rsidRPr="00ED4B35">
        <w:rPr>
          <w:rFonts w:eastAsia="Times New Roman"/>
          <w:vertAlign w:val="superscript"/>
        </w:rPr>
        <w:t>[8]</w:t>
      </w:r>
      <w:r w:rsidR="00DA3583" w:rsidRPr="00040E89">
        <w:fldChar w:fldCharType="end"/>
      </w:r>
      <w:r w:rsidRPr="00ED4B35">
        <w:t xml:space="preserve"> This</w:t>
      </w:r>
      <w:ins w:id="313" w:author="punn" w:date="2014-03-06T23:10:00Z">
        <w:r w:rsidR="00272B63">
          <w:t>,</w:t>
        </w:r>
      </w:ins>
      <w:r w:rsidRPr="00ED4B35">
        <w:t xml:space="preserve"> in turn</w:t>
      </w:r>
      <w:ins w:id="314" w:author="punn" w:date="2014-03-06T23:10:00Z">
        <w:r w:rsidR="00272B63">
          <w:t>,</w:t>
        </w:r>
      </w:ins>
      <w:r w:rsidRPr="00ED4B35">
        <w:t xml:space="preserve"> causes buckling of the whole membrane. The resulting flexible </w:t>
      </w:r>
      <w:proofErr w:type="spellStart"/>
      <w:r w:rsidRPr="00ED4B35">
        <w:t>supercapacitor</w:t>
      </w:r>
      <w:proofErr w:type="spellEnd"/>
      <w:r w:rsidRPr="00ED4B35">
        <w:t xml:space="preserve"> is</w:t>
      </w:r>
      <w:ins w:id="315" w:author="punn" w:date="2014-03-06T22:28:00Z">
        <w:r w:rsidR="00040E89">
          <w:t>,</w:t>
        </w:r>
      </w:ins>
      <w:r w:rsidRPr="00ED4B35">
        <w:t xml:space="preserve"> in point of fact</w:t>
      </w:r>
      <w:ins w:id="316" w:author="punn" w:date="2014-03-06T22:28:00Z">
        <w:r w:rsidR="00040E89">
          <w:t>,</w:t>
        </w:r>
      </w:ins>
      <w:r w:rsidRPr="00ED4B35">
        <w:t xml:space="preserve"> a specific type of smart materials - ionic electromechanically active polymer (IEAP)</w:t>
      </w:r>
      <w:ins w:id="317" w:author="punn" w:date="2014-03-06T23:11:00Z">
        <w:r w:rsidR="00272B63">
          <w:t xml:space="preserve"> actuator</w:t>
        </w:r>
      </w:ins>
      <w:r w:rsidRPr="00ED4B35">
        <w:t>.</w:t>
      </w:r>
    </w:p>
    <w:p w:rsidR="002A51CA" w:rsidRPr="00ED4B35" w:rsidDel="00272B63" w:rsidRDefault="002A51CA" w:rsidP="00D1412F">
      <w:pPr>
        <w:pStyle w:val="MainText"/>
        <w:jc w:val="both"/>
        <w:rPr>
          <w:del w:id="318" w:author="punn" w:date="2014-03-06T23:15:00Z"/>
        </w:rPr>
      </w:pPr>
      <w:r w:rsidRPr="00ED4B35">
        <w:t>The smart material actuators have been considered being promising for bio-inspired robotic applications almost since the beginning of their development.</w:t>
      </w:r>
      <w:r w:rsidRPr="00040E89">
        <w:fldChar w:fldCharType="begin"/>
      </w:r>
      <w:r w:rsidRPr="00ED4B35">
        <w:instrText>ADDIN RW.CITE{{226 Kim,KwangJ 2007}}</w:instrText>
      </w:r>
      <w:r w:rsidRPr="00323C51">
        <w:fldChar w:fldCharType="separate"/>
      </w:r>
      <w:r w:rsidR="00DA3583" w:rsidRPr="00ED4B35">
        <w:rPr>
          <w:rFonts w:eastAsia="Times New Roman"/>
          <w:vertAlign w:val="superscript"/>
        </w:rPr>
        <w:t>[9]</w:t>
      </w:r>
      <w:r w:rsidRPr="00040E89">
        <w:fldChar w:fldCharType="end"/>
      </w:r>
      <w:r w:rsidRPr="00ED4B35">
        <w:t xml:space="preserve"> The optimal operating voltage of the IEAP actuators is in </w:t>
      </w:r>
      <w:del w:id="319" w:author="punn" w:date="2014-03-06T23:15:00Z">
        <w:r w:rsidRPr="00ED4B35" w:rsidDel="00272B63">
          <w:delText>the same</w:delText>
        </w:r>
      </w:del>
      <w:ins w:id="320" w:author="punn" w:date="2014-03-06T23:15:00Z">
        <w:r w:rsidR="00272B63">
          <w:t>similar</w:t>
        </w:r>
      </w:ins>
      <w:r w:rsidRPr="00ED4B35">
        <w:t xml:space="preserve"> range with the contemporary microelectronics – a few volts. In contrast to the conventional electric motors and linear actuators, primarily used in the robotic applications, the actuation character of the soft smart material actuators – changes in the size or shape of the structure itself – is intrinsic to the living nature</w:t>
      </w:r>
      <w:ins w:id="321" w:author="punn" w:date="2014-03-06T23:15:00Z">
        <w:r w:rsidR="00272B63">
          <w:t xml:space="preserve">. </w:t>
        </w:r>
      </w:ins>
      <w:del w:id="322" w:author="punn" w:date="2014-03-06T23:14:00Z">
        <w:r w:rsidRPr="00ED4B35" w:rsidDel="00272B63">
          <w:delText xml:space="preserve">. </w:delText>
        </w:r>
        <w:commentRangeStart w:id="323"/>
        <w:r w:rsidRPr="00ED4B35" w:rsidDel="00272B63">
          <w:delText>The up-to-date IEAP actuators are qualified either by high elastic modulus</w:delText>
        </w:r>
        <w:r w:rsidRPr="00040E89" w:rsidDel="00272B63">
          <w:fldChar w:fldCharType="begin"/>
        </w:r>
        <w:r w:rsidRPr="00ED4B35" w:rsidDel="00272B63">
          <w:delInstrText>ADDIN RW.CITE{{430 Cottinet,P-J 2012}}</w:delInstrText>
        </w:r>
        <w:r w:rsidRPr="00323C51" w:rsidDel="00272B63">
          <w:fldChar w:fldCharType="separate"/>
        </w:r>
        <w:r w:rsidR="00DA3583" w:rsidRPr="00ED4B35" w:rsidDel="00272B63">
          <w:rPr>
            <w:rFonts w:eastAsia="Times New Roman"/>
            <w:vertAlign w:val="superscript"/>
          </w:rPr>
          <w:delText>[10]</w:delText>
        </w:r>
        <w:r w:rsidRPr="00040E89" w:rsidDel="00272B63">
          <w:fldChar w:fldCharType="end"/>
        </w:r>
        <w:r w:rsidRPr="00ED4B35" w:rsidDel="00272B63">
          <w:delText xml:space="preserve"> or high electrically induced strain.</w:delText>
        </w:r>
        <w:r w:rsidRPr="00040E89" w:rsidDel="00272B63">
          <w:fldChar w:fldCharType="begin"/>
        </w:r>
        <w:r w:rsidRPr="00ED4B35" w:rsidDel="00272B63">
          <w:delInstrText>ADDIN RW.CITE{{271 Ghaffari,M 2013; 325 Temmer,Rauno 2013; 58 Torop,Janno 2012}}</w:delInstrText>
        </w:r>
        <w:r w:rsidRPr="00323C51" w:rsidDel="00272B63">
          <w:fldChar w:fldCharType="separate"/>
        </w:r>
        <w:r w:rsidR="00DA3583" w:rsidRPr="00ED4B35" w:rsidDel="00272B63">
          <w:rPr>
            <w:rFonts w:eastAsia="Times New Roman"/>
            <w:vertAlign w:val="superscript"/>
          </w:rPr>
          <w:delText>[11-13]</w:delText>
        </w:r>
        <w:r w:rsidRPr="00040E89" w:rsidDel="00272B63">
          <w:fldChar w:fldCharType="end"/>
        </w:r>
        <w:r w:rsidRPr="00ED4B35" w:rsidDel="00272B63">
          <w:delText xml:space="preserve"> An actuator suitable for microrobotics must combine these two properties.</w:delText>
        </w:r>
      </w:del>
      <w:del w:id="324" w:author="punn" w:date="2014-03-06T22:29:00Z">
        <w:r w:rsidRPr="00ED4B35" w:rsidDel="00040E89">
          <w:delText xml:space="preserve"> </w:delText>
        </w:r>
      </w:del>
      <w:commentRangeEnd w:id="323"/>
      <w:del w:id="325" w:author="punn" w:date="2014-03-06T23:14:00Z">
        <w:r w:rsidR="00272B63" w:rsidDel="00272B63">
          <w:rPr>
            <w:rStyle w:val="CommentReference"/>
            <w:lang w:val="x-none"/>
          </w:rPr>
          <w:commentReference w:id="323"/>
        </w:r>
      </w:del>
    </w:p>
    <w:p w:rsidR="002A51CA" w:rsidRPr="00ED4B35" w:rsidRDefault="002A51CA" w:rsidP="00272B63">
      <w:pPr>
        <w:pStyle w:val="MainText"/>
        <w:jc w:val="both"/>
        <w:pPrChange w:id="326" w:author="punn" w:date="2014-03-06T23:15:00Z">
          <w:pPr>
            <w:pStyle w:val="Maintext0"/>
          </w:pPr>
        </w:pPrChange>
      </w:pPr>
      <w:r w:rsidRPr="00ED4B35">
        <w:t>An IEAP actuator can easily be miniaturized, while the full potential of the IEAP actuators reveals itself at the lower end of the size scale. IEAP micro-actuators of lateral dimensions of as small as under 50 µm have been developed for the lab-on-chip applications.</w:t>
      </w:r>
      <w:r w:rsidRPr="00040E89">
        <w:fldChar w:fldCharType="begin"/>
      </w:r>
      <w:r w:rsidRPr="00ED4B35">
        <w:instrText>ADDIN RW.CITE{{380 Jager,EdwinWH 2000}}</w:instrText>
      </w:r>
      <w:r w:rsidRPr="00323C51">
        <w:fldChar w:fldCharType="separate"/>
      </w:r>
      <w:r w:rsidR="00DA3583" w:rsidRPr="00ED4B35">
        <w:rPr>
          <w:rFonts w:eastAsia="Times New Roman"/>
          <w:vertAlign w:val="superscript"/>
        </w:rPr>
        <w:t>[14]</w:t>
      </w:r>
      <w:r w:rsidRPr="00040E89">
        <w:fldChar w:fldCharType="end"/>
      </w:r>
      <w:r w:rsidRPr="00ED4B35">
        <w:t xml:space="preserve"> The few examples of the possible spheres of application of the IEAP actuators are robotic surgery</w:t>
      </w:r>
      <w:proofErr w:type="gramStart"/>
      <w:r w:rsidRPr="00ED4B35">
        <w:t>,</w:t>
      </w:r>
      <w:proofErr w:type="gramEnd"/>
      <w:r w:rsidRPr="00040E89">
        <w:fldChar w:fldCharType="begin"/>
      </w:r>
      <w:r w:rsidRPr="00ED4B35">
        <w:instrText>ADDIN RW.CITE{{396 Aw,Kean 2013}}</w:instrText>
      </w:r>
      <w:r w:rsidRPr="00323C51">
        <w:fldChar w:fldCharType="separate"/>
      </w:r>
      <w:r w:rsidR="00DA3583" w:rsidRPr="00ED4B35">
        <w:rPr>
          <w:rFonts w:eastAsia="Times New Roman"/>
          <w:vertAlign w:val="superscript"/>
        </w:rPr>
        <w:t>[15]</w:t>
      </w:r>
      <w:r w:rsidRPr="00040E89">
        <w:fldChar w:fldCharType="end"/>
      </w:r>
      <w:r w:rsidRPr="00ED4B35">
        <w:t xml:space="preserve"> rescue work in the collapsed environment,</w:t>
      </w:r>
      <w:r w:rsidRPr="00040E89">
        <w:fldChar w:fldCharType="begin"/>
      </w:r>
      <w:r w:rsidRPr="00ED4B35">
        <w:instrText>ADDIN RW.CITE{{392 Hou,JiPing 2010}}</w:instrText>
      </w:r>
      <w:r w:rsidRPr="00323C51">
        <w:fldChar w:fldCharType="separate"/>
      </w:r>
      <w:r w:rsidR="00DA3583" w:rsidRPr="00ED4B35">
        <w:rPr>
          <w:rFonts w:eastAsia="Times New Roman"/>
          <w:vertAlign w:val="superscript"/>
        </w:rPr>
        <w:t>[16]</w:t>
      </w:r>
      <w:r w:rsidRPr="00040E89">
        <w:fldChar w:fldCharType="end"/>
      </w:r>
      <w:r w:rsidRPr="00ED4B35">
        <w:t xml:space="preserve"> surveillance,</w:t>
      </w:r>
      <w:r w:rsidRPr="00040E89">
        <w:fldChar w:fldCharType="begin"/>
      </w:r>
      <w:r w:rsidRPr="00ED4B35">
        <w:instrText>ADDIN RW.CITE{{418 Villanueva,AlexA 2013}}</w:instrText>
      </w:r>
      <w:r w:rsidRPr="00323C51">
        <w:fldChar w:fldCharType="separate"/>
      </w:r>
      <w:r w:rsidR="00DA3583" w:rsidRPr="00ED4B35">
        <w:rPr>
          <w:rFonts w:eastAsia="Times New Roman"/>
          <w:vertAlign w:val="superscript"/>
        </w:rPr>
        <w:t>[17]</w:t>
      </w:r>
      <w:r w:rsidRPr="00040E89">
        <w:fldChar w:fldCharType="end"/>
      </w:r>
      <w:r w:rsidRPr="00ED4B35">
        <w:t xml:space="preserve"> and manipulation of fragile objects.</w:t>
      </w:r>
      <w:r w:rsidRPr="00040E89">
        <w:fldChar w:fldCharType="begin"/>
      </w:r>
      <w:r w:rsidRPr="00ED4B35">
        <w:instrText>ADDIN RW.CITE{{383 Kwok,SenW 2013}}</w:instrText>
      </w:r>
      <w:r w:rsidRPr="00323C51">
        <w:fldChar w:fldCharType="separate"/>
      </w:r>
      <w:r w:rsidR="00DA3583" w:rsidRPr="00ED4B35">
        <w:rPr>
          <w:rFonts w:eastAsia="Times New Roman"/>
          <w:vertAlign w:val="superscript"/>
        </w:rPr>
        <w:t>[18]</w:t>
      </w:r>
      <w:r w:rsidRPr="00040E89">
        <w:fldChar w:fldCharType="end"/>
      </w:r>
    </w:p>
    <w:p w:rsidR="002A51CA" w:rsidRPr="00ED4B35" w:rsidRDefault="002A51CA">
      <w:pPr>
        <w:pStyle w:val="Maintext0"/>
      </w:pPr>
      <w:r w:rsidRPr="00ED4B35">
        <w:t xml:space="preserve">Due to the low efficiency of the IEAP actuators, the overwhelming majority of the proposed applications are powered by </w:t>
      </w:r>
      <w:del w:id="327" w:author="Indrek Must" w:date="2014-03-06T18:04:00Z">
        <w:r w:rsidRPr="00ED4B35" w:rsidDel="00D958D1">
          <w:delText xml:space="preserve">the </w:delText>
        </w:r>
      </w:del>
      <w:r w:rsidRPr="00ED4B35">
        <w:t>off-board power supplies. Hence, the development of fully autonomous robots based on smart materials is a challenging task. Until now, the few examples of the mobile robots, propelled by IEAP actuators and capable to carry their own power supply, have been developed exclusively for underwater operation.</w:t>
      </w:r>
      <w:r w:rsidRPr="00040E89">
        <w:fldChar w:fldCharType="begin"/>
      </w:r>
      <w:r w:rsidRPr="00ED4B35">
        <w:instrText>ADDIN RW.CITE{{369 McGovern,Scott 2009; 412 Tan,Xiaobo 2006}}</w:instrText>
      </w:r>
      <w:r w:rsidRPr="00323C51">
        <w:fldChar w:fldCharType="separate"/>
      </w:r>
      <w:r w:rsidR="00DA3583" w:rsidRPr="00ED4B35">
        <w:rPr>
          <w:rFonts w:eastAsia="Times New Roman"/>
          <w:vertAlign w:val="superscript"/>
        </w:rPr>
        <w:t>[19, 20]</w:t>
      </w:r>
      <w:r w:rsidRPr="00040E89">
        <w:fldChar w:fldCharType="end"/>
      </w:r>
      <w:r w:rsidRPr="00ED4B35">
        <w:t xml:space="preserve"> The reason is elementary: the swimming robots require only infrequent strokes from an actuator for locomotion, while the buoyancy compensates the weight of </w:t>
      </w:r>
      <w:ins w:id="328" w:author="Indrek Must" w:date="2014-03-06T18:05:00Z">
        <w:r w:rsidR="00D958D1" w:rsidRPr="00ED4B35">
          <w:t xml:space="preserve">the </w:t>
        </w:r>
      </w:ins>
      <w:r w:rsidRPr="00ED4B35">
        <w:t>battery.</w:t>
      </w:r>
      <w:ins w:id="329" w:author="punn" w:date="2014-03-06T23:14:00Z">
        <w:r w:rsidR="00272B63">
          <w:t xml:space="preserve"> </w:t>
        </w:r>
      </w:ins>
    </w:p>
    <w:p w:rsidR="002A51CA" w:rsidRPr="00ED4B35" w:rsidRDefault="002A51CA">
      <w:pPr>
        <w:pStyle w:val="Maintext0"/>
      </w:pPr>
      <w:r w:rsidRPr="00ED4B35">
        <w:t xml:space="preserve">In the current paper we report on the </w:t>
      </w:r>
      <w:ins w:id="330" w:author="punn" w:date="2014-03-06T23:18:00Z">
        <w:r w:rsidR="00323C51">
          <w:t xml:space="preserve">world’s </w:t>
        </w:r>
      </w:ins>
      <w:r w:rsidRPr="00ED4B35">
        <w:t>first IEAP robot</w:t>
      </w:r>
      <w:del w:id="331" w:author="punn" w:date="2014-03-06T23:19:00Z">
        <w:r w:rsidRPr="00ED4B35" w:rsidDel="00323C51">
          <w:delText xml:space="preserve"> in the world</w:delText>
        </w:r>
      </w:del>
      <w:r w:rsidRPr="00ED4B35">
        <w:t xml:space="preserve">, capable to run </w:t>
      </w:r>
      <w:del w:id="332" w:author="punn" w:date="2014-03-06T23:19:00Z">
        <w:r w:rsidRPr="00ED4B35" w:rsidDel="00323C51">
          <w:delText xml:space="preserve">on a smooth surface </w:delText>
        </w:r>
      </w:del>
      <w:r w:rsidRPr="00ED4B35">
        <w:t xml:space="preserve">in open air, carrying </w:t>
      </w:r>
      <w:ins w:id="333" w:author="punn" w:date="2014-03-06T23:19:00Z">
        <w:r w:rsidR="00323C51">
          <w:t xml:space="preserve">with him </w:t>
        </w:r>
      </w:ins>
      <w:del w:id="334" w:author="punn" w:date="2014-03-06T23:25:00Z">
        <w:r w:rsidRPr="00ED4B35" w:rsidDel="00323C51">
          <w:delText>its</w:delText>
        </w:r>
      </w:del>
      <w:ins w:id="335" w:author="punn" w:date="2014-03-06T23:25:00Z">
        <w:r w:rsidR="00323C51" w:rsidRPr="00ED4B35">
          <w:t>it</w:t>
        </w:r>
        <w:r w:rsidR="00323C51">
          <w:t>s</w:t>
        </w:r>
      </w:ins>
      <w:r w:rsidRPr="00ED4B35">
        <w:t xml:space="preserve"> own power supply. For this application we developed an IEAP actuator</w:t>
      </w:r>
      <w:ins w:id="336" w:author="punn" w:date="2014-03-06T23:28:00Z">
        <w:r w:rsidR="00323C51">
          <w:t>,</w:t>
        </w:r>
      </w:ins>
      <w:r w:rsidRPr="00ED4B35">
        <w:t xml:space="preserve"> where high strain and high elastic modulus are combined </w:t>
      </w:r>
      <w:ins w:id="337" w:author="punn" w:date="2014-03-06T23:30:00Z">
        <w:r w:rsidR="00FE46B3">
          <w:t>with high capacitance</w:t>
        </w:r>
      </w:ins>
      <w:ins w:id="338" w:author="punn" w:date="2014-03-06T23:31:00Z">
        <w:r w:rsidR="00FE46B3">
          <w:t xml:space="preserve"> within</w:t>
        </w:r>
      </w:ins>
      <w:del w:id="339" w:author="punn" w:date="2014-03-06T23:31:00Z">
        <w:r w:rsidRPr="00ED4B35" w:rsidDel="00FE46B3">
          <w:delText>in</w:delText>
        </w:r>
      </w:del>
      <w:r w:rsidRPr="00ED4B35">
        <w:t xml:space="preserve"> a single laminate. Its actuation performance is achieved by appropriately tuned manufacturing process and use of the carbide-derived carbon as</w:t>
      </w:r>
      <w:del w:id="340" w:author="punn" w:date="2014-03-06T23:32:00Z">
        <w:r w:rsidRPr="00ED4B35" w:rsidDel="00FE46B3">
          <w:delText xml:space="preserve"> an</w:delText>
        </w:r>
      </w:del>
      <w:r w:rsidRPr="00ED4B35">
        <w:t xml:space="preserve"> active electrode material, </w:t>
      </w:r>
      <w:del w:id="341" w:author="punn" w:date="2014-03-06T23:33:00Z">
        <w:r w:rsidRPr="00ED4B35" w:rsidDel="00FE46B3">
          <w:delText xml:space="preserve">and </w:delText>
        </w:r>
      </w:del>
      <w:ins w:id="342" w:author="punn" w:date="2014-03-06T23:33:00Z">
        <w:r w:rsidR="00FE46B3">
          <w:t>while the</w:t>
        </w:r>
        <w:r w:rsidR="00FE46B3" w:rsidRPr="00ED4B35">
          <w:t xml:space="preserve"> </w:t>
        </w:r>
      </w:ins>
      <w:r w:rsidRPr="00ED4B35">
        <w:t>stable in-</w:t>
      </w:r>
      <w:r w:rsidRPr="00ED4B35">
        <w:lastRenderedPageBreak/>
        <w:t xml:space="preserve">air operation is enabled by ionic liquid electrolyte. The characteristic looping gait of the robot and locomotion of its biomimetic prototype – inchworm – are depicted in </w:t>
      </w:r>
      <w:r w:rsidRPr="00040E89">
        <w:rPr>
          <w:b/>
        </w:rPr>
        <w:fldChar w:fldCharType="begin"/>
      </w:r>
      <w:r w:rsidRPr="00ED4B35">
        <w:rPr>
          <w:b/>
        </w:rPr>
        <w:instrText xml:space="preserve"> REF _Ref378932660 \h  \* MERGEFORMAT </w:instrText>
      </w:r>
      <w:r w:rsidRPr="00323C51">
        <w:rPr>
          <w:b/>
        </w:rPr>
      </w:r>
      <w:r w:rsidRPr="00323C51">
        <w:rPr>
          <w:b/>
        </w:rPr>
        <w:fldChar w:fldCharType="separate"/>
      </w:r>
      <w:r w:rsidR="00534D8D" w:rsidRPr="00ED4B35">
        <w:rPr>
          <w:b/>
        </w:rPr>
        <w:t>Figure 1</w:t>
      </w:r>
      <w:r w:rsidRPr="00040E89">
        <w:rPr>
          <w:b/>
        </w:rPr>
        <w:fldChar w:fldCharType="end"/>
      </w:r>
      <w:r w:rsidRPr="00ED4B35">
        <w:t xml:space="preserve">. The robot is microprocessor-controlled, can move autonomously on a smooth surface and even carry </w:t>
      </w:r>
      <w:ins w:id="343" w:author="Indrek Must" w:date="2014-03-06T18:05:00Z">
        <w:r w:rsidR="007852F3" w:rsidRPr="00ED4B35">
          <w:t xml:space="preserve">a </w:t>
        </w:r>
      </w:ins>
      <w:r w:rsidRPr="00ED4B35">
        <w:t xml:space="preserve">noteworthy extra payload. Its largest detail is a single IEAP actuator, which, similarly to inchworm, morphs the shape of the whole robot. To the best of our knowledge, weighing only </w:t>
      </w:r>
      <w:r w:rsidR="00A15450" w:rsidRPr="00ED4B35">
        <w:t xml:space="preserve">830 </w:t>
      </w:r>
      <w:r w:rsidRPr="00ED4B35">
        <w:t xml:space="preserve">mg with the on-board battery, this is the lightest autonomous </w:t>
      </w:r>
      <w:proofErr w:type="spellStart"/>
      <w:r w:rsidRPr="00ED4B35">
        <w:t>electroactive</w:t>
      </w:r>
      <w:proofErr w:type="spellEnd"/>
      <w:r w:rsidRPr="00ED4B35">
        <w:t xml:space="preserve"> polymer</w:t>
      </w:r>
      <w:ins w:id="344" w:author="Indrek Must" w:date="2014-03-06T18:06:00Z">
        <w:r w:rsidR="007852F3" w:rsidRPr="00ED4B35">
          <w:t>-based</w:t>
        </w:r>
      </w:ins>
      <w:r w:rsidRPr="00ED4B35">
        <w:t xml:space="preserve"> robot developed</w:t>
      </w:r>
      <w:ins w:id="345" w:author="punn" w:date="2014-03-06T23:36:00Z">
        <w:r w:rsidR="00FE46B3">
          <w:t xml:space="preserve"> up to the present moment</w:t>
        </w:r>
      </w:ins>
      <w:del w:id="346" w:author="punn" w:date="2014-03-06T23:36:00Z">
        <w:r w:rsidRPr="00ED4B35" w:rsidDel="00FE46B3">
          <w:delText xml:space="preserve"> so far</w:delText>
        </w:r>
      </w:del>
      <w:r w:rsidRPr="00ED4B35">
        <w:t>.</w:t>
      </w:r>
    </w:p>
    <w:p w:rsidR="002A51CA" w:rsidRPr="00ED4B35" w:rsidRDefault="002A51CA" w:rsidP="002A51CA">
      <w:pPr>
        <w:rPr>
          <w:lang w:val="en-US"/>
        </w:rPr>
      </w:pPr>
    </w:p>
    <w:p w:rsidR="002A51CA" w:rsidRPr="00ED4B35" w:rsidRDefault="00D865DD" w:rsidP="002A51CA">
      <w:pPr>
        <w:keepNext/>
        <w:rPr>
          <w:lang w:val="en-US"/>
        </w:rPr>
      </w:pPr>
      <w:r>
        <w:rPr>
          <w:noProof/>
          <w:lang w:val="et-EE" w:eastAsia="et-EE"/>
        </w:rPr>
        <w:drawing>
          <wp:inline distT="0" distB="0" distL="0" distR="0" wp14:anchorId="5E616DF7" wp14:editId="5AC48C86">
            <wp:extent cx="3060192" cy="2252472"/>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192" cy="2252472"/>
                    </a:xfrm>
                    <a:prstGeom prst="rect">
                      <a:avLst/>
                    </a:prstGeom>
                  </pic:spPr>
                </pic:pic>
              </a:graphicData>
            </a:graphic>
          </wp:inline>
        </w:drawing>
      </w:r>
    </w:p>
    <w:p w:rsidR="002A51CA" w:rsidRPr="00ED4B35" w:rsidRDefault="002A51CA" w:rsidP="002A51CA">
      <w:pPr>
        <w:pStyle w:val="Caption"/>
      </w:pPr>
      <w:bookmarkStart w:id="347" w:name="_Ref378932660"/>
      <w:proofErr w:type="gramStart"/>
      <w:r w:rsidRPr="00ED4B35">
        <w:t xml:space="preserve">Figure </w:t>
      </w:r>
      <w:r w:rsidR="00D958D1" w:rsidRPr="00ED4B35">
        <w:rPr>
          <w:rPrChange w:id="348" w:author="Indrek Must" w:date="2014-03-06T19:19:00Z">
            <w:rPr>
              <w:noProof/>
            </w:rPr>
          </w:rPrChange>
        </w:rPr>
        <w:fldChar w:fldCharType="begin"/>
      </w:r>
      <w:r w:rsidR="00D958D1" w:rsidRPr="00ED4B35">
        <w:instrText xml:space="preserve"> SEQ Figure \* ARABIC </w:instrText>
      </w:r>
      <w:r w:rsidR="00D958D1" w:rsidRPr="00ED4B35">
        <w:rPr>
          <w:rPrChange w:id="349" w:author="Indrek Must" w:date="2014-03-06T19:19:00Z">
            <w:rPr>
              <w:noProof/>
            </w:rPr>
          </w:rPrChange>
        </w:rPr>
        <w:fldChar w:fldCharType="separate"/>
      </w:r>
      <w:r w:rsidR="00534D8D" w:rsidRPr="00ED4B35">
        <w:rPr>
          <w:noProof/>
        </w:rPr>
        <w:t>1</w:t>
      </w:r>
      <w:r w:rsidR="00D958D1" w:rsidRPr="00323C51">
        <w:rPr>
          <w:noProof/>
        </w:rPr>
        <w:fldChar w:fldCharType="end"/>
      </w:r>
      <w:bookmarkEnd w:id="347"/>
      <w:r w:rsidRPr="00ED4B35">
        <w:t>.</w:t>
      </w:r>
      <w:proofErr w:type="gramEnd"/>
      <w:r w:rsidRPr="00ED4B35">
        <w:t xml:space="preserve"> a) Locomotion of an inchworm gives inspiration for the design of b) </w:t>
      </w:r>
      <w:ins w:id="350" w:author="punn" w:date="2014-03-06T23:36:00Z">
        <w:r w:rsidR="00FE46B3">
          <w:t xml:space="preserve">the </w:t>
        </w:r>
      </w:ins>
      <w:r w:rsidRPr="00ED4B35">
        <w:t>biomimetic IEAP robot.</w:t>
      </w:r>
    </w:p>
    <w:p w:rsidR="002A51CA" w:rsidRPr="00ED4B35" w:rsidRDefault="002A51CA" w:rsidP="002A51CA">
      <w:pPr>
        <w:pStyle w:val="Heading1"/>
      </w:pPr>
      <w:bookmarkStart w:id="351" w:name="_Toc381529102"/>
      <w:r w:rsidRPr="00ED4B35">
        <w:t>Towards biomimetic and autonomous robots</w:t>
      </w:r>
      <w:bookmarkEnd w:id="351"/>
      <w:r w:rsidRPr="00ED4B35">
        <w:t xml:space="preserve"> </w:t>
      </w:r>
    </w:p>
    <w:p w:rsidR="002A51CA" w:rsidRPr="00ED4B35" w:rsidDel="00FE46B3" w:rsidRDefault="002A51CA">
      <w:pPr>
        <w:pStyle w:val="Maintext0"/>
        <w:rPr>
          <w:del w:id="352" w:author="punn" w:date="2014-03-06T23:37:00Z"/>
        </w:rPr>
      </w:pPr>
      <w:del w:id="353" w:author="punn" w:date="2014-03-06T23:37:00Z">
        <w:r w:rsidRPr="00ED4B35" w:rsidDel="00FE46B3">
          <w:delText>Here we bring some examples and concepts of bioinspired and morphing microrobots, proposed by several research groups in the recent years.</w:delText>
        </w:r>
      </w:del>
    </w:p>
    <w:p w:rsidR="002A51CA" w:rsidRPr="00ED4B35" w:rsidRDefault="002A51CA">
      <w:pPr>
        <w:pStyle w:val="Maintext0"/>
      </w:pPr>
      <w:r w:rsidRPr="00ED4B35">
        <w:t xml:space="preserve">The concept of inchworm-like locomotion is not new in the field of micro-robotics. The </w:t>
      </w:r>
      <w:proofErr w:type="spellStart"/>
      <w:r w:rsidRPr="00ED4B35">
        <w:t>hygromorphic</w:t>
      </w:r>
      <w:proofErr w:type="spellEnd"/>
      <w:r w:rsidRPr="00ED4B35">
        <w:t xml:space="preserve"> bilayer is one of the most used types of actuator for this application. The centimeter-scale robots ‘walking’ on a ratcheted track have been developed using the humidity-sensitive thermally cross-linked </w:t>
      </w:r>
      <w:proofErr w:type="gramStart"/>
      <w:r w:rsidRPr="00ED4B35">
        <w:t>poly(</w:t>
      </w:r>
      <w:proofErr w:type="spellStart"/>
      <w:proofErr w:type="gramEnd"/>
      <w:r w:rsidRPr="00ED4B35">
        <w:t>allylamine</w:t>
      </w:r>
      <w:proofErr w:type="spellEnd"/>
      <w:r w:rsidRPr="00ED4B35">
        <w:t xml:space="preserve"> hydrochloride)/poly-(acrylic acid) films</w:t>
      </w:r>
      <w:r w:rsidRPr="00040E89">
        <w:fldChar w:fldCharType="begin"/>
      </w:r>
      <w:r w:rsidRPr="00ED4B35">
        <w:instrText>ADDIN RW.CITE{{338 Ma,Ying 2011; 339 Lee,Sang-Wook 2013}}</w:instrText>
      </w:r>
      <w:r w:rsidRPr="00323C51">
        <w:fldChar w:fldCharType="separate"/>
      </w:r>
      <w:r w:rsidR="00DA3583" w:rsidRPr="00ED4B35">
        <w:rPr>
          <w:rFonts w:eastAsia="Times New Roman"/>
          <w:vertAlign w:val="superscript"/>
        </w:rPr>
        <w:t>[21, 22]</w:t>
      </w:r>
      <w:r w:rsidRPr="00040E89">
        <w:fldChar w:fldCharType="end"/>
      </w:r>
      <w:r w:rsidRPr="00ED4B35">
        <w:t xml:space="preserve"> and </w:t>
      </w:r>
      <w:proofErr w:type="spellStart"/>
      <w:r w:rsidRPr="00ED4B35">
        <w:t>graphene</w:t>
      </w:r>
      <w:proofErr w:type="spellEnd"/>
      <w:r w:rsidRPr="00ED4B35">
        <w:t>/</w:t>
      </w:r>
      <w:proofErr w:type="spellStart"/>
      <w:r w:rsidRPr="00ED4B35">
        <w:t>graphene</w:t>
      </w:r>
      <w:proofErr w:type="spellEnd"/>
      <w:r w:rsidRPr="00ED4B35">
        <w:t xml:space="preserve"> oxide fibers.</w:t>
      </w:r>
      <w:r w:rsidRPr="00040E89">
        <w:fldChar w:fldCharType="begin"/>
      </w:r>
      <w:r w:rsidRPr="00ED4B35">
        <w:instrText>ADDIN RW.CITE{{388 Cheng,Huhu 2013}}</w:instrText>
      </w:r>
      <w:r w:rsidRPr="00323C51">
        <w:fldChar w:fldCharType="separate"/>
      </w:r>
      <w:r w:rsidR="00DA3583" w:rsidRPr="00ED4B35">
        <w:rPr>
          <w:rFonts w:eastAsia="Times New Roman"/>
          <w:vertAlign w:val="superscript"/>
        </w:rPr>
        <w:t>[23]</w:t>
      </w:r>
      <w:r w:rsidRPr="00040E89">
        <w:fldChar w:fldCharType="end"/>
      </w:r>
      <w:r w:rsidRPr="00ED4B35">
        <w:t xml:space="preserve"> This type of actuation does not involve any electrical input or control. Locomotion on a ratcheted surface has also been demonstrated with gel, undergoing spontaneous periodic swelling and de-swelling oscillations.</w:t>
      </w:r>
      <w:r w:rsidRPr="00040E89">
        <w:fldChar w:fldCharType="begin"/>
      </w:r>
      <w:r w:rsidRPr="00ED4B35">
        <w:instrText>ADDIN RW.CITE{{368 Maeda,Shingo 2007}}</w:instrText>
      </w:r>
      <w:r w:rsidRPr="00323C51">
        <w:fldChar w:fldCharType="separate"/>
      </w:r>
      <w:r w:rsidR="00DA3583" w:rsidRPr="00ED4B35">
        <w:rPr>
          <w:rFonts w:eastAsia="Times New Roman"/>
          <w:vertAlign w:val="superscript"/>
        </w:rPr>
        <w:t>[24]</w:t>
      </w:r>
      <w:r w:rsidRPr="00040E89">
        <w:fldChar w:fldCharType="end"/>
      </w:r>
      <w:r w:rsidRPr="00ED4B35">
        <w:t xml:space="preserve"> The shortcoming of </w:t>
      </w:r>
      <w:ins w:id="354" w:author="punn" w:date="2014-03-06T23:37:00Z">
        <w:r w:rsidR="00FE46B3">
          <w:t xml:space="preserve">the </w:t>
        </w:r>
      </w:ins>
      <w:r w:rsidRPr="00ED4B35">
        <w:t>robots</w:t>
      </w:r>
      <w:ins w:id="355" w:author="punn" w:date="2014-03-06T23:37:00Z">
        <w:r w:rsidR="00FE46B3">
          <w:t>,</w:t>
        </w:r>
      </w:ins>
      <w:r w:rsidRPr="00ED4B35">
        <w:t xml:space="preserve"> based on </w:t>
      </w:r>
      <w:proofErr w:type="spellStart"/>
      <w:r w:rsidRPr="00ED4B35">
        <w:t>hygromorphic</w:t>
      </w:r>
      <w:proofErr w:type="spellEnd"/>
      <w:r w:rsidRPr="00ED4B35">
        <w:t xml:space="preserve"> or self-oscillating actuators</w:t>
      </w:r>
      <w:ins w:id="356" w:author="punn" w:date="2014-03-06T23:37:00Z">
        <w:r w:rsidR="00FE46B3">
          <w:t>,</w:t>
        </w:r>
      </w:ins>
      <w:r w:rsidRPr="00ED4B35">
        <w:t xml:space="preserve"> is the limited control over their operation.</w:t>
      </w:r>
    </w:p>
    <w:p w:rsidR="002A51CA" w:rsidRPr="00ED4B35" w:rsidDel="00C33605" w:rsidRDefault="002A51CA">
      <w:pPr>
        <w:pStyle w:val="Maintext0"/>
        <w:rPr>
          <w:del w:id="357" w:author="punn" w:date="2014-03-06T23:46:00Z"/>
        </w:rPr>
      </w:pPr>
      <w:r w:rsidRPr="00ED4B35">
        <w:lastRenderedPageBreak/>
        <w:t xml:space="preserve">Another concept for propelling the </w:t>
      </w:r>
      <w:proofErr w:type="spellStart"/>
      <w:r w:rsidRPr="00ED4B35">
        <w:t>morphic</w:t>
      </w:r>
      <w:proofErr w:type="spellEnd"/>
      <w:r w:rsidRPr="00ED4B35">
        <w:t xml:space="preserve"> micro-robots - the pneumatic actuators - has attracted increasing attention due to their high flexibility, large deformations, and relatively high actuation speed.</w:t>
      </w:r>
      <w:r w:rsidRPr="00040E89">
        <w:fldChar w:fldCharType="begin"/>
      </w:r>
      <w:r w:rsidRPr="00ED4B35">
        <w:instrText>ADDIN RW.CITE{{383 Kwok,SenW 2013; 203 Ilievski,F. 2011; 382 Morin,StephenA 2012; 381 Mosadegh,Bobak 2013}}</w:instrText>
      </w:r>
      <w:r w:rsidRPr="00323C51">
        <w:fldChar w:fldCharType="separate"/>
      </w:r>
      <w:r w:rsidR="00DA3583" w:rsidRPr="00ED4B35">
        <w:rPr>
          <w:rFonts w:eastAsia="Times New Roman"/>
          <w:vertAlign w:val="superscript"/>
        </w:rPr>
        <w:t>[18, 25-27]</w:t>
      </w:r>
      <w:r w:rsidRPr="00040E89">
        <w:fldChar w:fldCharType="end"/>
      </w:r>
      <w:r w:rsidRPr="00ED4B35">
        <w:t xml:space="preserve"> However, these robots are connected to external pumping and commuting units via </w:t>
      </w:r>
      <w:ins w:id="358" w:author="punn" w:date="2014-03-06T23:38:00Z">
        <w:r w:rsidR="00C33605">
          <w:t xml:space="preserve">the </w:t>
        </w:r>
      </w:ins>
      <w:r w:rsidRPr="00ED4B35">
        <w:t xml:space="preserve">trailing bundle of tubes. The off-board equipment for such robots is, as a rule, several orders of magnitudes larger and heavier than the robot itself, conflicting </w:t>
      </w:r>
      <w:ins w:id="359" w:author="punn" w:date="2014-03-06T23:42:00Z">
        <w:r w:rsidR="00C33605">
          <w:t xml:space="preserve">with </w:t>
        </w:r>
      </w:ins>
      <w:r w:rsidRPr="00ED4B35">
        <w:t xml:space="preserve">the whole concept of </w:t>
      </w:r>
      <w:del w:id="360" w:author="punn" w:date="2014-03-06T23:43:00Z">
        <w:r w:rsidRPr="00ED4B35" w:rsidDel="00C33605">
          <w:delText>autonom</w:delText>
        </w:r>
      </w:del>
      <w:del w:id="361" w:author="punn" w:date="2014-03-06T23:40:00Z">
        <w:r w:rsidRPr="00ED4B35" w:rsidDel="00C33605">
          <w:delText>ous</w:delText>
        </w:r>
      </w:del>
      <w:del w:id="362" w:author="punn" w:date="2014-03-06T23:43:00Z">
        <w:r w:rsidRPr="00ED4B35" w:rsidDel="00C33605">
          <w:delText xml:space="preserve"> </w:delText>
        </w:r>
      </w:del>
      <w:ins w:id="363" w:author="punn" w:date="2014-03-06T23:43:00Z">
        <w:r w:rsidR="00C33605">
          <w:t xml:space="preserve">the </w:t>
        </w:r>
      </w:ins>
      <w:del w:id="364" w:author="punn" w:date="2014-03-06T23:43:00Z">
        <w:r w:rsidRPr="00ED4B35" w:rsidDel="00C33605">
          <w:delText>robots</w:delText>
        </w:r>
      </w:del>
      <w:ins w:id="365" w:author="punn" w:date="2014-03-06T23:39:00Z">
        <w:r w:rsidR="00C33605">
          <w:t>autonomy</w:t>
        </w:r>
      </w:ins>
      <w:ins w:id="366" w:author="punn" w:date="2014-03-06T23:43:00Z">
        <w:r w:rsidR="00C33605">
          <w:t xml:space="preserve"> of the robots</w:t>
        </w:r>
      </w:ins>
      <w:r w:rsidRPr="00ED4B35">
        <w:t>.</w:t>
      </w:r>
      <w:ins w:id="367" w:author="punn" w:date="2014-03-06T23:46:00Z">
        <w:r w:rsidR="00C33605">
          <w:t xml:space="preserve"> </w:t>
        </w:r>
      </w:ins>
    </w:p>
    <w:p w:rsidR="002A51CA" w:rsidRPr="00ED4B35" w:rsidRDefault="00C33605">
      <w:pPr>
        <w:pStyle w:val="Maintext0"/>
      </w:pPr>
      <w:ins w:id="368" w:author="punn" w:date="2014-03-06T23:44:00Z">
        <w:r>
          <w:t xml:space="preserve">A significant shortfall </w:t>
        </w:r>
      </w:ins>
      <w:del w:id="369" w:author="punn" w:date="2014-03-06T23:45:00Z">
        <w:r w:rsidR="002A51CA" w:rsidRPr="00ED4B35" w:rsidDel="00C33605">
          <w:delText xml:space="preserve">The working voltage </w:delText>
        </w:r>
      </w:del>
      <w:r w:rsidR="002A51CA" w:rsidRPr="00ED4B35">
        <w:t xml:space="preserve">of the dielectric elastomer or piezoelectric actuators is </w:t>
      </w:r>
      <w:ins w:id="370" w:author="punn" w:date="2014-03-06T23:45:00Z">
        <w:r>
          <w:t>their high</w:t>
        </w:r>
        <w:r w:rsidRPr="00ED4B35">
          <w:t xml:space="preserve"> working voltage</w:t>
        </w:r>
      </w:ins>
      <w:del w:id="371" w:author="punn" w:date="2014-03-06T23:46:00Z">
        <w:r w:rsidR="002A51CA" w:rsidRPr="00ED4B35" w:rsidDel="00C33605">
          <w:delText>limited by the dielectric breakdown voltage of the dielectric, and is</w:delText>
        </w:r>
      </w:del>
      <w:ins w:id="372" w:author="punn" w:date="2014-03-06T23:46:00Z">
        <w:r>
          <w:t xml:space="preserve"> -</w:t>
        </w:r>
      </w:ins>
      <w:r w:rsidR="002A51CA" w:rsidRPr="00ED4B35">
        <w:t xml:space="preserve"> typically </w:t>
      </w:r>
      <w:del w:id="373" w:author="punn" w:date="2014-03-06T23:46:00Z">
        <w:r w:rsidR="002A51CA" w:rsidRPr="00ED4B35" w:rsidDel="00C33605">
          <w:delText xml:space="preserve">between </w:delText>
        </w:r>
      </w:del>
      <w:ins w:id="374" w:author="punn" w:date="2014-03-06T23:46:00Z">
        <w:r>
          <w:t>from</w:t>
        </w:r>
        <w:r w:rsidRPr="00ED4B35">
          <w:t xml:space="preserve"> </w:t>
        </w:r>
      </w:ins>
      <w:r w:rsidR="002A51CA" w:rsidRPr="00ED4B35">
        <w:t xml:space="preserve">a few hundreds volts </w:t>
      </w:r>
      <w:del w:id="375" w:author="punn" w:date="2014-03-06T23:46:00Z">
        <w:r w:rsidR="002A51CA" w:rsidRPr="00ED4B35" w:rsidDel="00C33605">
          <w:delText>and</w:delText>
        </w:r>
      </w:del>
      <w:ins w:id="376" w:author="punn" w:date="2014-03-06T23:46:00Z">
        <w:r>
          <w:t>to</w:t>
        </w:r>
      </w:ins>
      <w:r w:rsidR="002A51CA" w:rsidRPr="00ED4B35">
        <w:t xml:space="preserve"> tens of kilovolts </w:t>
      </w:r>
      <w:r w:rsidR="002A51CA" w:rsidRPr="00040E89">
        <w:fldChar w:fldCharType="begin"/>
      </w:r>
      <w:r w:rsidR="002A51CA" w:rsidRPr="00ED4B35">
        <w:instrText>ADDIN RW.CITE{{370 Brochu,Paul 2010}}</w:instrText>
      </w:r>
      <w:r w:rsidR="002A51CA" w:rsidRPr="00323C51">
        <w:fldChar w:fldCharType="separate"/>
      </w:r>
      <w:r w:rsidR="00DA3583" w:rsidRPr="00ED4B35">
        <w:rPr>
          <w:rFonts w:eastAsia="Times New Roman"/>
          <w:vertAlign w:val="superscript"/>
        </w:rPr>
        <w:t>[28]</w:t>
      </w:r>
      <w:r w:rsidR="002A51CA" w:rsidRPr="00040E89">
        <w:fldChar w:fldCharType="end"/>
      </w:r>
      <w:r w:rsidR="002A51CA" w:rsidRPr="00ED4B35">
        <w:t>. Utilization of dielectric elastomer or polymer piezoelectric actuators in the autonomous robots is challenged due to the complexity of miniaturized high-voltage power supplies.</w:t>
      </w:r>
    </w:p>
    <w:p w:rsidR="002A51CA" w:rsidRPr="00ED4B35" w:rsidRDefault="002A51CA">
      <w:pPr>
        <w:pStyle w:val="Maintext0"/>
      </w:pPr>
      <w:r w:rsidRPr="00ED4B35">
        <w:t xml:space="preserve">Ionic polymer-metal composite (IPMC) is supposedly the best known </w:t>
      </w:r>
      <w:ins w:id="377" w:author="punn" w:date="2014-03-06T23:50:00Z">
        <w:r w:rsidR="00DC1462">
          <w:t xml:space="preserve">IEAP </w:t>
        </w:r>
      </w:ins>
      <w:r w:rsidRPr="00ED4B35">
        <w:t>type</w:t>
      </w:r>
      <w:ins w:id="378" w:author="punn" w:date="2014-03-06T23:52:00Z">
        <w:r w:rsidR="00DC1462">
          <w:t>.</w:t>
        </w:r>
      </w:ins>
      <w:del w:id="379" w:author="punn" w:date="2014-03-06T23:50:00Z">
        <w:r w:rsidRPr="00ED4B35" w:rsidDel="00DC1462">
          <w:delText xml:space="preserve"> of IEAP.</w:delText>
        </w:r>
      </w:del>
      <w:r w:rsidRPr="00ED4B35">
        <w:t xml:space="preserve"> The</w:t>
      </w:r>
      <w:del w:id="380" w:author="punn" w:date="2014-03-06T23:50:00Z">
        <w:r w:rsidRPr="00ED4B35" w:rsidDel="00DC1462">
          <w:delText>refore</w:delText>
        </w:r>
      </w:del>
      <w:r w:rsidRPr="00ED4B35">
        <w:t xml:space="preserve"> IMPC actuators have found widespread deployment in biomimetic robotics. As the </w:t>
      </w:r>
      <w:ins w:id="381" w:author="punn" w:date="2014-03-06T23:52:00Z">
        <w:r w:rsidR="00DC1462">
          <w:t>conventional</w:t>
        </w:r>
      </w:ins>
      <w:del w:id="382" w:author="punn" w:date="2014-03-06T23:53:00Z">
        <w:r w:rsidRPr="00ED4B35" w:rsidDel="00DC1462">
          <w:delText>traditional</w:delText>
        </w:r>
      </w:del>
      <w:r w:rsidRPr="00ED4B35">
        <w:t xml:space="preserve"> IPMCs rely on the presence of water as a solvent, the IPMC actuators are mostly used in the underwater applications. A plethora of IPMC-driven underwater robots, inspired by, for example, rays</w:t>
      </w:r>
      <w:r w:rsidRPr="00040E89">
        <w:fldChar w:fldCharType="begin"/>
      </w:r>
      <w:r w:rsidRPr="00ED4B35">
        <w:instrText>ADDIN RW.CITE{{400 Punning,Andres 2004}}</w:instrText>
      </w:r>
      <w:r w:rsidRPr="00323C51">
        <w:fldChar w:fldCharType="separate"/>
      </w:r>
      <w:r w:rsidR="00DA3583" w:rsidRPr="00ED4B35">
        <w:rPr>
          <w:rFonts w:eastAsia="Times New Roman"/>
          <w:vertAlign w:val="superscript"/>
        </w:rPr>
        <w:t>[29]</w:t>
      </w:r>
      <w:r w:rsidRPr="00040E89">
        <w:fldChar w:fldCharType="end"/>
      </w:r>
      <w:r w:rsidRPr="00ED4B35">
        <w:t>, jellyfish,</w:t>
      </w:r>
      <w:r w:rsidRPr="00040E89">
        <w:fldChar w:fldCharType="begin"/>
      </w:r>
      <w:r w:rsidRPr="00ED4B35">
        <w:instrText>ADDIN RW.CITE{{409 Najem,Joseph 2012}}</w:instrText>
      </w:r>
      <w:r w:rsidRPr="00323C51">
        <w:fldChar w:fldCharType="separate"/>
      </w:r>
      <w:r w:rsidR="00DA3583" w:rsidRPr="00ED4B35">
        <w:rPr>
          <w:rFonts w:eastAsia="Times New Roman"/>
          <w:vertAlign w:val="superscript"/>
        </w:rPr>
        <w:t>[30]</w:t>
      </w:r>
      <w:r w:rsidRPr="00040E89">
        <w:fldChar w:fldCharType="end"/>
      </w:r>
      <w:r w:rsidRPr="00ED4B35">
        <w:t xml:space="preserve"> stalked protozoa,</w:t>
      </w:r>
      <w:r w:rsidRPr="00040E89">
        <w:fldChar w:fldCharType="begin"/>
      </w:r>
      <w:r w:rsidRPr="00ED4B35">
        <w:instrText>ADDIN RW.CITE{{419 Sareh,Sina 2013}}</w:instrText>
      </w:r>
      <w:r w:rsidRPr="00323C51">
        <w:fldChar w:fldCharType="separate"/>
      </w:r>
      <w:r w:rsidR="00DA3583" w:rsidRPr="00ED4B35">
        <w:rPr>
          <w:rFonts w:eastAsia="Times New Roman"/>
          <w:vertAlign w:val="superscript"/>
        </w:rPr>
        <w:t>[31]</w:t>
      </w:r>
      <w:r w:rsidRPr="00040E89">
        <w:fldChar w:fldCharType="end"/>
      </w:r>
      <w:r w:rsidRPr="00ED4B35">
        <w:t xml:space="preserve"> insects,</w:t>
      </w:r>
      <w:r w:rsidRPr="00040E89">
        <w:fldChar w:fldCharType="begin"/>
      </w:r>
      <w:r w:rsidRPr="00ED4B35">
        <w:instrText>ADDIN RW.CITE{{408 Guo,Shuxiang 2008}}</w:instrText>
      </w:r>
      <w:r w:rsidRPr="00323C51">
        <w:fldChar w:fldCharType="separate"/>
      </w:r>
      <w:r w:rsidR="00DA3583" w:rsidRPr="00ED4B35">
        <w:rPr>
          <w:rFonts w:eastAsia="Times New Roman"/>
          <w:vertAlign w:val="superscript"/>
        </w:rPr>
        <w:t>[32]</w:t>
      </w:r>
      <w:r w:rsidRPr="00040E89">
        <w:fldChar w:fldCharType="end"/>
      </w:r>
      <w:r w:rsidRPr="00ED4B35">
        <w:t xml:space="preserve"> or snakes</w:t>
      </w:r>
      <w:r w:rsidRPr="00040E89">
        <w:fldChar w:fldCharType="begin"/>
      </w:r>
      <w:r w:rsidRPr="00ED4B35">
        <w:instrText>ADDIN RW.CITE{{410 Kamamichi,Norihiro 2006}}</w:instrText>
      </w:r>
      <w:r w:rsidRPr="00323C51">
        <w:fldChar w:fldCharType="separate"/>
      </w:r>
      <w:r w:rsidR="00DA3583" w:rsidRPr="00ED4B35">
        <w:rPr>
          <w:rFonts w:eastAsia="Times New Roman"/>
          <w:vertAlign w:val="superscript"/>
        </w:rPr>
        <w:t>[33]</w:t>
      </w:r>
      <w:r w:rsidRPr="00040E89">
        <w:fldChar w:fldCharType="end"/>
      </w:r>
      <w:r w:rsidRPr="00ED4B35">
        <w:t>, have been reported in the scientific journals and conferences. IPMCs also show promising results as controlled surfaces of submarines.</w:t>
      </w:r>
      <w:r w:rsidRPr="00040E89">
        <w:fldChar w:fldCharType="begin"/>
      </w:r>
      <w:r w:rsidRPr="00ED4B35">
        <w:instrText>ADDIN RW.CITE{{389 Palmre,Viljar 2013}}</w:instrText>
      </w:r>
      <w:r w:rsidRPr="00323C51">
        <w:fldChar w:fldCharType="separate"/>
      </w:r>
      <w:r w:rsidR="00DA3583" w:rsidRPr="00ED4B35">
        <w:rPr>
          <w:rFonts w:eastAsia="Times New Roman"/>
          <w:vertAlign w:val="superscript"/>
        </w:rPr>
        <w:t>[34]</w:t>
      </w:r>
      <w:r w:rsidRPr="00040E89">
        <w:fldChar w:fldCharType="end"/>
      </w:r>
      <w:r w:rsidRPr="00ED4B35">
        <w:t xml:space="preserve"> The IPMC-based in-air operating shape-morphing robots are inspired, for example, by </w:t>
      </w:r>
      <w:proofErr w:type="gramStart"/>
      <w:r w:rsidRPr="00ED4B35">
        <w:t>worms</w:t>
      </w:r>
      <w:proofErr w:type="gramEnd"/>
      <w:r w:rsidRPr="00040E89">
        <w:fldChar w:fldCharType="begin"/>
      </w:r>
      <w:r w:rsidRPr="00ED4B35">
        <w:instrText>ADDIN RW.CITE{{390 Arena,Paolo 2006}}</w:instrText>
      </w:r>
      <w:r w:rsidRPr="00323C51">
        <w:fldChar w:fldCharType="separate"/>
      </w:r>
      <w:r w:rsidR="00DA3583" w:rsidRPr="00ED4B35">
        <w:rPr>
          <w:rFonts w:eastAsia="Times New Roman"/>
          <w:vertAlign w:val="superscript"/>
        </w:rPr>
        <w:t>[35]</w:t>
      </w:r>
      <w:r w:rsidRPr="00040E89">
        <w:fldChar w:fldCharType="end"/>
      </w:r>
      <w:r w:rsidRPr="00ED4B35">
        <w:t xml:space="preserve"> or amoeba,</w:t>
      </w:r>
      <w:r w:rsidRPr="00040E89">
        <w:fldChar w:fldCharType="begin"/>
      </w:r>
      <w:r w:rsidRPr="00ED4B35">
        <w:instrText>ADDIN RW.CITE{{392 Hou,JiPing 2010}}</w:instrText>
      </w:r>
      <w:r w:rsidRPr="00323C51">
        <w:fldChar w:fldCharType="separate"/>
      </w:r>
      <w:r w:rsidR="00DA3583" w:rsidRPr="00ED4B35">
        <w:rPr>
          <w:rFonts w:eastAsia="Times New Roman"/>
          <w:vertAlign w:val="superscript"/>
        </w:rPr>
        <w:t>[16]</w:t>
      </w:r>
      <w:r w:rsidRPr="00040E89">
        <w:fldChar w:fldCharType="end"/>
      </w:r>
      <w:r w:rsidRPr="00ED4B35">
        <w:t xml:space="preserve"> or are just some engineered structures without any particular biological prototype </w:t>
      </w:r>
      <w:r w:rsidRPr="00040E89">
        <w:fldChar w:fldCharType="begin"/>
      </w:r>
      <w:r w:rsidRPr="00ED4B35">
        <w:instrText>ADDIN RW.CITE{{384 Firouzeh,A 2012}}</w:instrText>
      </w:r>
      <w:r w:rsidRPr="00323C51">
        <w:fldChar w:fldCharType="separate"/>
      </w:r>
      <w:r w:rsidR="00DA3583" w:rsidRPr="00ED4B35">
        <w:rPr>
          <w:rFonts w:eastAsia="Times New Roman"/>
          <w:vertAlign w:val="superscript"/>
        </w:rPr>
        <w:t>[36]</w:t>
      </w:r>
      <w:r w:rsidRPr="00040E89">
        <w:fldChar w:fldCharType="end"/>
      </w:r>
      <w:r w:rsidRPr="00ED4B35">
        <w:t xml:space="preserve">. However, </w:t>
      </w:r>
      <w:ins w:id="383" w:author="punn" w:date="2014-03-06T23:48:00Z">
        <w:r w:rsidR="00C33605" w:rsidRPr="00ED4B35">
          <w:t>evaporation of the solvent</w:t>
        </w:r>
        <w:r w:rsidR="00C33605" w:rsidRPr="00ED4B35">
          <w:t xml:space="preserve"> </w:t>
        </w:r>
      </w:ins>
      <w:ins w:id="384" w:author="punn" w:date="2014-03-06T23:49:00Z">
        <w:r w:rsidR="00DC1462">
          <w:t xml:space="preserve">limits </w:t>
        </w:r>
      </w:ins>
      <w:r w:rsidRPr="00ED4B35">
        <w:t xml:space="preserve">the lifetime of these proof-of-concept robots in air </w:t>
      </w:r>
      <w:del w:id="385" w:author="punn" w:date="2014-03-06T23:49:00Z">
        <w:r w:rsidRPr="00ED4B35" w:rsidDel="00DC1462">
          <w:delText>is limited</w:delText>
        </w:r>
      </w:del>
      <w:ins w:id="386" w:author="punn" w:date="2014-03-06T23:48:00Z">
        <w:r w:rsidR="00C33605">
          <w:t>to a few minutes only</w:t>
        </w:r>
      </w:ins>
      <w:del w:id="387" w:author="punn" w:date="2014-03-06T23:48:00Z">
        <w:r w:rsidRPr="00ED4B35" w:rsidDel="00C33605">
          <w:delText>, due to evaporation of the solvent</w:delText>
        </w:r>
      </w:del>
      <w:r w:rsidRPr="00ED4B35">
        <w:t xml:space="preserve">. </w:t>
      </w:r>
      <w:del w:id="388" w:author="punn" w:date="2014-03-06T23:52:00Z">
        <w:r w:rsidRPr="00ED4B35" w:rsidDel="00DC1462">
          <w:delText xml:space="preserve">All of them are, as a rule, powered </w:delText>
        </w:r>
        <w:r w:rsidRPr="00ED4B35" w:rsidDel="00DC1462">
          <w:rPr>
            <w:highlight w:val="yellow"/>
          </w:rPr>
          <w:delText>through trailing wires</w:delText>
        </w:r>
        <w:r w:rsidRPr="00ED4B35" w:rsidDel="00DC1462">
          <w:delText>.</w:delText>
        </w:r>
      </w:del>
    </w:p>
    <w:p w:rsidR="002A51CA" w:rsidRPr="00ED4B35" w:rsidRDefault="002A51CA" w:rsidP="002A51CA">
      <w:pPr>
        <w:pStyle w:val="Heading1"/>
      </w:pPr>
      <w:bookmarkStart w:id="389" w:name="_Toc381529103"/>
      <w:r w:rsidRPr="00ED4B35">
        <w:t>Design of the biomimetic robot</w:t>
      </w:r>
      <w:bookmarkEnd w:id="389"/>
    </w:p>
    <w:p w:rsidR="00812104" w:rsidRPr="00ED4B35" w:rsidRDefault="00812104" w:rsidP="0048388E">
      <w:pPr>
        <w:spacing w:line="480" w:lineRule="auto"/>
        <w:rPr>
          <w:lang w:val="en-US"/>
          <w:rPrChange w:id="390" w:author="Indrek Must" w:date="2014-03-06T19:19:00Z">
            <w:rPr/>
          </w:rPrChange>
        </w:rPr>
      </w:pPr>
    </w:p>
    <w:p w:rsidR="0025313E" w:rsidRPr="00ED4B35" w:rsidRDefault="00B33258" w:rsidP="0048388E">
      <w:pPr>
        <w:spacing w:line="480" w:lineRule="auto"/>
        <w:jc w:val="both"/>
        <w:rPr>
          <w:lang w:val="en-US" w:eastAsia="en-US"/>
          <w:rPrChange w:id="391" w:author="Indrek Must" w:date="2014-03-06T19:19:00Z">
            <w:rPr>
              <w:lang w:val="et-EE" w:eastAsia="en-US"/>
            </w:rPr>
          </w:rPrChange>
        </w:rPr>
      </w:pPr>
      <w:r w:rsidRPr="00ED4B35">
        <w:rPr>
          <w:lang w:val="en-US" w:eastAsia="en-US"/>
          <w:rPrChange w:id="392" w:author="Indrek Must" w:date="2014-03-06T19:19:00Z">
            <w:rPr>
              <w:lang w:val="et-EE" w:eastAsia="en-US"/>
            </w:rPr>
          </w:rPrChange>
        </w:rPr>
        <w:t xml:space="preserve">The robot is inspired by inchworm and produces a rectilinear motion by manipulating its body </w:t>
      </w:r>
      <w:r w:rsidR="0025313E" w:rsidRPr="00ED4B35">
        <w:rPr>
          <w:lang w:val="en-US" w:eastAsia="en-US"/>
          <w:rPrChange w:id="393" w:author="Indrek Must" w:date="2014-03-06T19:19:00Z">
            <w:rPr>
              <w:lang w:val="et-EE" w:eastAsia="en-US"/>
            </w:rPr>
          </w:rPrChange>
        </w:rPr>
        <w:t>–</w:t>
      </w:r>
      <w:r w:rsidRPr="00ED4B35">
        <w:rPr>
          <w:lang w:val="en-US" w:eastAsia="en-US"/>
          <w:rPrChange w:id="394" w:author="Indrek Must" w:date="2014-03-06T19:19:00Z">
            <w:rPr>
              <w:lang w:val="et-EE" w:eastAsia="en-US"/>
            </w:rPr>
          </w:rPrChange>
        </w:rPr>
        <w:t xml:space="preserve"> IEAP actuator </w:t>
      </w:r>
      <w:r w:rsidR="0025313E" w:rsidRPr="00ED4B35">
        <w:rPr>
          <w:lang w:val="en-US" w:eastAsia="en-US"/>
          <w:rPrChange w:id="395" w:author="Indrek Must" w:date="2014-03-06T19:19:00Z">
            <w:rPr>
              <w:lang w:val="et-EE" w:eastAsia="en-US"/>
            </w:rPr>
          </w:rPrChange>
        </w:rPr>
        <w:t>–</w:t>
      </w:r>
      <w:r w:rsidRPr="00ED4B35">
        <w:rPr>
          <w:lang w:val="en-US" w:eastAsia="en-US"/>
          <w:rPrChange w:id="396" w:author="Indrek Must" w:date="2014-03-06T19:19:00Z">
            <w:rPr>
              <w:lang w:val="et-EE" w:eastAsia="en-US"/>
            </w:rPr>
          </w:rPrChange>
        </w:rPr>
        <w:t xml:space="preserve"> in a plane</w:t>
      </w:r>
      <w:r w:rsidR="00526B4B" w:rsidRPr="00ED4B35">
        <w:rPr>
          <w:lang w:val="en-US" w:eastAsia="en-US"/>
          <w:rPrChange w:id="397" w:author="Indrek Must" w:date="2014-03-06T19:19:00Z">
            <w:rPr>
              <w:lang w:val="et-EE" w:eastAsia="en-US"/>
            </w:rPr>
          </w:rPrChange>
        </w:rPr>
        <w:t xml:space="preserve"> with a bending-relaxation gait</w:t>
      </w:r>
      <w:r w:rsidR="00972949" w:rsidRPr="00ED4B35">
        <w:rPr>
          <w:lang w:val="en-US" w:eastAsia="en-US"/>
          <w:rPrChange w:id="398" w:author="Indrek Must" w:date="2014-03-06T19:19:00Z">
            <w:rPr>
              <w:lang w:val="et-EE" w:eastAsia="en-US"/>
            </w:rPr>
          </w:rPrChange>
        </w:rPr>
        <w:t xml:space="preserve"> with only one bending degree of freedom implemented</w:t>
      </w:r>
      <w:r w:rsidRPr="00ED4B35">
        <w:rPr>
          <w:lang w:val="en-US" w:eastAsia="en-US"/>
          <w:rPrChange w:id="399" w:author="Indrek Must" w:date="2014-03-06T19:19:00Z">
            <w:rPr>
              <w:lang w:val="et-EE" w:eastAsia="en-US"/>
            </w:rPr>
          </w:rPrChange>
        </w:rPr>
        <w:t xml:space="preserve">. The robot’s front end and rear end </w:t>
      </w:r>
      <w:r w:rsidR="00765397" w:rsidRPr="00ED4B35">
        <w:rPr>
          <w:lang w:val="en-US" w:eastAsia="en-US"/>
          <w:rPrChange w:id="400" w:author="Indrek Must" w:date="2014-03-06T19:19:00Z">
            <w:rPr>
              <w:lang w:val="et-EE" w:eastAsia="en-US"/>
            </w:rPr>
          </w:rPrChange>
        </w:rPr>
        <w:t xml:space="preserve">support to </w:t>
      </w:r>
      <w:ins w:id="401" w:author="Indrek Must" w:date="2014-03-06T18:09:00Z">
        <w:r w:rsidR="007852F3" w:rsidRPr="00ED4B35">
          <w:rPr>
            <w:lang w:val="en-US" w:eastAsia="en-US"/>
            <w:rPrChange w:id="402" w:author="Indrek Must" w:date="2014-03-06T19:19:00Z">
              <w:rPr>
                <w:lang w:val="et-EE" w:eastAsia="en-US"/>
              </w:rPr>
            </w:rPrChange>
          </w:rPr>
          <w:t xml:space="preserve">the </w:t>
        </w:r>
      </w:ins>
      <w:r w:rsidR="00765397" w:rsidRPr="00ED4B35">
        <w:rPr>
          <w:lang w:val="en-US" w:eastAsia="en-US"/>
          <w:rPrChange w:id="403" w:author="Indrek Must" w:date="2014-03-06T19:19:00Z">
            <w:rPr>
              <w:lang w:val="et-EE" w:eastAsia="en-US"/>
            </w:rPr>
          </w:rPrChange>
        </w:rPr>
        <w:t>ground through</w:t>
      </w:r>
      <w:del w:id="404" w:author="Indrek Must" w:date="2014-03-06T18:10:00Z">
        <w:r w:rsidR="00765397" w:rsidRPr="00ED4B35" w:rsidDel="007852F3">
          <w:rPr>
            <w:lang w:val="en-US" w:eastAsia="en-US"/>
            <w:rPrChange w:id="405" w:author="Indrek Must" w:date="2014-03-06T19:19:00Z">
              <w:rPr>
                <w:lang w:val="et-EE" w:eastAsia="en-US"/>
              </w:rPr>
            </w:rPrChange>
          </w:rPr>
          <w:delText xml:space="preserve"> the</w:delText>
        </w:r>
      </w:del>
      <w:r w:rsidR="00765397" w:rsidRPr="00ED4B35">
        <w:rPr>
          <w:lang w:val="en-US" w:eastAsia="en-US"/>
          <w:rPrChange w:id="406" w:author="Indrek Must" w:date="2014-03-06T19:19:00Z">
            <w:rPr>
              <w:lang w:val="et-EE" w:eastAsia="en-US"/>
            </w:rPr>
          </w:rPrChange>
        </w:rPr>
        <w:t xml:space="preserve"> </w:t>
      </w:r>
      <w:r w:rsidRPr="00ED4B35">
        <w:rPr>
          <w:lang w:val="en-US" w:eastAsia="en-US"/>
          <w:rPrChange w:id="407" w:author="Indrek Must" w:date="2014-03-06T19:19:00Z">
            <w:rPr>
              <w:lang w:val="et-EE" w:eastAsia="en-US"/>
            </w:rPr>
          </w:rPrChange>
        </w:rPr>
        <w:lastRenderedPageBreak/>
        <w:t>bristles</w:t>
      </w:r>
      <w:r w:rsidR="0025313E" w:rsidRPr="00ED4B35">
        <w:rPr>
          <w:lang w:val="en-US" w:eastAsia="en-US"/>
          <w:rPrChange w:id="408" w:author="Indrek Must" w:date="2014-03-06T19:19:00Z">
            <w:rPr>
              <w:lang w:val="et-EE" w:eastAsia="en-US"/>
            </w:rPr>
          </w:rPrChange>
        </w:rPr>
        <w:t xml:space="preserve">, providing anisotropic friction and preventing bidirectional locomotion. The net forward motion is produced by alternate bending and relaxation of the IEAP actuator in a periodic step manner. The gait of the robot consists of </w:t>
      </w:r>
      <w:r w:rsidR="00972949" w:rsidRPr="00ED4B35">
        <w:rPr>
          <w:lang w:val="en-US" w:eastAsia="en-US"/>
          <w:rPrChange w:id="409" w:author="Indrek Must" w:date="2014-03-06T19:19:00Z">
            <w:rPr>
              <w:lang w:val="et-EE" w:eastAsia="en-US"/>
            </w:rPr>
          </w:rPrChange>
        </w:rPr>
        <w:t>two phases</w:t>
      </w:r>
      <w:r w:rsidR="0025313E" w:rsidRPr="00ED4B35">
        <w:rPr>
          <w:lang w:val="en-US" w:eastAsia="en-US"/>
          <w:rPrChange w:id="410" w:author="Indrek Must" w:date="2014-03-06T19:19:00Z">
            <w:rPr>
              <w:lang w:val="et-EE" w:eastAsia="en-US"/>
            </w:rPr>
          </w:rPrChange>
        </w:rPr>
        <w:t xml:space="preserve">. During the bending phase </w:t>
      </w:r>
      <w:r w:rsidR="00972949" w:rsidRPr="00ED4B35">
        <w:rPr>
          <w:lang w:val="en-US" w:eastAsia="en-US"/>
          <w:rPrChange w:id="411" w:author="Indrek Must" w:date="2014-03-06T19:19:00Z">
            <w:rPr>
              <w:lang w:val="et-EE" w:eastAsia="en-US"/>
            </w:rPr>
          </w:rPrChange>
        </w:rPr>
        <w:t xml:space="preserve">the anterior bristles prevent the front end from sliding back, while the bending IEAP actuator drags the </w:t>
      </w:r>
      <w:r w:rsidR="00854B57" w:rsidRPr="00ED4B35">
        <w:rPr>
          <w:lang w:val="en-US" w:eastAsia="en-US"/>
          <w:rPrChange w:id="412" w:author="Indrek Must" w:date="2014-03-06T19:19:00Z">
            <w:rPr>
              <w:lang w:val="et-EE" w:eastAsia="en-US"/>
            </w:rPr>
          </w:rPrChange>
        </w:rPr>
        <w:t xml:space="preserve">skidding </w:t>
      </w:r>
      <w:r w:rsidR="00972949" w:rsidRPr="00ED4B35">
        <w:rPr>
          <w:lang w:val="en-US" w:eastAsia="en-US"/>
          <w:rPrChange w:id="413" w:author="Indrek Must" w:date="2014-03-06T19:19:00Z">
            <w:rPr>
              <w:lang w:val="et-EE" w:eastAsia="en-US"/>
            </w:rPr>
          </w:rPrChange>
        </w:rPr>
        <w:t>back end closer to the front end.</w:t>
      </w:r>
      <w:r w:rsidR="00854B57" w:rsidRPr="00ED4B35">
        <w:rPr>
          <w:lang w:val="en-US" w:eastAsia="en-US"/>
          <w:rPrChange w:id="414" w:author="Indrek Must" w:date="2014-03-06T19:19:00Z">
            <w:rPr>
              <w:lang w:val="et-EE" w:eastAsia="en-US"/>
            </w:rPr>
          </w:rPrChange>
        </w:rPr>
        <w:t xml:space="preserve"> Once reached to its maximal bending, the relaxing actuator supports to the posterior bristles and pushes the front end forward.</w:t>
      </w:r>
      <w:r w:rsidR="00765397" w:rsidRPr="00ED4B35">
        <w:rPr>
          <w:lang w:val="en-US" w:eastAsia="en-US"/>
          <w:rPrChange w:id="415" w:author="Indrek Must" w:date="2014-03-06T19:19:00Z">
            <w:rPr>
              <w:lang w:val="et-EE" w:eastAsia="en-US"/>
            </w:rPr>
          </w:rPrChange>
        </w:rPr>
        <w:t xml:space="preserve"> This process is periodically repeated.</w:t>
      </w:r>
    </w:p>
    <w:p w:rsidR="00854B57" w:rsidRPr="00ED4B35" w:rsidRDefault="00854B57" w:rsidP="0048388E">
      <w:pPr>
        <w:rPr>
          <w:lang w:val="en-US" w:eastAsia="en-US"/>
          <w:rPrChange w:id="416" w:author="Indrek Must" w:date="2014-03-06T19:19:00Z">
            <w:rPr>
              <w:lang w:val="et-EE" w:eastAsia="en-US"/>
            </w:rPr>
          </w:rPrChange>
        </w:rPr>
      </w:pPr>
    </w:p>
    <w:p w:rsidR="002A51CA" w:rsidRPr="00D865DD" w:rsidRDefault="00765397" w:rsidP="00D1412F">
      <w:pPr>
        <w:pStyle w:val="Heading2"/>
      </w:pPr>
      <w:r w:rsidRPr="00ED4B35">
        <w:t xml:space="preserve"> </w:t>
      </w:r>
      <w:bookmarkStart w:id="417" w:name="_Toc381529104"/>
      <w:r w:rsidR="002A51CA" w:rsidRPr="00D865DD">
        <w:t>IEAP actuator</w:t>
      </w:r>
      <w:bookmarkEnd w:id="417"/>
    </w:p>
    <w:p w:rsidR="00852102" w:rsidRPr="00ED4B35" w:rsidRDefault="00852102" w:rsidP="00C2370A">
      <w:pPr>
        <w:rPr>
          <w:lang w:val="en-US"/>
          <w:rPrChange w:id="418" w:author="Indrek Must" w:date="2014-03-06T19:19:00Z">
            <w:rPr/>
          </w:rPrChange>
        </w:rPr>
      </w:pPr>
    </w:p>
    <w:p w:rsidR="002A51CA" w:rsidRPr="00ED4B35" w:rsidRDefault="00614603">
      <w:pPr>
        <w:pStyle w:val="Maintext0"/>
      </w:pPr>
      <w:r w:rsidRPr="00ED4B35">
        <w:t>The requirements to a</w:t>
      </w:r>
      <w:r w:rsidR="002A51CA" w:rsidRPr="00D865DD">
        <w:t xml:space="preserve">n actuator </w:t>
      </w:r>
      <w:del w:id="419" w:author="Indrek Must" w:date="2014-03-06T18:12:00Z">
        <w:r w:rsidR="002A51CA" w:rsidRPr="00D865DD" w:rsidDel="007852F3">
          <w:delText xml:space="preserve">of </w:delText>
        </w:r>
      </w:del>
      <w:ins w:id="420" w:author="Indrek Must" w:date="2014-03-06T18:12:00Z">
        <w:r w:rsidR="007852F3" w:rsidRPr="00D865DD">
          <w:t xml:space="preserve">for </w:t>
        </w:r>
      </w:ins>
      <w:r w:rsidR="002A51CA" w:rsidRPr="00515FDF">
        <w:t xml:space="preserve">a biomimetic </w:t>
      </w:r>
      <w:proofErr w:type="spellStart"/>
      <w:r w:rsidR="002A51CA" w:rsidRPr="00515FDF">
        <w:t>microro</w:t>
      </w:r>
      <w:r w:rsidR="002A51CA" w:rsidRPr="00ED4B35">
        <w:t>bot</w:t>
      </w:r>
      <w:proofErr w:type="spellEnd"/>
      <w:r w:rsidR="002A51CA" w:rsidRPr="00ED4B35">
        <w:t xml:space="preserve"> </w:t>
      </w:r>
      <w:r w:rsidRPr="00ED4B35">
        <w:t xml:space="preserve">are </w:t>
      </w:r>
      <w:r w:rsidR="00716376" w:rsidRPr="00ED4B35">
        <w:t xml:space="preserve">rigorous: </w:t>
      </w:r>
      <w:r w:rsidR="005509B3" w:rsidRPr="00ED4B35">
        <w:t xml:space="preserve">the </w:t>
      </w:r>
      <w:r w:rsidRPr="00ED4B35">
        <w:t xml:space="preserve">ability </w:t>
      </w:r>
      <w:r w:rsidR="002A51CA" w:rsidRPr="00ED4B35">
        <w:t xml:space="preserve">to generate high electrically induced strains, </w:t>
      </w:r>
      <w:r w:rsidR="005509B3" w:rsidRPr="00ED4B35">
        <w:t xml:space="preserve">the </w:t>
      </w:r>
      <w:r w:rsidRPr="00ED4B35">
        <w:t>ability</w:t>
      </w:r>
      <w:r w:rsidR="002A51CA" w:rsidRPr="00ED4B35">
        <w:t xml:space="preserve"> to support the weight of the robot, </w:t>
      </w:r>
      <w:r w:rsidR="005509B3" w:rsidRPr="00ED4B35">
        <w:t xml:space="preserve">the </w:t>
      </w:r>
      <w:r w:rsidR="002A51CA" w:rsidRPr="00ED4B35">
        <w:t>exceptionally high electronic conductivity</w:t>
      </w:r>
      <w:r w:rsidR="00F13C31" w:rsidRPr="00ED4B35">
        <w:t xml:space="preserve"> of the electrodes</w:t>
      </w:r>
      <w:r w:rsidR="002A51CA" w:rsidRPr="00ED4B35">
        <w:t xml:space="preserve">, and </w:t>
      </w:r>
      <w:ins w:id="421" w:author="Indrek Must" w:date="2014-03-06T18:12:00Z">
        <w:del w:id="422" w:author="punn" w:date="2014-03-06T23:55:00Z">
          <w:r w:rsidR="007852F3" w:rsidRPr="00ED4B35" w:rsidDel="00DC1462">
            <w:delText xml:space="preserve">the </w:delText>
          </w:r>
        </w:del>
      </w:ins>
      <w:r w:rsidRPr="00ED4B35">
        <w:t>absence of</w:t>
      </w:r>
      <w:r w:rsidR="002A51CA" w:rsidRPr="00ED4B35">
        <w:t xml:space="preserve"> creep. An actuator </w:t>
      </w:r>
      <w:r w:rsidR="00DC25BD" w:rsidRPr="00ED4B35">
        <w:t>integrating</w:t>
      </w:r>
      <w:r w:rsidR="002A51CA" w:rsidRPr="00ED4B35">
        <w:t xml:space="preserve"> all </w:t>
      </w:r>
      <w:ins w:id="423" w:author="Indrek Must" w:date="2014-03-06T18:13:00Z">
        <w:r w:rsidR="007852F3" w:rsidRPr="00ED4B35">
          <w:t xml:space="preserve">of </w:t>
        </w:r>
      </w:ins>
      <w:r w:rsidR="00DC25BD" w:rsidRPr="00ED4B35">
        <w:t xml:space="preserve">the </w:t>
      </w:r>
      <w:r w:rsidR="00F13C31" w:rsidRPr="00ED4B35">
        <w:t>listed</w:t>
      </w:r>
      <w:r w:rsidR="00DC25BD" w:rsidRPr="00ED4B35">
        <w:t xml:space="preserve"> high standards</w:t>
      </w:r>
      <w:r w:rsidR="002A51CA" w:rsidRPr="00ED4B35">
        <w:t xml:space="preserve"> was manufactured by combination </w:t>
      </w:r>
      <w:r w:rsidR="00F13C31" w:rsidRPr="00ED4B35">
        <w:t xml:space="preserve">of </w:t>
      </w:r>
      <w:r w:rsidR="002A51CA" w:rsidRPr="00ED4B35">
        <w:t>casting, spray-painting, lamination</w:t>
      </w:r>
      <w:r w:rsidR="00DC25BD" w:rsidRPr="00ED4B35">
        <w:t>, and thermal pre-shaping</w:t>
      </w:r>
      <w:r w:rsidR="002A51CA" w:rsidRPr="00ED4B35">
        <w:t xml:space="preserve"> </w:t>
      </w:r>
      <w:r w:rsidR="00DC25BD" w:rsidRPr="00ED4B35">
        <w:t>techniques</w:t>
      </w:r>
      <w:r w:rsidR="002A51CA" w:rsidRPr="00ED4B35">
        <w:t>.</w:t>
      </w:r>
      <w:r w:rsidRPr="00ED4B35">
        <w:t xml:space="preserve"> The key </w:t>
      </w:r>
      <w:del w:id="424" w:author="Indrek Must" w:date="2014-03-06T18:14:00Z">
        <w:r w:rsidRPr="00ED4B35" w:rsidDel="007852F3">
          <w:delText xml:space="preserve">issues </w:delText>
        </w:r>
      </w:del>
      <w:ins w:id="425" w:author="Indrek Must" w:date="2014-03-06T18:14:00Z">
        <w:r w:rsidR="007852F3" w:rsidRPr="00ED4B35">
          <w:t xml:space="preserve">factors </w:t>
        </w:r>
      </w:ins>
      <w:del w:id="426" w:author="Indrek Must" w:date="2014-03-06T18:13:00Z">
        <w:r w:rsidRPr="00ED4B35" w:rsidDel="007852F3">
          <w:delText xml:space="preserve">of </w:delText>
        </w:r>
      </w:del>
      <w:ins w:id="427" w:author="Indrek Must" w:date="2014-03-06T18:18:00Z">
        <w:r w:rsidR="00A24F1D" w:rsidRPr="00ED4B35">
          <w:t xml:space="preserve">in </w:t>
        </w:r>
      </w:ins>
      <w:ins w:id="428" w:author="Indrek Must" w:date="2014-03-06T18:20:00Z">
        <w:r w:rsidR="00A24F1D" w:rsidRPr="00ED4B35">
          <w:t>the development of</w:t>
        </w:r>
      </w:ins>
      <w:ins w:id="429" w:author="Indrek Must" w:date="2014-03-06T18:18:00Z">
        <w:r w:rsidR="00A24F1D" w:rsidRPr="00ED4B35">
          <w:t xml:space="preserve"> </w:t>
        </w:r>
      </w:ins>
      <w:ins w:id="430" w:author="punn" w:date="2014-03-07T00:10:00Z">
        <w:r w:rsidR="00C254A4">
          <w:t>this conspicuous</w:t>
        </w:r>
      </w:ins>
      <w:ins w:id="431" w:author="Indrek Must" w:date="2014-03-06T18:18:00Z">
        <w:del w:id="432" w:author="punn" w:date="2014-03-07T00:10:00Z">
          <w:r w:rsidR="00A24F1D" w:rsidRPr="00ED4B35" w:rsidDel="00C254A4">
            <w:delText>an</w:delText>
          </w:r>
        </w:del>
        <w:r w:rsidR="00A24F1D" w:rsidRPr="00ED4B35">
          <w:t xml:space="preserve"> actua</w:t>
        </w:r>
      </w:ins>
      <w:ins w:id="433" w:author="Indrek Must" w:date="2014-03-06T18:19:00Z">
        <w:r w:rsidR="00A24F1D" w:rsidRPr="00ED4B35">
          <w:t>tor</w:t>
        </w:r>
      </w:ins>
      <w:ins w:id="434" w:author="Indrek Must" w:date="2014-03-06T18:13:00Z">
        <w:del w:id="435" w:author="punn" w:date="2014-03-07T00:10:00Z">
          <w:r w:rsidR="007852F3" w:rsidRPr="00ED4B35" w:rsidDel="00C254A4">
            <w:delText xml:space="preserve"> </w:delText>
          </w:r>
        </w:del>
      </w:ins>
      <w:ins w:id="436" w:author="Indrek Must" w:date="2014-03-06T18:19:00Z">
        <w:del w:id="437" w:author="punn" w:date="2014-03-07T00:10:00Z">
          <w:r w:rsidR="00A24F1D" w:rsidRPr="00ED4B35" w:rsidDel="00C254A4">
            <w:delText xml:space="preserve">with </w:delText>
          </w:r>
        </w:del>
      </w:ins>
      <w:ins w:id="438" w:author="Indrek Must" w:date="2014-03-06T18:20:00Z">
        <w:del w:id="439" w:author="punn" w:date="2014-03-07T00:10:00Z">
          <w:r w:rsidR="00A24F1D" w:rsidRPr="00ED4B35" w:rsidDel="00C254A4">
            <w:delText xml:space="preserve">an </w:delText>
          </w:r>
        </w:del>
      </w:ins>
      <w:ins w:id="440" w:author="Indrek Must" w:date="2014-03-06T18:19:00Z">
        <w:del w:id="441" w:author="punn" w:date="2014-03-07T00:10:00Z">
          <w:r w:rsidR="00A24F1D" w:rsidRPr="00ED4B35" w:rsidDel="00C254A4">
            <w:delText>outstanding performance</w:delText>
          </w:r>
        </w:del>
        <w:r w:rsidR="00A24F1D" w:rsidRPr="00ED4B35">
          <w:t xml:space="preserve"> </w:t>
        </w:r>
      </w:ins>
      <w:del w:id="442" w:author="Indrek Must" w:date="2014-03-06T18:19:00Z">
        <w:r w:rsidRPr="00ED4B35" w:rsidDel="00A24F1D">
          <w:delText xml:space="preserve">this actuator </w:delText>
        </w:r>
      </w:del>
      <w:r w:rsidRPr="00ED4B35">
        <w:t xml:space="preserve">are </w:t>
      </w:r>
      <w:ins w:id="443" w:author="Indrek Must" w:date="2014-03-06T18:15:00Z">
        <w:r w:rsidR="007852F3" w:rsidRPr="00ED4B35">
          <w:t xml:space="preserve">the </w:t>
        </w:r>
      </w:ins>
      <w:r w:rsidRPr="00ED4B35">
        <w:t xml:space="preserve">precise </w:t>
      </w:r>
      <w:r w:rsidR="00DC25BD" w:rsidRPr="00ED4B35">
        <w:t>proportion</w:t>
      </w:r>
      <w:r w:rsidRPr="00ED4B35">
        <w:t xml:space="preserve"> </w:t>
      </w:r>
      <w:del w:id="444" w:author="Indrek Must" w:date="2014-03-06T18:15:00Z">
        <w:r w:rsidR="00F13C31" w:rsidRPr="00ED4B35" w:rsidDel="007852F3">
          <w:delText xml:space="preserve">of </w:delText>
        </w:r>
      </w:del>
      <w:ins w:id="445" w:author="Indrek Must" w:date="2014-03-06T18:15:00Z">
        <w:r w:rsidR="007852F3" w:rsidRPr="00ED4B35">
          <w:t xml:space="preserve">between </w:t>
        </w:r>
      </w:ins>
      <w:r w:rsidR="00F13C31" w:rsidRPr="00ED4B35">
        <w:t xml:space="preserve">the </w:t>
      </w:r>
      <w:r w:rsidR="00DC25BD" w:rsidRPr="00ED4B35">
        <w:t xml:space="preserve">electrode </w:t>
      </w:r>
      <w:r w:rsidRPr="00ED4B35">
        <w:t>co</w:t>
      </w:r>
      <w:r w:rsidR="00F13C31" w:rsidRPr="00ED4B35">
        <w:t>nstituents,</w:t>
      </w:r>
      <w:r w:rsidRPr="00ED4B35">
        <w:t xml:space="preserve"> </w:t>
      </w:r>
      <w:ins w:id="446" w:author="punn" w:date="2014-03-07T00:11:00Z">
        <w:r w:rsidR="00C254A4">
          <w:t>the r</w:t>
        </w:r>
      </w:ins>
      <w:ins w:id="447" w:author="punn" w:date="2014-03-07T00:12:00Z">
        <w:r w:rsidR="00C254A4">
          <w:t>atio</w:t>
        </w:r>
      </w:ins>
      <w:ins w:id="448" w:author="punn" w:date="2014-03-07T00:11:00Z">
        <w:r w:rsidR="00C254A4">
          <w:t xml:space="preserve"> between the thicknesses of the </w:t>
        </w:r>
      </w:ins>
      <w:del w:id="449" w:author="punn" w:date="2014-03-07T00:11:00Z">
        <w:r w:rsidR="00F13C31" w:rsidRPr="00ED4B35" w:rsidDel="00C254A4">
          <w:delText xml:space="preserve">precise </w:delText>
        </w:r>
      </w:del>
      <w:ins w:id="450" w:author="Indrek Must" w:date="2014-03-06T18:15:00Z">
        <w:del w:id="451" w:author="punn" w:date="2014-03-07T00:11:00Z">
          <w:r w:rsidR="007852F3" w:rsidRPr="00ED4B35" w:rsidDel="00C254A4">
            <w:delText xml:space="preserve">thicknes ratio between the </w:delText>
          </w:r>
        </w:del>
      </w:ins>
      <w:r w:rsidR="00716376" w:rsidRPr="00ED4B35">
        <w:t xml:space="preserve">membrane and </w:t>
      </w:r>
      <w:ins w:id="452" w:author="Indrek Must" w:date="2014-03-06T18:15:00Z">
        <w:r w:rsidR="007852F3" w:rsidRPr="00ED4B35">
          <w:t xml:space="preserve">the </w:t>
        </w:r>
      </w:ins>
      <w:r w:rsidR="00716376" w:rsidRPr="00ED4B35">
        <w:t>electrode</w:t>
      </w:r>
      <w:ins w:id="453" w:author="Indrek Must" w:date="2014-03-06T18:15:00Z">
        <w:r w:rsidR="007852F3" w:rsidRPr="00ED4B35">
          <w:t>s</w:t>
        </w:r>
      </w:ins>
      <w:del w:id="454" w:author="Indrek Must" w:date="2014-03-06T18:15:00Z">
        <w:r w:rsidR="00716376" w:rsidRPr="00ED4B35" w:rsidDel="007852F3">
          <w:delText xml:space="preserve"> thicknesses </w:delText>
        </w:r>
        <w:r w:rsidR="00F13C31" w:rsidRPr="00ED4B35" w:rsidDel="007852F3">
          <w:delText>ratio</w:delText>
        </w:r>
      </w:del>
      <w:r w:rsidRPr="00ED4B35">
        <w:t>, and the initial</w:t>
      </w:r>
      <w:ins w:id="455" w:author="Indrek Must" w:date="2014-03-06T18:15:00Z">
        <w:r w:rsidR="007852F3" w:rsidRPr="00ED4B35">
          <w:t>ly</w:t>
        </w:r>
      </w:ins>
      <w:r w:rsidRPr="00ED4B35">
        <w:t xml:space="preserve"> arched shape.</w:t>
      </w:r>
    </w:p>
    <w:p w:rsidR="00C21160" w:rsidRPr="00ED4B35" w:rsidRDefault="00C21160">
      <w:pPr>
        <w:pStyle w:val="Maintext0"/>
        <w:rPr>
          <w:ins w:id="456" w:author="Indrek Must" w:date="2014-03-06T18:31:00Z"/>
        </w:rPr>
      </w:pPr>
      <w:r w:rsidRPr="00ED4B35">
        <w:t>V</w:t>
      </w:r>
      <w:r w:rsidR="00852102" w:rsidRPr="00ED4B35">
        <w:t>oltage, applied between the electrodes of a flat IEAP actuator makes the opposite electrodes expand</w:t>
      </w:r>
      <w:del w:id="457" w:author="Indrek Must" w:date="2014-03-06T18:28:00Z">
        <w:r w:rsidR="00852102" w:rsidRPr="00ED4B35" w:rsidDel="00AC3D6A">
          <w:delText>ing</w:delText>
        </w:r>
      </w:del>
      <w:r w:rsidR="00852102" w:rsidRPr="00ED4B35">
        <w:t xml:space="preserve"> </w:t>
      </w:r>
      <w:del w:id="458" w:author="Indrek Must" w:date="2014-03-06T18:28:00Z">
        <w:r w:rsidR="00852102" w:rsidRPr="00ED4B35" w:rsidDel="00AC3D6A">
          <w:delText xml:space="preserve">and </w:delText>
        </w:r>
      </w:del>
      <w:ins w:id="459" w:author="Indrek Must" w:date="2014-03-06T18:28:00Z">
        <w:r w:rsidR="00AC3D6A" w:rsidRPr="00ED4B35">
          <w:t xml:space="preserve">or </w:t>
        </w:r>
      </w:ins>
      <w:r w:rsidR="00852102" w:rsidRPr="00ED4B35">
        <w:t>contract</w:t>
      </w:r>
      <w:del w:id="460" w:author="Indrek Must" w:date="2014-03-06T18:28:00Z">
        <w:r w:rsidR="00852102" w:rsidRPr="00ED4B35" w:rsidDel="00AC3D6A">
          <w:delText>ing</w:delText>
        </w:r>
      </w:del>
      <w:r w:rsidR="00852102" w:rsidRPr="00ED4B35">
        <w:t xml:space="preserve"> </w:t>
      </w:r>
      <w:del w:id="461" w:author="Indrek Must" w:date="2014-03-06T18:28:00Z">
        <w:r w:rsidR="00852102" w:rsidRPr="00ED4B35" w:rsidDel="00AC3D6A">
          <w:delText xml:space="preserve">to </w:delText>
        </w:r>
      </w:del>
      <w:ins w:id="462" w:author="Indrek Must" w:date="2014-03-06T18:28:00Z">
        <w:r w:rsidR="00AC3D6A" w:rsidRPr="00ED4B35">
          <w:t xml:space="preserve">in </w:t>
        </w:r>
      </w:ins>
      <w:r w:rsidR="00852102" w:rsidRPr="00ED4B35">
        <w:t xml:space="preserve">all directions. The resulting bowl-shaped buckling of the laminate impedes its bending in </w:t>
      </w:r>
      <w:r w:rsidRPr="00ED4B35">
        <w:t>both</w:t>
      </w:r>
      <w:r w:rsidR="00852102" w:rsidRPr="00ED4B35">
        <w:t xml:space="preserve"> </w:t>
      </w:r>
      <w:ins w:id="463" w:author="Indrek Must" w:date="2014-03-06T18:29:00Z">
        <w:r w:rsidR="00AC3D6A" w:rsidRPr="00ED4B35">
          <w:t xml:space="preserve">lateral </w:t>
        </w:r>
      </w:ins>
      <w:r w:rsidR="00852102" w:rsidRPr="00ED4B35">
        <w:t>direction</w:t>
      </w:r>
      <w:r w:rsidRPr="00ED4B35">
        <w:t xml:space="preserve">s while the favorable direction is towards the narrower edge. </w:t>
      </w:r>
      <w:r w:rsidR="00664467" w:rsidRPr="00ED4B35">
        <w:t>In order to</w:t>
      </w:r>
      <w:del w:id="464" w:author="punn" w:date="2014-03-07T00:13:00Z">
        <w:r w:rsidR="00664467" w:rsidRPr="00ED4B35" w:rsidDel="00C254A4">
          <w:delText xml:space="preserve"> to</w:delText>
        </w:r>
      </w:del>
      <w:r w:rsidR="00664467" w:rsidRPr="00ED4B35">
        <w:t xml:space="preserve"> reduce the adverse effects of the unfavorable transverse buckling </w:t>
      </w:r>
      <w:ins w:id="465" w:author="Indrek Must" w:date="2014-03-06T18:29:00Z">
        <w:r w:rsidR="00AC3D6A" w:rsidRPr="00ED4B35">
          <w:t xml:space="preserve">of the actuator </w:t>
        </w:r>
      </w:ins>
      <w:del w:id="466" w:author="Indrek Must" w:date="2014-03-06T18:29:00Z">
        <w:r w:rsidR="00664467" w:rsidRPr="00ED4B35" w:rsidDel="00AC3D6A">
          <w:delText xml:space="preserve">at </w:delText>
        </w:r>
      </w:del>
      <w:ins w:id="467" w:author="Indrek Must" w:date="2014-03-06T18:29:00Z">
        <w:r w:rsidR="00AC3D6A" w:rsidRPr="00ED4B35">
          <w:t xml:space="preserve">in </w:t>
        </w:r>
      </w:ins>
      <w:r w:rsidRPr="00ED4B35">
        <w:t xml:space="preserve">the </w:t>
      </w:r>
      <w:r w:rsidR="008A641B" w:rsidRPr="00ED4B35">
        <w:t>constructed IEAP robot</w:t>
      </w:r>
      <w:r w:rsidR="009C156B" w:rsidRPr="00ED4B35">
        <w:t>,</w:t>
      </w:r>
      <w:r w:rsidR="008A641B" w:rsidRPr="00ED4B35">
        <w:t xml:space="preserve"> </w:t>
      </w:r>
      <w:r w:rsidRPr="00ED4B35">
        <w:t xml:space="preserve">we </w:t>
      </w:r>
      <w:r w:rsidR="0018384C" w:rsidRPr="00ED4B35">
        <w:t xml:space="preserve">have </w:t>
      </w:r>
      <w:del w:id="468" w:author="Indrek Must" w:date="2014-03-06T18:30:00Z">
        <w:r w:rsidR="00664467" w:rsidRPr="00ED4B35" w:rsidDel="00AC3D6A">
          <w:delText>put the</w:delText>
        </w:r>
      </w:del>
      <w:ins w:id="469" w:author="Indrek Must" w:date="2014-03-06T18:30:00Z">
        <w:r w:rsidR="00AC3D6A" w:rsidRPr="00ED4B35">
          <w:t>taken</w:t>
        </w:r>
      </w:ins>
      <w:r w:rsidR="00664467" w:rsidRPr="00ED4B35">
        <w:t xml:space="preserve"> particular effort to</w:t>
      </w:r>
      <w:r w:rsidR="0018384C" w:rsidRPr="00ED4B35">
        <w:t xml:space="preserve"> </w:t>
      </w:r>
      <w:r w:rsidR="008A641B" w:rsidRPr="00ED4B35">
        <w:t>arc</w:t>
      </w:r>
      <w:r w:rsidR="00852102" w:rsidRPr="00ED4B35">
        <w:t>uat</w:t>
      </w:r>
      <w:ins w:id="470" w:author="Indrek Must" w:date="2014-03-06T18:30:00Z">
        <w:r w:rsidR="00AC3D6A" w:rsidRPr="00ED4B35">
          <w:t>e</w:t>
        </w:r>
      </w:ins>
      <w:del w:id="471" w:author="Indrek Must" w:date="2014-03-06T18:30:00Z">
        <w:r w:rsidR="00664467" w:rsidRPr="00ED4B35" w:rsidDel="00AC3D6A">
          <w:delText>ing</w:delText>
        </w:r>
      </w:del>
      <w:r w:rsidR="008A641B" w:rsidRPr="00ED4B35">
        <w:t xml:space="preserve"> </w:t>
      </w:r>
      <w:r w:rsidR="00B73568" w:rsidRPr="00ED4B35">
        <w:t xml:space="preserve">the </w:t>
      </w:r>
      <w:r w:rsidR="008A641B" w:rsidRPr="00ED4B35">
        <w:t>actuator.</w:t>
      </w:r>
    </w:p>
    <w:p w:rsidR="00AC3D6A" w:rsidRPr="00ED4B35" w:rsidDel="00AC3D6A" w:rsidRDefault="00AC3D6A">
      <w:pPr>
        <w:pStyle w:val="Maintext0"/>
        <w:rPr>
          <w:del w:id="472" w:author="Indrek Must" w:date="2014-03-06T18:36:00Z"/>
        </w:rPr>
      </w:pPr>
      <w:ins w:id="473" w:author="Indrek Must" w:date="2014-03-06T18:31:00Z">
        <w:r w:rsidRPr="00ED4B35">
          <w:t xml:space="preserve">The </w:t>
        </w:r>
      </w:ins>
      <w:ins w:id="474" w:author="Indrek Must" w:date="2014-03-06T18:35:00Z">
        <w:r w:rsidRPr="00ED4B35">
          <w:t xml:space="preserve">choice of materials and </w:t>
        </w:r>
      </w:ins>
      <w:ins w:id="475" w:author="Indrek Must" w:date="2014-03-06T18:36:00Z">
        <w:r w:rsidRPr="00ED4B35">
          <w:t>manufacturing</w:t>
        </w:r>
      </w:ins>
      <w:ins w:id="476" w:author="Indrek Must" w:date="2014-03-06T18:35:00Z">
        <w:r w:rsidRPr="00ED4B35">
          <w:t xml:space="preserve"> techniques for the</w:t>
        </w:r>
      </w:ins>
      <w:ins w:id="477" w:author="Indrek Must" w:date="2014-03-06T18:36:00Z">
        <w:r w:rsidRPr="00ED4B35">
          <w:t xml:space="preserve"> IEAP actuator are explained as follows.</w:t>
        </w:r>
      </w:ins>
      <w:ins w:id="478" w:author="Indrek Must" w:date="2014-03-06T19:00:00Z">
        <w:r w:rsidR="006027BA" w:rsidRPr="00ED4B35">
          <w:t xml:space="preserve"> </w:t>
        </w:r>
      </w:ins>
    </w:p>
    <w:p w:rsidR="002A51CA" w:rsidRPr="00ED4B35" w:rsidDel="00C254A4" w:rsidRDefault="002A51CA">
      <w:pPr>
        <w:pStyle w:val="Maintext0"/>
        <w:rPr>
          <w:del w:id="479" w:author="punn" w:date="2014-03-07T00:16:00Z"/>
        </w:rPr>
      </w:pPr>
      <w:commentRangeStart w:id="480"/>
      <w:r w:rsidRPr="00ED4B35">
        <w:t>The</w:t>
      </w:r>
      <w:commentRangeEnd w:id="480"/>
      <w:r w:rsidR="00AC3D6A" w:rsidRPr="00ED4B35">
        <w:rPr>
          <w:rStyle w:val="CommentReference"/>
          <w:rPrChange w:id="481" w:author="Indrek Must" w:date="2014-03-06T19:19:00Z">
            <w:rPr>
              <w:rStyle w:val="CommentReference"/>
              <w:lang w:val="x-none"/>
            </w:rPr>
          </w:rPrChange>
        </w:rPr>
        <w:commentReference w:id="480"/>
      </w:r>
      <w:r w:rsidRPr="00ED4B35">
        <w:t xml:space="preserve"> cast membrane con</w:t>
      </w:r>
      <w:r w:rsidRPr="00D865DD">
        <w:t xml:space="preserve">sists of </w:t>
      </w:r>
      <w:commentRangeStart w:id="482"/>
      <w:proofErr w:type="spellStart"/>
      <w:r w:rsidRPr="00D865DD">
        <w:t>PVdF</w:t>
      </w:r>
      <w:proofErr w:type="spellEnd"/>
      <w:r w:rsidRPr="00D865DD">
        <w:t>-HFP</w:t>
      </w:r>
      <w:commentRangeEnd w:id="482"/>
      <w:r w:rsidR="006027BA" w:rsidRPr="00ED4B35">
        <w:rPr>
          <w:rStyle w:val="CommentReference"/>
          <w:rPrChange w:id="483" w:author="Indrek Must" w:date="2014-03-06T19:19:00Z">
            <w:rPr>
              <w:rStyle w:val="CommentReference"/>
              <w:lang w:val="x-none"/>
            </w:rPr>
          </w:rPrChange>
        </w:rPr>
        <w:commentReference w:id="482"/>
      </w:r>
      <w:r w:rsidR="009C156B" w:rsidRPr="00ED4B35">
        <w:t>,</w:t>
      </w:r>
      <w:r w:rsidRPr="00D865DD">
        <w:t xml:space="preserve"> highly swollen in the EMITFS ionic liquid. The </w:t>
      </w:r>
      <w:proofErr w:type="spellStart"/>
      <w:r w:rsidR="009C156B" w:rsidRPr="00ED4B35">
        <w:t>cat</w:t>
      </w:r>
      <w:r w:rsidRPr="00ED4B35">
        <w:t>ions</w:t>
      </w:r>
      <w:proofErr w:type="spellEnd"/>
      <w:r w:rsidR="009C156B" w:rsidRPr="00ED4B35">
        <w:t xml:space="preserve"> and anions</w:t>
      </w:r>
      <w:r w:rsidRPr="00ED4B35">
        <w:t xml:space="preserve"> of EMITFS can easily </w:t>
      </w:r>
      <w:r w:rsidR="009C156B" w:rsidRPr="00ED4B35">
        <w:t>migrate</w:t>
      </w:r>
      <w:r w:rsidRPr="00ED4B35">
        <w:t xml:space="preserve"> in the </w:t>
      </w:r>
      <w:proofErr w:type="spellStart"/>
      <w:r w:rsidRPr="00ED4B35">
        <w:t>fluoropolymer</w:t>
      </w:r>
      <w:proofErr w:type="spellEnd"/>
      <w:r w:rsidRPr="00ED4B35">
        <w:t xml:space="preserve"> network. </w:t>
      </w:r>
      <w:r w:rsidRPr="00ED4B35">
        <w:lastRenderedPageBreak/>
        <w:t xml:space="preserve">The thickness of the cast membrane is approximately 120 µm. </w:t>
      </w:r>
    </w:p>
    <w:p w:rsidR="00125750" w:rsidRPr="00ED4B35" w:rsidDel="00AC3D6A" w:rsidRDefault="00125750">
      <w:pPr>
        <w:pStyle w:val="Maintext0"/>
        <w:rPr>
          <w:del w:id="484" w:author="Indrek Must" w:date="2014-03-06T18:32:00Z"/>
        </w:rPr>
      </w:pPr>
      <w:del w:id="485" w:author="Indrek Must" w:date="2014-03-06T18:32:00Z">
        <w:r w:rsidRPr="00ED4B35" w:rsidDel="00AC3D6A">
          <w:rPr>
            <w:highlight w:val="green"/>
          </w:rPr>
          <w:delText>Siia on nüüd vaja paari lausega seletada et mismoodi see IEAP aktuaator on väga sarnane superkäpiga.</w:delText>
        </w:r>
      </w:del>
    </w:p>
    <w:p w:rsidR="00C254A4" w:rsidRDefault="00046F85">
      <w:pPr>
        <w:pStyle w:val="Maintext0"/>
        <w:rPr>
          <w:ins w:id="486" w:author="punn" w:date="2014-03-07T00:17:00Z"/>
        </w:rPr>
      </w:pPr>
      <w:r w:rsidRPr="00ED4B35">
        <w:t xml:space="preserve">The electrodes consist of </w:t>
      </w:r>
      <w:ins w:id="487" w:author="Indrek Must" w:date="2014-03-06T19:00:00Z">
        <w:r w:rsidR="006027BA" w:rsidRPr="00ED4B35">
          <w:t xml:space="preserve">EMITFS </w:t>
        </w:r>
      </w:ins>
      <w:r w:rsidRPr="00ED4B35">
        <w:t xml:space="preserve">ionic liquid, carbon powder and </w:t>
      </w:r>
      <w:r w:rsidR="009C156B" w:rsidRPr="00ED4B35">
        <w:t xml:space="preserve">the </w:t>
      </w:r>
      <w:proofErr w:type="spellStart"/>
      <w:r w:rsidRPr="00ED4B35">
        <w:t>PVdF</w:t>
      </w:r>
      <w:proofErr w:type="spellEnd"/>
      <w:r w:rsidRPr="00ED4B35">
        <w:t xml:space="preserve">-HFP binder to form compact layers. </w:t>
      </w:r>
      <w:r w:rsidR="00F437E3" w:rsidRPr="00ED4B35">
        <w:t xml:space="preserve">From the family of the </w:t>
      </w:r>
      <w:proofErr w:type="spellStart"/>
      <w:r w:rsidR="00F437E3" w:rsidRPr="00ED4B35">
        <w:t>nanoporous</w:t>
      </w:r>
      <w:proofErr w:type="spellEnd"/>
      <w:r w:rsidR="00F437E3" w:rsidRPr="00ED4B35">
        <w:t xml:space="preserve"> carbide-derived </w:t>
      </w:r>
      <w:proofErr w:type="gramStart"/>
      <w:r w:rsidR="00F437E3" w:rsidRPr="00ED4B35">
        <w:t>carbons</w:t>
      </w:r>
      <w:r w:rsidR="00F437E3" w:rsidRPr="00C254A4">
        <w:rPr>
          <w:highlight w:val="red"/>
          <w:vertAlign w:val="superscript"/>
          <w:rPrChange w:id="488" w:author="punn" w:date="2014-03-07T00:16:00Z">
            <w:rPr>
              <w:vertAlign w:val="superscript"/>
            </w:rPr>
          </w:rPrChange>
        </w:rPr>
        <w:t>[</w:t>
      </w:r>
      <w:proofErr w:type="gramEnd"/>
      <w:r w:rsidR="00F437E3" w:rsidRPr="00C254A4">
        <w:rPr>
          <w:highlight w:val="red"/>
          <w:vertAlign w:val="superscript"/>
          <w:rPrChange w:id="489" w:author="punn" w:date="2014-03-07T00:16:00Z">
            <w:rPr>
              <w:vertAlign w:val="superscript"/>
            </w:rPr>
          </w:rPrChange>
        </w:rPr>
        <w:t>Presser]</w:t>
      </w:r>
      <w:r w:rsidR="00F437E3" w:rsidRPr="00ED4B35">
        <w:t xml:space="preserve"> the one, derived from Titanium </w:t>
      </w:r>
      <w:r w:rsidR="002A51CA" w:rsidRPr="00ED4B35">
        <w:t>Carbide</w:t>
      </w:r>
      <w:r w:rsidR="00F437E3" w:rsidRPr="00ED4B35">
        <w:t xml:space="preserve"> </w:t>
      </w:r>
      <w:r w:rsidRPr="00ED4B35">
        <w:t>(</w:t>
      </w:r>
      <w:proofErr w:type="spellStart"/>
      <w:r w:rsidRPr="00ED4B35">
        <w:t>TiC</w:t>
      </w:r>
      <w:proofErr w:type="spellEnd"/>
      <w:r w:rsidRPr="00ED4B35">
        <w:t xml:space="preserve">-CDC) </w:t>
      </w:r>
      <w:r w:rsidR="00F437E3" w:rsidRPr="00ED4B35">
        <w:t>at the temperature of 800</w:t>
      </w:r>
      <w:ins w:id="490" w:author="punn" w:date="2014-03-07T00:16:00Z">
        <w:r w:rsidR="00C254A4">
          <w:t>º</w:t>
        </w:r>
      </w:ins>
      <w:del w:id="491" w:author="punn" w:date="2014-03-07T00:17:00Z">
        <w:r w:rsidR="00F437E3" w:rsidRPr="00ED4B35" w:rsidDel="00C254A4">
          <w:rPr>
            <w:vertAlign w:val="superscript"/>
          </w:rPr>
          <w:delText>0</w:delText>
        </w:r>
      </w:del>
      <w:r w:rsidR="00F437E3" w:rsidRPr="00ED4B35">
        <w:t>C</w:t>
      </w:r>
      <w:r w:rsidR="002A51CA" w:rsidRPr="00ED4B35">
        <w:t xml:space="preserve"> </w:t>
      </w:r>
      <w:r w:rsidR="002A51CA" w:rsidRPr="00040E89">
        <w:fldChar w:fldCharType="begin"/>
      </w:r>
      <w:r w:rsidR="002A51CA" w:rsidRPr="00ED4B35">
        <w:instrText>ADDIN RW.CITE{{397 Kosidlo,U 2013}}</w:instrText>
      </w:r>
      <w:r w:rsidR="002A51CA" w:rsidRPr="00323C51">
        <w:fldChar w:fldCharType="separate"/>
      </w:r>
      <w:r w:rsidR="00DA3583" w:rsidRPr="00ED4B35">
        <w:rPr>
          <w:rFonts w:eastAsia="Times New Roman"/>
          <w:vertAlign w:val="superscript"/>
        </w:rPr>
        <w:t>[37]</w:t>
      </w:r>
      <w:r w:rsidR="002A51CA" w:rsidRPr="00040E89">
        <w:fldChar w:fldCharType="end"/>
      </w:r>
      <w:r w:rsidR="002A51CA" w:rsidRPr="00ED4B35">
        <w:t xml:space="preserve"> </w:t>
      </w:r>
      <w:r w:rsidRPr="00ED4B35">
        <w:t>showed the most outstanding results</w:t>
      </w:r>
      <w:r w:rsidRPr="00C254A4">
        <w:rPr>
          <w:highlight w:val="red"/>
          <w:rPrChange w:id="492" w:author="punn" w:date="2014-03-07T00:17:00Z">
            <w:rPr/>
          </w:rPrChange>
        </w:rPr>
        <w:t>.</w:t>
      </w:r>
      <w:r w:rsidR="009C156B" w:rsidRPr="00C254A4">
        <w:rPr>
          <w:highlight w:val="red"/>
          <w:vertAlign w:val="superscript"/>
          <w:rPrChange w:id="493" w:author="punn" w:date="2014-03-07T00:17:00Z">
            <w:rPr>
              <w:vertAlign w:val="superscript"/>
            </w:rPr>
          </w:rPrChange>
        </w:rPr>
        <w:t>[Vil_Carbon_2011]</w:t>
      </w:r>
      <w:r w:rsidRPr="00ED4B35">
        <w:t xml:space="preserve"> </w:t>
      </w:r>
    </w:p>
    <w:p w:rsidR="005D22BA" w:rsidRPr="00ED4B35" w:rsidDel="00DC6D3D" w:rsidRDefault="002A51CA">
      <w:pPr>
        <w:pStyle w:val="Maintext0"/>
        <w:rPr>
          <w:del w:id="494" w:author="punn" w:date="2014-03-07T00:23:00Z"/>
        </w:rPr>
      </w:pPr>
      <w:r w:rsidRPr="00ED4B35">
        <w:t xml:space="preserve">The electrodes are formed by </w:t>
      </w:r>
      <w:r w:rsidR="00046F85" w:rsidRPr="00ED4B35">
        <w:t>spray-</w:t>
      </w:r>
      <w:r w:rsidRPr="00ED4B35">
        <w:t xml:space="preserve">painting layer-by-layer the mixture of </w:t>
      </w:r>
      <w:proofErr w:type="spellStart"/>
      <w:r w:rsidRPr="00ED4B35">
        <w:t>TiC</w:t>
      </w:r>
      <w:proofErr w:type="spellEnd"/>
      <w:r w:rsidRPr="00ED4B35">
        <w:t xml:space="preserve">-CDC, </w:t>
      </w:r>
      <w:proofErr w:type="spellStart"/>
      <w:proofErr w:type="gramStart"/>
      <w:r w:rsidRPr="00ED4B35">
        <w:t>PVdF</w:t>
      </w:r>
      <w:proofErr w:type="spellEnd"/>
      <w:r w:rsidRPr="00ED4B35">
        <w:t>(</w:t>
      </w:r>
      <w:proofErr w:type="gramEnd"/>
      <w:r w:rsidRPr="00ED4B35">
        <w:t xml:space="preserve">HFP), EMITFS, and </w:t>
      </w:r>
      <w:r w:rsidR="00046F85" w:rsidRPr="00ED4B35">
        <w:t xml:space="preserve">the </w:t>
      </w:r>
      <w:r w:rsidRPr="00ED4B35">
        <w:t xml:space="preserve">appropriate solvent </w:t>
      </w:r>
      <w:r w:rsidR="00046F85" w:rsidRPr="00ED4B35">
        <w:t xml:space="preserve">directly </w:t>
      </w:r>
      <w:r w:rsidRPr="00ED4B35">
        <w:t xml:space="preserve">on the membrane. </w:t>
      </w:r>
      <w:r w:rsidR="009C156B" w:rsidRPr="00ED4B35">
        <w:t>After spraying of each successive layer</w:t>
      </w:r>
      <w:ins w:id="495" w:author="punn" w:date="2014-03-07T00:17:00Z">
        <w:r w:rsidR="00C254A4">
          <w:t>,</w:t>
        </w:r>
      </w:ins>
      <w:r w:rsidR="009C156B" w:rsidRPr="00ED4B35">
        <w:t xml:space="preserve"> the volatile solvents were evaporated using </w:t>
      </w:r>
      <w:ins w:id="496" w:author="punn" w:date="2014-03-07T00:22:00Z">
        <w:r w:rsidR="00C254A4">
          <w:t xml:space="preserve">modest </w:t>
        </w:r>
      </w:ins>
      <w:del w:id="497" w:author="punn" w:date="2014-03-07T00:18:00Z">
        <w:r w:rsidR="009C156B" w:rsidRPr="00ED4B35" w:rsidDel="00C254A4">
          <w:delText xml:space="preserve">a </w:delText>
        </w:r>
      </w:del>
      <w:r w:rsidR="009C156B" w:rsidRPr="00ED4B35">
        <w:t xml:space="preserve">flow of warm air. As a result </w:t>
      </w:r>
      <w:r w:rsidR="005D22BA" w:rsidRPr="00ED4B35">
        <w:t xml:space="preserve">the individual grains of CDC are tightly wrapped together by the </w:t>
      </w:r>
      <w:proofErr w:type="spellStart"/>
      <w:r w:rsidR="005D22BA" w:rsidRPr="00ED4B35">
        <w:t>fluoropolymer</w:t>
      </w:r>
      <w:proofErr w:type="spellEnd"/>
      <w:r w:rsidR="005D22BA" w:rsidRPr="00ED4B35">
        <w:t xml:space="preserve"> threads. </w:t>
      </w:r>
      <w:r w:rsidRPr="00ED4B35">
        <w:t>A total of 20</w:t>
      </w:r>
      <w:r w:rsidR="00D43C25" w:rsidRPr="00ED4B35">
        <w:t xml:space="preserve"> </w:t>
      </w:r>
      <w:r w:rsidRPr="00ED4B35">
        <w:t xml:space="preserve">layers </w:t>
      </w:r>
      <w:r w:rsidR="00046F85" w:rsidRPr="00ED4B35">
        <w:t xml:space="preserve">were </w:t>
      </w:r>
      <w:r w:rsidRPr="00ED4B35">
        <w:t xml:space="preserve">painted on the </w:t>
      </w:r>
      <w:r w:rsidR="005D22BA" w:rsidRPr="00ED4B35">
        <w:t xml:space="preserve">both sides of the membrane </w:t>
      </w:r>
      <w:r w:rsidRPr="00ED4B35">
        <w:t xml:space="preserve">to </w:t>
      </w:r>
      <w:r w:rsidR="009C156B" w:rsidRPr="00ED4B35">
        <w:t>attain</w:t>
      </w:r>
      <w:r w:rsidR="005D22BA" w:rsidRPr="00ED4B35">
        <w:t xml:space="preserve"> the </w:t>
      </w:r>
      <w:proofErr w:type="spellStart"/>
      <w:r w:rsidR="009C156B" w:rsidRPr="00ED4B35">
        <w:t>the</w:t>
      </w:r>
      <w:proofErr w:type="spellEnd"/>
      <w:r w:rsidR="009C156B" w:rsidRPr="00ED4B35">
        <w:t xml:space="preserve"> thickness of the electrodes of 160-</w:t>
      </w:r>
      <w:r w:rsidR="00046F85" w:rsidRPr="00ED4B35">
        <w:t>170</w:t>
      </w:r>
      <w:r w:rsidRPr="00ED4B35">
        <w:t xml:space="preserve"> </w:t>
      </w:r>
      <w:r w:rsidR="00046F85" w:rsidRPr="00ED4B35">
        <w:t xml:space="preserve">µm. The </w:t>
      </w:r>
      <w:r w:rsidR="009C156B" w:rsidRPr="00ED4B35">
        <w:t xml:space="preserve">gained </w:t>
      </w:r>
      <w:r w:rsidRPr="00ED4B35">
        <w:t xml:space="preserve">total thickness of </w:t>
      </w:r>
      <w:r w:rsidR="00046F85" w:rsidRPr="00ED4B35">
        <w:t xml:space="preserve">the </w:t>
      </w:r>
      <w:del w:id="498" w:author="Indrek Must" w:date="2014-03-06T19:01:00Z">
        <w:r w:rsidR="00046F85" w:rsidRPr="00ED4B35" w:rsidDel="006027BA">
          <w:delText xml:space="preserve">of the </w:delText>
        </w:r>
      </w:del>
      <w:r w:rsidR="00046F85" w:rsidRPr="00ED4B35">
        <w:t xml:space="preserve">symmetrical </w:t>
      </w:r>
      <w:del w:id="499" w:author="punn" w:date="2014-03-07T00:24:00Z">
        <w:r w:rsidR="005D22BA" w:rsidRPr="00ED4B35" w:rsidDel="00DC6D3D">
          <w:delText xml:space="preserve">membrane </w:delText>
        </w:r>
      </w:del>
      <w:ins w:id="500" w:author="punn" w:date="2014-03-07T00:24:00Z">
        <w:r w:rsidR="00DC6D3D">
          <w:t>laminate</w:t>
        </w:r>
        <w:r w:rsidR="00DC6D3D" w:rsidRPr="00ED4B35">
          <w:t xml:space="preserve"> </w:t>
        </w:r>
      </w:ins>
      <w:r w:rsidR="005D22BA" w:rsidRPr="00ED4B35">
        <w:t>is 450 µm</w:t>
      </w:r>
      <w:r w:rsidRPr="00ED4B35">
        <w:t>.</w:t>
      </w:r>
      <w:ins w:id="501" w:author="punn" w:date="2014-03-07T00:23:00Z">
        <w:r w:rsidR="00DC6D3D">
          <w:t xml:space="preserve"> </w:t>
        </w:r>
      </w:ins>
    </w:p>
    <w:p w:rsidR="002A51CA" w:rsidRPr="00ED4B35" w:rsidDel="00DC6D3D" w:rsidRDefault="005D22BA">
      <w:pPr>
        <w:pStyle w:val="Maintext0"/>
        <w:rPr>
          <w:del w:id="502" w:author="punn" w:date="2014-03-07T00:24:00Z"/>
        </w:rPr>
      </w:pPr>
      <w:r w:rsidRPr="00ED4B35">
        <w:t>The</w:t>
      </w:r>
      <w:r w:rsidR="002A51CA" w:rsidRPr="00ED4B35">
        <w:t xml:space="preserve"> exceptionally high electronic conductivity of the electrodes is achieved by gluing three layers of 130-nm gold foils on both sides of the laminate</w:t>
      </w:r>
      <w:del w:id="503" w:author="Indrek Must" w:date="2014-03-06T19:02:00Z">
        <w:r w:rsidRPr="00ED4B35" w:rsidDel="006027BA">
          <w:delText>, stacked on each other</w:delText>
        </w:r>
      </w:del>
      <w:r w:rsidR="002A51CA" w:rsidRPr="00ED4B35">
        <w:t>.</w:t>
      </w:r>
      <w:ins w:id="504" w:author="punn" w:date="2014-03-07T00:24:00Z">
        <w:r w:rsidR="00DC6D3D">
          <w:t xml:space="preserve"> </w:t>
        </w:r>
      </w:ins>
    </w:p>
    <w:p w:rsidR="005D22BA" w:rsidRPr="00ED4B35" w:rsidRDefault="005D22BA">
      <w:pPr>
        <w:pStyle w:val="Maintext0"/>
      </w:pPr>
      <w:r w:rsidRPr="00ED4B35">
        <w:t xml:space="preserve">The final step </w:t>
      </w:r>
      <w:del w:id="505" w:author="Indrek Must" w:date="2014-03-06T19:02:00Z">
        <w:r w:rsidRPr="00ED4B35" w:rsidDel="006027BA">
          <w:delText xml:space="preserve">of </w:delText>
        </w:r>
      </w:del>
      <w:ins w:id="506" w:author="Indrek Must" w:date="2014-03-06T19:02:00Z">
        <w:r w:rsidR="006027BA" w:rsidRPr="00ED4B35">
          <w:t xml:space="preserve">in </w:t>
        </w:r>
      </w:ins>
      <w:r w:rsidRPr="00ED4B35">
        <w:t xml:space="preserve">the manufacturing process is pre-shaping </w:t>
      </w:r>
      <w:ins w:id="507" w:author="Indrek Must" w:date="2014-03-06T19:02:00Z">
        <w:r w:rsidR="006027BA" w:rsidRPr="00ED4B35">
          <w:t xml:space="preserve">of </w:t>
        </w:r>
      </w:ins>
      <w:r w:rsidRPr="00ED4B35">
        <w:t xml:space="preserve">the actuator to </w:t>
      </w:r>
      <w:ins w:id="508" w:author="Indrek Must" w:date="2014-03-06T19:02:00Z">
        <w:r w:rsidR="006027BA" w:rsidRPr="00ED4B35">
          <w:t xml:space="preserve">an </w:t>
        </w:r>
      </w:ins>
      <w:r w:rsidRPr="00ED4B35">
        <w:t>arched shape by heat-treating at 100</w:t>
      </w:r>
      <w:r w:rsidR="00C2370A" w:rsidRPr="00ED4B35">
        <w:t xml:space="preserve"> </w:t>
      </w:r>
      <w:ins w:id="509" w:author="punn" w:date="2014-03-07T00:24:00Z">
        <w:r w:rsidR="00DC6D3D">
          <w:t>º</w:t>
        </w:r>
      </w:ins>
      <w:del w:id="510" w:author="punn" w:date="2014-03-07T00:24:00Z">
        <w:r w:rsidRPr="00ED4B35" w:rsidDel="00DC6D3D">
          <w:rPr>
            <w:vertAlign w:val="superscript"/>
          </w:rPr>
          <w:delText>o</w:delText>
        </w:r>
      </w:del>
      <w:proofErr w:type="gramStart"/>
      <w:r w:rsidRPr="00ED4B35">
        <w:t>C ,</w:t>
      </w:r>
      <w:proofErr w:type="gramEnd"/>
      <w:r w:rsidRPr="00ED4B35">
        <w:t xml:space="preserve"> using a cylindrical tube as a jig.</w:t>
      </w:r>
    </w:p>
    <w:p w:rsidR="002A51CA" w:rsidRPr="00ED4B35" w:rsidRDefault="005D22BA">
      <w:pPr>
        <w:pStyle w:val="Maintext0"/>
      </w:pPr>
      <w:r w:rsidRPr="00ED4B35">
        <w:t xml:space="preserve">The scanning electron microscope micrograph of the cross-section of the IEAP is </w:t>
      </w:r>
      <w:r w:rsidR="009C156B" w:rsidRPr="00ED4B35">
        <w:t>presented</w:t>
      </w:r>
      <w:r w:rsidRPr="00ED4B35">
        <w:t xml:space="preserve"> in </w:t>
      </w:r>
      <w:r w:rsidRPr="00040E89">
        <w:rPr>
          <w:b/>
        </w:rPr>
        <w:fldChar w:fldCharType="begin"/>
      </w:r>
      <w:r w:rsidRPr="00ED4B35">
        <w:rPr>
          <w:b/>
        </w:rPr>
        <w:instrText xml:space="preserve"> REF _Ref379480182 \h  \* MERGEFORMAT </w:instrText>
      </w:r>
      <w:r w:rsidRPr="00323C51">
        <w:rPr>
          <w:b/>
        </w:rPr>
      </w:r>
      <w:r w:rsidRPr="00323C51">
        <w:rPr>
          <w:b/>
        </w:rPr>
        <w:fldChar w:fldCharType="separate"/>
      </w:r>
      <w:r w:rsidRPr="00ED4B35">
        <w:rPr>
          <w:b/>
        </w:rPr>
        <w:t>Figure 2</w:t>
      </w:r>
      <w:r w:rsidRPr="00040E89">
        <w:rPr>
          <w:b/>
        </w:rPr>
        <w:fldChar w:fldCharType="end"/>
      </w:r>
      <w:del w:id="511" w:author="Indrek Must" w:date="2014-03-06T19:02:00Z">
        <w:r w:rsidRPr="00ED4B35" w:rsidDel="006027BA">
          <w:delText>.</w:delText>
        </w:r>
      </w:del>
      <w:r w:rsidRPr="00ED4B35">
        <w:t xml:space="preserve">, while the </w:t>
      </w:r>
      <w:r w:rsidR="009C156B" w:rsidRPr="00ED4B35">
        <w:t xml:space="preserve">detailed manufacturing process is given in the </w:t>
      </w:r>
      <w:r w:rsidR="009C156B" w:rsidRPr="00ED4B35">
        <w:rPr>
          <w:b/>
        </w:rPr>
        <w:t>Supporting Information.</w:t>
      </w:r>
    </w:p>
    <w:p w:rsidR="002A51CA" w:rsidRPr="00ED4B35" w:rsidRDefault="00DD4695" w:rsidP="002A51CA">
      <w:pPr>
        <w:keepNext/>
        <w:rPr>
          <w:lang w:val="en-US"/>
        </w:rPr>
      </w:pPr>
      <w:r w:rsidRPr="00ED4B35">
        <w:rPr>
          <w:noProof/>
          <w:lang w:val="et-EE" w:eastAsia="et-EE"/>
        </w:rPr>
        <w:drawing>
          <wp:inline distT="0" distB="0" distL="0" distR="0" wp14:anchorId="7359863B" wp14:editId="4C7F6ABC">
            <wp:extent cx="3060192" cy="1271016"/>
            <wp:effectExtent l="0" t="0" r="698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60192" cy="1271016"/>
                    </a:xfrm>
                    <a:prstGeom prst="rect">
                      <a:avLst/>
                    </a:prstGeom>
                  </pic:spPr>
                </pic:pic>
              </a:graphicData>
            </a:graphic>
          </wp:inline>
        </w:drawing>
      </w:r>
    </w:p>
    <w:p w:rsidR="002A51CA" w:rsidRPr="00ED4B35" w:rsidRDefault="002A51CA" w:rsidP="002A51CA">
      <w:pPr>
        <w:pStyle w:val="Caption"/>
      </w:pPr>
      <w:bookmarkStart w:id="512" w:name="_Ref379480182"/>
      <w:proofErr w:type="gramStart"/>
      <w:r w:rsidRPr="00ED4B35">
        <w:t xml:space="preserve">Figure </w:t>
      </w:r>
      <w:r w:rsidR="00D958D1" w:rsidRPr="00ED4B35">
        <w:rPr>
          <w:rPrChange w:id="513" w:author="Indrek Must" w:date="2014-03-06T19:19:00Z">
            <w:rPr>
              <w:noProof/>
            </w:rPr>
          </w:rPrChange>
        </w:rPr>
        <w:fldChar w:fldCharType="begin"/>
      </w:r>
      <w:r w:rsidR="00D958D1" w:rsidRPr="00ED4B35">
        <w:instrText xml:space="preserve"> SEQ Figure \* ARABIC </w:instrText>
      </w:r>
      <w:r w:rsidR="00D958D1" w:rsidRPr="00ED4B35">
        <w:rPr>
          <w:rPrChange w:id="514" w:author="Indrek Must" w:date="2014-03-06T19:19:00Z">
            <w:rPr>
              <w:noProof/>
            </w:rPr>
          </w:rPrChange>
        </w:rPr>
        <w:fldChar w:fldCharType="separate"/>
      </w:r>
      <w:r w:rsidR="00534D8D" w:rsidRPr="00ED4B35">
        <w:rPr>
          <w:noProof/>
        </w:rPr>
        <w:t>2</w:t>
      </w:r>
      <w:r w:rsidR="00D958D1" w:rsidRPr="00323C51">
        <w:rPr>
          <w:noProof/>
        </w:rPr>
        <w:fldChar w:fldCharType="end"/>
      </w:r>
      <w:bookmarkEnd w:id="512"/>
      <w:r w:rsidRPr="00ED4B35">
        <w:t>.</w:t>
      </w:r>
      <w:proofErr w:type="gramEnd"/>
      <w:r w:rsidRPr="00ED4B35">
        <w:t xml:space="preserve"> </w:t>
      </w:r>
      <w:proofErr w:type="gramStart"/>
      <w:r w:rsidRPr="00ED4B35">
        <w:t>Scanning electron micrograph of the cross-section of the IEAP.</w:t>
      </w:r>
      <w:proofErr w:type="gramEnd"/>
    </w:p>
    <w:p w:rsidR="002A51CA" w:rsidRPr="00ED4B35" w:rsidRDefault="002A51CA" w:rsidP="00D1412F">
      <w:pPr>
        <w:pStyle w:val="Heading2"/>
      </w:pPr>
      <w:bookmarkStart w:id="515" w:name="_Toc381529105"/>
      <w:r w:rsidRPr="00ED4B35">
        <w:t xml:space="preserve">Construction of the </w:t>
      </w:r>
      <w:r w:rsidR="00831A06" w:rsidRPr="00ED4B35">
        <w:t>r</w:t>
      </w:r>
      <w:r w:rsidRPr="00ED4B35">
        <w:t>obot</w:t>
      </w:r>
      <w:bookmarkEnd w:id="515"/>
    </w:p>
    <w:p w:rsidR="002A51CA" w:rsidRPr="00ED4B35" w:rsidRDefault="002A51CA">
      <w:pPr>
        <w:pStyle w:val="Maintext0"/>
      </w:pPr>
      <w:r w:rsidRPr="00ED4B35">
        <w:t xml:space="preserve">The </w:t>
      </w:r>
      <w:r w:rsidR="00C2370A" w:rsidRPr="00ED4B35">
        <w:t xml:space="preserve">largest </w:t>
      </w:r>
      <w:r w:rsidRPr="00ED4B35">
        <w:t xml:space="preserve">part of the robot is the </w:t>
      </w:r>
      <w:r w:rsidR="00C2370A" w:rsidRPr="00ED4B35">
        <w:t>arched</w:t>
      </w:r>
      <w:r w:rsidRPr="00ED4B35">
        <w:t xml:space="preserve"> IEAP actuator. The actuator is much larger than the rest of the details; therefore it seems as if the components of the robot were attached to the actuator and not </w:t>
      </w:r>
      <w:r w:rsidRPr="00ED4B35">
        <w:rPr>
          <w:i/>
        </w:rPr>
        <w:t>vice versa</w:t>
      </w:r>
      <w:r w:rsidRPr="00ED4B35">
        <w:t xml:space="preserve">. To implement </w:t>
      </w:r>
      <w:r w:rsidR="0018384C" w:rsidRPr="00ED4B35">
        <w:t xml:space="preserve">the </w:t>
      </w:r>
      <w:r w:rsidR="00765397" w:rsidRPr="00ED4B35">
        <w:t>bending-relaxation gait</w:t>
      </w:r>
      <w:r w:rsidRPr="00ED4B35">
        <w:t xml:space="preserve">, </w:t>
      </w:r>
      <w:del w:id="516" w:author="Indrek Must" w:date="2014-03-06T19:05:00Z">
        <w:r w:rsidRPr="00ED4B35" w:rsidDel="006027BA">
          <w:delText xml:space="preserve">the </w:delText>
        </w:r>
      </w:del>
      <w:ins w:id="517" w:author="Indrek Must" w:date="2014-03-06T19:05:00Z">
        <w:r w:rsidR="006027BA" w:rsidRPr="00ED4B35">
          <w:t xml:space="preserve">an </w:t>
        </w:r>
      </w:ins>
      <w:r w:rsidR="00765397" w:rsidRPr="00ED4B35">
        <w:t xml:space="preserve">appropriate </w:t>
      </w:r>
      <w:r w:rsidRPr="00ED4B35">
        <w:t xml:space="preserve">control </w:t>
      </w:r>
      <w:r w:rsidRPr="00ED4B35">
        <w:lastRenderedPageBreak/>
        <w:t xml:space="preserve">waveform is generated by an on-board microcontroller, while the driving electric current </w:t>
      </w:r>
      <w:del w:id="518" w:author="Indrek Must" w:date="2014-03-06T19:06:00Z">
        <w:r w:rsidRPr="00ED4B35" w:rsidDel="006027BA">
          <w:delText xml:space="preserve">of the actuator </w:delText>
        </w:r>
      </w:del>
      <w:r w:rsidRPr="00ED4B35">
        <w:t xml:space="preserve">is </w:t>
      </w:r>
      <w:r w:rsidR="0018384C" w:rsidRPr="00ED4B35">
        <w:t xml:space="preserve">boosted </w:t>
      </w:r>
      <w:r w:rsidRPr="00ED4B35">
        <w:t>by an H-bridge integrated circuit</w:t>
      </w:r>
      <w:r w:rsidR="0018384C" w:rsidRPr="00ED4B35">
        <w:t xml:space="preserve"> (IC)</w:t>
      </w:r>
      <w:r w:rsidRPr="00ED4B35">
        <w:t>. A lithium-polymer (</w:t>
      </w:r>
      <w:proofErr w:type="spellStart"/>
      <w:r w:rsidRPr="00ED4B35">
        <w:t>LiPo</w:t>
      </w:r>
      <w:proofErr w:type="spellEnd"/>
      <w:r w:rsidRPr="00ED4B35">
        <w:t xml:space="preserve">) rechargeable battery was chosen </w:t>
      </w:r>
      <w:del w:id="519" w:author="Indrek Must" w:date="2014-03-06T19:06:00Z">
        <w:r w:rsidRPr="00ED4B35" w:rsidDel="006027BA">
          <w:delText xml:space="preserve">for </w:delText>
        </w:r>
      </w:del>
      <w:ins w:id="520" w:author="Indrek Must" w:date="2014-03-06T19:06:00Z">
        <w:r w:rsidR="006027BA" w:rsidRPr="00ED4B35">
          <w:t xml:space="preserve">as </w:t>
        </w:r>
      </w:ins>
      <w:r w:rsidRPr="00ED4B35">
        <w:t xml:space="preserve">the on-board power supply. The constituents of the robot </w:t>
      </w:r>
      <w:r w:rsidR="0018384C" w:rsidRPr="00ED4B35">
        <w:t xml:space="preserve">and the weight proportions of the components </w:t>
      </w:r>
      <w:r w:rsidRPr="00ED4B35">
        <w:t xml:space="preserve">are depicted in </w:t>
      </w:r>
      <w:r w:rsidRPr="00DC6D3D">
        <w:rPr>
          <w:b/>
        </w:rPr>
        <w:fldChar w:fldCharType="begin"/>
      </w:r>
      <w:r w:rsidRPr="00DC6D3D">
        <w:rPr>
          <w:b/>
        </w:rPr>
        <w:instrText xml:space="preserve"> REF _Ref378940239 \h </w:instrText>
      </w:r>
      <w:r w:rsidR="00D1412F" w:rsidRPr="00DC6D3D">
        <w:rPr>
          <w:b/>
        </w:rPr>
        <w:instrText xml:space="preserve"> \* MERGEFORMAT </w:instrText>
      </w:r>
      <w:r w:rsidRPr="00DC6D3D">
        <w:rPr>
          <w:b/>
        </w:rPr>
      </w:r>
      <w:r w:rsidRPr="00DC6D3D">
        <w:rPr>
          <w:b/>
        </w:rPr>
        <w:fldChar w:fldCharType="separate"/>
      </w:r>
      <w:r w:rsidR="00534D8D" w:rsidRPr="00DC6D3D">
        <w:rPr>
          <w:b/>
        </w:rPr>
        <w:t>Figure 3</w:t>
      </w:r>
      <w:r w:rsidRPr="00DC6D3D">
        <w:rPr>
          <w:b/>
        </w:rPr>
        <w:fldChar w:fldCharType="end"/>
      </w:r>
      <w:proofErr w:type="gramStart"/>
      <w:r w:rsidRPr="00DC6D3D">
        <w:rPr>
          <w:b/>
          <w:rPrChange w:id="521" w:author="punn" w:date="2014-03-07T00:26:00Z">
            <w:rPr/>
          </w:rPrChange>
        </w:rPr>
        <w:t>a</w:t>
      </w:r>
      <w:del w:id="522" w:author="punn" w:date="2014-03-07T00:25:00Z">
        <w:r w:rsidRPr="00DC6D3D" w:rsidDel="00DC6D3D">
          <w:rPr>
            <w:b/>
            <w:rPrChange w:id="523" w:author="punn" w:date="2014-03-07T00:26:00Z">
              <w:rPr/>
            </w:rPrChange>
          </w:rPr>
          <w:delText>.</w:delText>
        </w:r>
      </w:del>
      <w:r w:rsidRPr="00ED4B35">
        <w:t xml:space="preserve"> </w:t>
      </w:r>
      <w:r w:rsidR="0018384C" w:rsidRPr="00ED4B35">
        <w:t>and</w:t>
      </w:r>
      <w:proofErr w:type="gramEnd"/>
      <w:r w:rsidRPr="00ED4B35">
        <w:t xml:space="preserve"> </w:t>
      </w:r>
      <w:r w:rsidRPr="00DC6D3D">
        <w:rPr>
          <w:b/>
          <w:rPrChange w:id="524" w:author="punn" w:date="2014-03-07T00:26:00Z">
            <w:rPr/>
          </w:rPrChange>
        </w:rPr>
        <w:fldChar w:fldCharType="begin"/>
      </w:r>
      <w:r w:rsidRPr="00DC6D3D">
        <w:rPr>
          <w:b/>
          <w:rPrChange w:id="525" w:author="punn" w:date="2014-03-07T00:26:00Z">
            <w:rPr/>
          </w:rPrChange>
        </w:rPr>
        <w:instrText xml:space="preserve"> REF _Ref378940239 \h </w:instrText>
      </w:r>
      <w:r w:rsidR="00D1412F" w:rsidRPr="00DC6D3D">
        <w:rPr>
          <w:b/>
          <w:rPrChange w:id="526" w:author="punn" w:date="2014-03-07T00:26:00Z">
            <w:rPr/>
          </w:rPrChange>
        </w:rPr>
        <w:instrText xml:space="preserve"> \* MERGEFORMAT </w:instrText>
      </w:r>
      <w:r w:rsidRPr="00DC6D3D">
        <w:rPr>
          <w:b/>
          <w:rPrChange w:id="527" w:author="punn" w:date="2014-03-07T00:26:00Z">
            <w:rPr/>
          </w:rPrChange>
        </w:rPr>
      </w:r>
      <w:r w:rsidRPr="00DC6D3D">
        <w:rPr>
          <w:b/>
          <w:rPrChange w:id="528" w:author="punn" w:date="2014-03-07T00:26:00Z">
            <w:rPr/>
          </w:rPrChange>
        </w:rPr>
        <w:fldChar w:fldCharType="separate"/>
      </w:r>
      <w:r w:rsidR="00534D8D" w:rsidRPr="00DC6D3D">
        <w:rPr>
          <w:b/>
          <w:rPrChange w:id="529" w:author="punn" w:date="2014-03-07T00:26:00Z">
            <w:rPr/>
          </w:rPrChange>
        </w:rPr>
        <w:t>Figure 3</w:t>
      </w:r>
      <w:r w:rsidRPr="00DC6D3D">
        <w:rPr>
          <w:b/>
          <w:rPrChange w:id="530" w:author="punn" w:date="2014-03-07T00:26:00Z">
            <w:rPr/>
          </w:rPrChange>
        </w:rPr>
        <w:fldChar w:fldCharType="end"/>
      </w:r>
      <w:r w:rsidRPr="00DC6D3D">
        <w:rPr>
          <w:b/>
          <w:rPrChange w:id="531" w:author="punn" w:date="2014-03-07T00:26:00Z">
            <w:rPr/>
          </w:rPrChange>
        </w:rPr>
        <w:t>b</w:t>
      </w:r>
      <w:r w:rsidR="0018384C" w:rsidRPr="00ED4B35">
        <w:t xml:space="preserve"> respectively</w:t>
      </w:r>
      <w:r w:rsidRPr="00ED4B35">
        <w:t xml:space="preserve">. As expected, the heaviest component of the system is the </w:t>
      </w:r>
      <w:proofErr w:type="spellStart"/>
      <w:r w:rsidRPr="00ED4B35">
        <w:t>LiPo</w:t>
      </w:r>
      <w:proofErr w:type="spellEnd"/>
      <w:r w:rsidRPr="00ED4B35">
        <w:t xml:space="preserve"> battery, giving 42% of the total weight of the robot. The weight of the IEAP actuator itself is </w:t>
      </w:r>
      <w:r w:rsidR="00C2370A" w:rsidRPr="00ED4B35">
        <w:t xml:space="preserve">nearly </w:t>
      </w:r>
      <w:r w:rsidRPr="00ED4B35">
        <w:t>a quarter of the total mass.</w:t>
      </w:r>
      <w:del w:id="532" w:author="punn" w:date="2014-03-07T00:26:00Z">
        <w:r w:rsidRPr="00ED4B35" w:rsidDel="00DC6D3D">
          <w:delText xml:space="preserve"> </w:delText>
        </w:r>
      </w:del>
    </w:p>
    <w:p w:rsidR="002A51CA" w:rsidRPr="00ED4B35" w:rsidRDefault="002A51CA">
      <w:pPr>
        <w:pStyle w:val="Maintext0"/>
      </w:pPr>
      <w:r w:rsidRPr="00ED4B35">
        <w:t xml:space="preserve">The details about the construction of the robot are given in the </w:t>
      </w:r>
      <w:r w:rsidRPr="00ED4B35">
        <w:rPr>
          <w:b/>
        </w:rPr>
        <w:t>Supp</w:t>
      </w:r>
      <w:r w:rsidR="00DA3583" w:rsidRPr="00ED4B35">
        <w:rPr>
          <w:b/>
        </w:rPr>
        <w:t>orting</w:t>
      </w:r>
      <w:r w:rsidRPr="00ED4B35">
        <w:rPr>
          <w:b/>
        </w:rPr>
        <w:t xml:space="preserve"> Information</w:t>
      </w:r>
      <w:r w:rsidRPr="00ED4B35">
        <w:t>.</w:t>
      </w:r>
    </w:p>
    <w:p w:rsidR="002A51CA" w:rsidRPr="00ED4B35" w:rsidRDefault="00503C50" w:rsidP="002A51CA">
      <w:pPr>
        <w:keepNext/>
        <w:rPr>
          <w:lang w:val="en-US"/>
        </w:rPr>
      </w:pPr>
      <w:r w:rsidRPr="00ED4B35">
        <w:rPr>
          <w:noProof/>
          <w:lang w:val="et-EE" w:eastAsia="et-EE"/>
        </w:rPr>
        <w:drawing>
          <wp:inline distT="0" distB="0" distL="0" distR="0" wp14:anchorId="3C0EB07D" wp14:editId="1A95730B">
            <wp:extent cx="5760720" cy="23641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364105"/>
                    </a:xfrm>
                    <a:prstGeom prst="rect">
                      <a:avLst/>
                    </a:prstGeom>
                  </pic:spPr>
                </pic:pic>
              </a:graphicData>
            </a:graphic>
          </wp:inline>
        </w:drawing>
      </w:r>
    </w:p>
    <w:p w:rsidR="002A51CA" w:rsidRPr="00ED4B35" w:rsidRDefault="002A51CA" w:rsidP="002A51CA">
      <w:pPr>
        <w:pStyle w:val="Caption"/>
      </w:pPr>
      <w:bookmarkStart w:id="533" w:name="_Ref378940239"/>
      <w:proofErr w:type="gramStart"/>
      <w:r w:rsidRPr="00ED4B35">
        <w:t xml:space="preserve">Figure </w:t>
      </w:r>
      <w:r w:rsidR="00D958D1" w:rsidRPr="00ED4B35">
        <w:rPr>
          <w:rPrChange w:id="534" w:author="Indrek Must" w:date="2014-03-06T19:19:00Z">
            <w:rPr>
              <w:noProof/>
            </w:rPr>
          </w:rPrChange>
        </w:rPr>
        <w:fldChar w:fldCharType="begin"/>
      </w:r>
      <w:r w:rsidR="00D958D1" w:rsidRPr="00ED4B35">
        <w:instrText xml:space="preserve"> SEQ Figure \* ARABIC </w:instrText>
      </w:r>
      <w:r w:rsidR="00D958D1" w:rsidRPr="00ED4B35">
        <w:rPr>
          <w:rPrChange w:id="535" w:author="Indrek Must" w:date="2014-03-06T19:19:00Z">
            <w:rPr>
              <w:noProof/>
            </w:rPr>
          </w:rPrChange>
        </w:rPr>
        <w:fldChar w:fldCharType="separate"/>
      </w:r>
      <w:r w:rsidR="00534D8D" w:rsidRPr="00ED4B35">
        <w:rPr>
          <w:noProof/>
        </w:rPr>
        <w:t>3</w:t>
      </w:r>
      <w:r w:rsidR="00D958D1" w:rsidRPr="00323C51">
        <w:rPr>
          <w:noProof/>
        </w:rPr>
        <w:fldChar w:fldCharType="end"/>
      </w:r>
      <w:bookmarkEnd w:id="533"/>
      <w:r w:rsidRPr="00ED4B35">
        <w:t>.</w:t>
      </w:r>
      <w:proofErr w:type="gramEnd"/>
      <w:r w:rsidRPr="00ED4B35">
        <w:t xml:space="preserve"> a) Construction elements of the IEAP robot. b) Weight proportions of the components.</w:t>
      </w:r>
    </w:p>
    <w:p w:rsidR="002A51CA" w:rsidRPr="00ED4B35" w:rsidRDefault="002A51CA" w:rsidP="002A51CA">
      <w:pPr>
        <w:pStyle w:val="Heading1"/>
      </w:pPr>
      <w:bookmarkStart w:id="536" w:name="_Toc381529106"/>
      <w:r w:rsidRPr="00ED4B35">
        <w:t>Results</w:t>
      </w:r>
      <w:bookmarkEnd w:id="536"/>
    </w:p>
    <w:p w:rsidR="002A51CA" w:rsidRPr="00ED4B35" w:rsidRDefault="00765397" w:rsidP="002A51CA">
      <w:pPr>
        <w:pStyle w:val="Heading2"/>
      </w:pPr>
      <w:bookmarkStart w:id="537" w:name="_Toc381529107"/>
      <w:r w:rsidRPr="00ED4B35">
        <w:t xml:space="preserve"> The robot’s l</w:t>
      </w:r>
      <w:r w:rsidR="002A51CA" w:rsidRPr="00ED4B35">
        <w:t>ocomotion characteristics</w:t>
      </w:r>
      <w:bookmarkEnd w:id="537"/>
    </w:p>
    <w:p w:rsidR="004C388C" w:rsidRPr="00ED4B35" w:rsidRDefault="004C388C" w:rsidP="0048388E">
      <w:pPr>
        <w:rPr>
          <w:lang w:val="en-US"/>
          <w:rPrChange w:id="538" w:author="Indrek Must" w:date="2014-03-06T19:19:00Z">
            <w:rPr/>
          </w:rPrChange>
        </w:rPr>
      </w:pPr>
    </w:p>
    <w:p w:rsidR="002A51CA" w:rsidRPr="00ED4B35" w:rsidRDefault="00765397">
      <w:pPr>
        <w:pStyle w:val="Maintext0"/>
      </w:pPr>
      <w:r w:rsidRPr="00ED4B35">
        <w:t xml:space="preserve">In order to ensure the </w:t>
      </w:r>
      <w:r w:rsidR="00B95585" w:rsidRPr="00ED4B35">
        <w:rPr>
          <w:lang w:eastAsia="en-US"/>
          <w:rPrChange w:id="539" w:author="Indrek Must" w:date="2014-03-06T19:19:00Z">
            <w:rPr>
              <w:lang w:val="et-EE" w:eastAsia="en-US"/>
            </w:rPr>
          </w:rPrChange>
        </w:rPr>
        <w:t xml:space="preserve">anisotropic friction of the bristles, the surfacing of the ground must be </w:t>
      </w:r>
      <w:r w:rsidR="00C23210" w:rsidRPr="00ED4B35">
        <w:rPr>
          <w:lang w:eastAsia="en-US"/>
          <w:rPrChange w:id="540" w:author="Indrek Must" w:date="2014-03-06T19:19:00Z">
            <w:rPr>
              <w:lang w:val="et-EE" w:eastAsia="en-US"/>
            </w:rPr>
          </w:rPrChange>
        </w:rPr>
        <w:t xml:space="preserve">smooth, but </w:t>
      </w:r>
      <w:r w:rsidR="00B95585" w:rsidRPr="00ED4B35">
        <w:rPr>
          <w:lang w:eastAsia="en-US"/>
          <w:rPrChange w:id="541" w:author="Indrek Must" w:date="2014-03-06T19:19:00Z">
            <w:rPr>
              <w:lang w:val="et-EE" w:eastAsia="en-US"/>
            </w:rPr>
          </w:rPrChange>
        </w:rPr>
        <w:t xml:space="preserve">of </w:t>
      </w:r>
      <w:r w:rsidR="002A51CA" w:rsidRPr="00ED4B35">
        <w:t xml:space="preserve">necessary roughness – </w:t>
      </w:r>
      <w:ins w:id="542" w:author="punn" w:date="2014-03-07T00:30:00Z">
        <w:r w:rsidR="00DC6D3D">
          <w:t xml:space="preserve">the </w:t>
        </w:r>
      </w:ins>
      <w:ins w:id="543" w:author="punn" w:date="2014-03-07T00:29:00Z">
        <w:r w:rsidR="00DC6D3D">
          <w:t xml:space="preserve">600 Grit sandpaper, </w:t>
        </w:r>
      </w:ins>
      <w:r w:rsidR="002A51CA" w:rsidRPr="00ED4B35">
        <w:t>cardboard and satin glass provided the best results</w:t>
      </w:r>
      <w:r w:rsidR="002A51CA" w:rsidRPr="00D865DD">
        <w:rPr>
          <w:b/>
        </w:rPr>
        <w:t>. Figure 4</w:t>
      </w:r>
      <w:r w:rsidR="002A51CA" w:rsidRPr="00D865DD">
        <w:t xml:space="preserve">a depicts </w:t>
      </w:r>
      <w:del w:id="544" w:author="Indrek Must" w:date="2014-03-06T19:57:00Z">
        <w:r w:rsidR="00EC3FFD" w:rsidRPr="00515FDF" w:rsidDel="00515FDF">
          <w:delText xml:space="preserve">the </w:delText>
        </w:r>
      </w:del>
      <w:r w:rsidR="00EC3FFD" w:rsidRPr="00515FDF">
        <w:t xml:space="preserve">sequential </w:t>
      </w:r>
      <w:r w:rsidR="002A51CA" w:rsidRPr="00515FDF">
        <w:t>morphing of the shape of the IEAP robot</w:t>
      </w:r>
      <w:r w:rsidR="00B95585" w:rsidRPr="00515FDF">
        <w:t>,</w:t>
      </w:r>
      <w:r w:rsidR="002A51CA" w:rsidRPr="00515FDF">
        <w:t xml:space="preserve"> moving on a satin glass</w:t>
      </w:r>
      <w:r w:rsidR="00B95585" w:rsidRPr="00ED4B35">
        <w:t>.</w:t>
      </w:r>
      <w:r w:rsidR="006241B5" w:rsidRPr="00ED4B35">
        <w:t xml:space="preserve"> </w:t>
      </w:r>
      <w:r w:rsidR="002A51CA" w:rsidRPr="00ED4B35">
        <w:t xml:space="preserve">The robot was driven with a </w:t>
      </w:r>
      <w:r w:rsidR="00420C52" w:rsidRPr="00ED4B35">
        <w:t xml:space="preserve">pulse-width modulated (PWM) voltage </w:t>
      </w:r>
      <w:r w:rsidR="002A51CA" w:rsidRPr="00ED4B35">
        <w:t xml:space="preserve">signal with the </w:t>
      </w:r>
      <w:r w:rsidR="00420C52" w:rsidRPr="00ED4B35">
        <w:t xml:space="preserve">fixed </w:t>
      </w:r>
      <w:r w:rsidR="002A51CA" w:rsidRPr="00ED4B35">
        <w:t>PWM duty cycle</w:t>
      </w:r>
      <w:r w:rsidR="00420C52" w:rsidRPr="00ED4B35">
        <w:t xml:space="preserve"> of</w:t>
      </w:r>
      <w:r w:rsidR="002A51CA" w:rsidRPr="00ED4B35">
        <w:t xml:space="preserve"> 23.5%. </w:t>
      </w:r>
      <w:r w:rsidR="00EE6FD1" w:rsidRPr="00ED4B35">
        <w:t xml:space="preserve">In this regime the used 10-mAh </w:t>
      </w:r>
      <w:proofErr w:type="spellStart"/>
      <w:r w:rsidR="00EE6FD1" w:rsidRPr="00ED4B35">
        <w:t>LiPo</w:t>
      </w:r>
      <w:proofErr w:type="spellEnd"/>
      <w:r w:rsidR="00EE6FD1" w:rsidRPr="00ED4B35">
        <w:t xml:space="preserve"> battery can power the robot for approximately 8 minutes. </w:t>
      </w:r>
      <w:r w:rsidR="006241B5" w:rsidRPr="00ED4B35">
        <w:t xml:space="preserve">During a 26 s </w:t>
      </w:r>
      <w:r w:rsidR="004C388C" w:rsidRPr="00ED4B35">
        <w:t xml:space="preserve">gait </w:t>
      </w:r>
      <w:r w:rsidR="006241B5" w:rsidRPr="00ED4B35">
        <w:t>the robot advanced for 16 mm.</w:t>
      </w:r>
    </w:p>
    <w:p w:rsidR="00C23C43" w:rsidRPr="00ED4B35" w:rsidRDefault="00125750">
      <w:pPr>
        <w:pStyle w:val="Maintext0"/>
      </w:pPr>
      <w:r w:rsidRPr="00ED4B35">
        <w:lastRenderedPageBreak/>
        <w:t>The next experiments</w:t>
      </w:r>
      <w:r w:rsidR="00A9188E" w:rsidRPr="00ED4B35">
        <w:t xml:space="preserve"> demonstrate that the weight of the battery and the rest of the components </w:t>
      </w:r>
      <w:r w:rsidR="00420C52" w:rsidRPr="00ED4B35">
        <w:t>are not at</w:t>
      </w:r>
      <w:r w:rsidR="00A9188E" w:rsidRPr="00ED4B35">
        <w:t xml:space="preserve"> the </w:t>
      </w:r>
      <w:r w:rsidR="00420C52" w:rsidRPr="00ED4B35">
        <w:t xml:space="preserve">upper limit of the actuator’s </w:t>
      </w:r>
      <w:r w:rsidR="00A9188E" w:rsidRPr="00ED4B35">
        <w:t xml:space="preserve">muscular </w:t>
      </w:r>
      <w:ins w:id="545" w:author="Indrek Must" w:date="2014-03-06T19:09:00Z">
        <w:r w:rsidR="006027BA" w:rsidRPr="00ED4B35">
          <w:t>cap</w:t>
        </w:r>
      </w:ins>
      <w:r w:rsidR="00A9188E" w:rsidRPr="00ED4B35">
        <w:t xml:space="preserve">abilities. As </w:t>
      </w:r>
      <w:r w:rsidR="00520816" w:rsidRPr="00ED4B35">
        <w:t xml:space="preserve">shown </w:t>
      </w:r>
      <w:r w:rsidR="002A51CA" w:rsidRPr="00ED4B35">
        <w:t>in Figure 4b</w:t>
      </w:r>
      <w:r w:rsidR="00A9188E" w:rsidRPr="00ED4B35">
        <w:t xml:space="preserve">, the IEAP actuator is rigid enough to carry a </w:t>
      </w:r>
      <w:r w:rsidR="00520816" w:rsidRPr="00ED4B35">
        <w:t>pay</w:t>
      </w:r>
      <w:r w:rsidR="00A9188E" w:rsidRPr="00ED4B35">
        <w:t xml:space="preserve">load, </w:t>
      </w:r>
      <w:r w:rsidR="00520816" w:rsidRPr="00ED4B35">
        <w:t xml:space="preserve">roughly </w:t>
      </w:r>
      <w:r w:rsidR="00A9188E" w:rsidRPr="00ED4B35">
        <w:t xml:space="preserve">equal </w:t>
      </w:r>
      <w:r w:rsidR="00520816" w:rsidRPr="00ED4B35">
        <w:t xml:space="preserve">to the weight of the robot itself, including the battery. </w:t>
      </w:r>
      <w:r w:rsidR="002A51CA" w:rsidRPr="00ED4B35">
        <w:t xml:space="preserve">The </w:t>
      </w:r>
      <w:r w:rsidR="00420C52" w:rsidRPr="00ED4B35">
        <w:t xml:space="preserve">830 mg robot, carrying </w:t>
      </w:r>
      <w:proofErr w:type="gramStart"/>
      <w:r w:rsidR="00420C52" w:rsidRPr="00ED4B35">
        <w:t>a</w:t>
      </w:r>
      <w:proofErr w:type="gramEnd"/>
      <w:r w:rsidR="00420C52" w:rsidRPr="00ED4B35">
        <w:t xml:space="preserve"> </w:t>
      </w:r>
      <w:r w:rsidR="00520816" w:rsidRPr="00ED4B35">
        <w:t xml:space="preserve">890 mg </w:t>
      </w:r>
      <w:r w:rsidR="002A51CA" w:rsidRPr="00ED4B35">
        <w:t>payload</w:t>
      </w:r>
      <w:ins w:id="546" w:author="Indrek Must" w:date="2014-03-06T19:10:00Z">
        <w:r w:rsidR="006027BA" w:rsidRPr="00ED4B35">
          <w:t>,</w:t>
        </w:r>
      </w:ins>
      <w:r w:rsidR="002A51CA" w:rsidRPr="00ED4B35">
        <w:t xml:space="preserve"> advanced 14 mm </w:t>
      </w:r>
      <w:del w:id="547" w:author="Indrek Must" w:date="2014-03-06T19:10:00Z">
        <w:r w:rsidR="0083123D" w:rsidRPr="00ED4B35" w:rsidDel="006027BA">
          <w:delText>with</w:delText>
        </w:r>
        <w:r w:rsidR="002A51CA" w:rsidRPr="00ED4B35" w:rsidDel="006027BA">
          <w:delText xml:space="preserve"> </w:delText>
        </w:r>
      </w:del>
      <w:ins w:id="548" w:author="Indrek Must" w:date="2014-03-06T19:10:00Z">
        <w:r w:rsidR="006027BA" w:rsidRPr="00ED4B35">
          <w:t xml:space="preserve">in </w:t>
        </w:r>
      </w:ins>
      <w:r w:rsidR="0083123D" w:rsidRPr="00ED4B35">
        <w:t>each</w:t>
      </w:r>
      <w:r w:rsidR="002A51CA" w:rsidRPr="00ED4B35">
        <w:t xml:space="preserve"> </w:t>
      </w:r>
      <w:r w:rsidR="009541F7" w:rsidRPr="00ED4B35">
        <w:t>gait</w:t>
      </w:r>
      <w:r w:rsidR="002A51CA" w:rsidRPr="00ED4B35">
        <w:t>. In Figure 4c, the robot climbs up with an angle of climb of 11º</w:t>
      </w:r>
      <w:r w:rsidR="00607CB5" w:rsidRPr="00ED4B35">
        <w:t xml:space="preserve">, </w:t>
      </w:r>
      <w:r w:rsidR="002A51CA" w:rsidRPr="00ED4B35">
        <w:t>advanc</w:t>
      </w:r>
      <w:r w:rsidR="00607CB5" w:rsidRPr="00ED4B35">
        <w:t>ing</w:t>
      </w:r>
      <w:r w:rsidR="002A51CA" w:rsidRPr="00ED4B35">
        <w:t xml:space="preserve"> 14 mm </w:t>
      </w:r>
      <w:del w:id="549" w:author="Indrek Must" w:date="2014-03-06T19:10:00Z">
        <w:r w:rsidR="0083123D" w:rsidRPr="00ED4B35" w:rsidDel="00ED4B35">
          <w:delText>with</w:delText>
        </w:r>
        <w:r w:rsidR="002A51CA" w:rsidRPr="00ED4B35" w:rsidDel="00ED4B35">
          <w:delText xml:space="preserve"> </w:delText>
        </w:r>
      </w:del>
      <w:ins w:id="550" w:author="Indrek Must" w:date="2014-03-06T19:10:00Z">
        <w:r w:rsidR="00ED4B35" w:rsidRPr="00ED4B35">
          <w:t xml:space="preserve">in </w:t>
        </w:r>
      </w:ins>
      <w:r w:rsidR="00607CB5" w:rsidRPr="00ED4B35">
        <w:t>each</w:t>
      </w:r>
      <w:r w:rsidR="00EC3FFD" w:rsidRPr="00ED4B35">
        <w:t xml:space="preserve"> </w:t>
      </w:r>
      <w:r w:rsidR="009541F7" w:rsidRPr="00ED4B35">
        <w:t>gait</w:t>
      </w:r>
      <w:r w:rsidR="002A51CA" w:rsidRPr="00ED4B35">
        <w:t>.</w:t>
      </w:r>
    </w:p>
    <w:p w:rsidR="002A51CA" w:rsidRPr="00ED4B35" w:rsidRDefault="002A51CA">
      <w:pPr>
        <w:pStyle w:val="Maintext0"/>
      </w:pPr>
      <w:r w:rsidRPr="00ED4B35">
        <w:t xml:space="preserve">In Figure 4d, the </w:t>
      </w:r>
      <w:r w:rsidR="00EC3FFD" w:rsidRPr="00ED4B35">
        <w:t xml:space="preserve">hanging </w:t>
      </w:r>
      <w:r w:rsidR="00607CB5" w:rsidRPr="00ED4B35">
        <w:t>IEAP actuator</w:t>
      </w:r>
      <w:r w:rsidRPr="00ED4B35">
        <w:t xml:space="preserve"> </w:t>
      </w:r>
      <w:r w:rsidR="00607CB5" w:rsidRPr="00ED4B35">
        <w:t xml:space="preserve">is </w:t>
      </w:r>
      <w:r w:rsidRPr="00ED4B35">
        <w:t>lift</w:t>
      </w:r>
      <w:r w:rsidR="00607CB5" w:rsidRPr="00ED4B35">
        <w:t>ing</w:t>
      </w:r>
      <w:r w:rsidRPr="00ED4B35">
        <w:t xml:space="preserve"> up</w:t>
      </w:r>
      <w:r w:rsidR="00607CB5" w:rsidRPr="00ED4B35">
        <w:t xml:space="preserve"> the </w:t>
      </w:r>
      <w:proofErr w:type="spellStart"/>
      <w:r w:rsidR="00607CB5" w:rsidRPr="00ED4B35">
        <w:t>LiPo</w:t>
      </w:r>
      <w:proofErr w:type="spellEnd"/>
      <w:r w:rsidR="00607CB5" w:rsidRPr="00ED4B35">
        <w:t xml:space="preserve"> battery and the controller board</w:t>
      </w:r>
      <w:r w:rsidRPr="00ED4B35">
        <w:t>.</w:t>
      </w:r>
      <w:r w:rsidR="00607CB5" w:rsidRPr="00ED4B35">
        <w:t xml:space="preserve"> </w:t>
      </w:r>
      <w:r w:rsidR="00EC3FFD" w:rsidRPr="00DC6D3D">
        <w:rPr>
          <w:rPrChange w:id="551" w:author="punn" w:date="2014-03-07T00:31:00Z">
            <w:rPr>
              <w:highlight w:val="green"/>
            </w:rPr>
          </w:rPrChange>
        </w:rPr>
        <w:t>This experiment</w:t>
      </w:r>
      <w:r w:rsidRPr="00DC6D3D">
        <w:rPr>
          <w:rPrChange w:id="552" w:author="punn" w:date="2014-03-07T00:31:00Z">
            <w:rPr>
              <w:highlight w:val="green"/>
            </w:rPr>
          </w:rPrChange>
        </w:rPr>
        <w:t xml:space="preserve"> </w:t>
      </w:r>
      <w:r w:rsidR="0083123D" w:rsidRPr="00DC6D3D">
        <w:rPr>
          <w:rPrChange w:id="553" w:author="punn" w:date="2014-03-07T00:31:00Z">
            <w:rPr>
              <w:highlight w:val="green"/>
            </w:rPr>
          </w:rPrChange>
        </w:rPr>
        <w:t>can be used to estimate</w:t>
      </w:r>
      <w:r w:rsidR="00607CB5" w:rsidRPr="00DC6D3D">
        <w:rPr>
          <w:rPrChange w:id="554" w:author="punn" w:date="2014-03-07T00:31:00Z">
            <w:rPr>
              <w:highlight w:val="green"/>
            </w:rPr>
          </w:rPrChange>
        </w:rPr>
        <w:t xml:space="preserve"> the efficiency </w:t>
      </w:r>
      <w:r w:rsidR="0083123D" w:rsidRPr="00DC6D3D">
        <w:rPr>
          <w:rPrChange w:id="555" w:author="punn" w:date="2014-03-07T00:31:00Z">
            <w:rPr>
              <w:highlight w:val="green"/>
            </w:rPr>
          </w:rPrChange>
        </w:rPr>
        <w:t xml:space="preserve">of the actuator. </w:t>
      </w:r>
      <w:r w:rsidR="00DD2DE3" w:rsidRPr="00DC6D3D">
        <w:rPr>
          <w:rPrChange w:id="556" w:author="punn" w:date="2014-03-07T00:31:00Z">
            <w:rPr>
              <w:highlight w:val="green"/>
            </w:rPr>
          </w:rPrChange>
        </w:rPr>
        <w:t>With non-symmetric bending-relaxation cycle i</w:t>
      </w:r>
      <w:r w:rsidR="0083123D" w:rsidRPr="00DC6D3D">
        <w:rPr>
          <w:rPrChange w:id="557" w:author="punn" w:date="2014-03-07T00:31:00Z">
            <w:rPr>
              <w:highlight w:val="green"/>
            </w:rPr>
          </w:rPrChange>
        </w:rPr>
        <w:t xml:space="preserve">t was able to lift the </w:t>
      </w:r>
      <w:r w:rsidR="0083123D" w:rsidRPr="00DC6D3D">
        <w:rPr>
          <w:b/>
          <w:rPrChange w:id="558" w:author="punn" w:date="2014-03-07T00:31:00Z">
            <w:rPr>
              <w:b/>
              <w:highlight w:val="green"/>
            </w:rPr>
          </w:rPrChange>
        </w:rPr>
        <w:t>550</w:t>
      </w:r>
      <w:r w:rsidR="0083123D" w:rsidRPr="00DC6D3D">
        <w:rPr>
          <w:rPrChange w:id="559" w:author="punn" w:date="2014-03-07T00:31:00Z">
            <w:rPr>
              <w:highlight w:val="green"/>
            </w:rPr>
          </w:rPrChange>
        </w:rPr>
        <w:t xml:space="preserve"> mg weight for </w:t>
      </w:r>
      <w:r w:rsidR="00EE6FD1" w:rsidRPr="00DC6D3D">
        <w:rPr>
          <w:b/>
          <w:rPrChange w:id="560" w:author="punn" w:date="2014-03-07T00:31:00Z">
            <w:rPr>
              <w:b/>
              <w:highlight w:val="green"/>
            </w:rPr>
          </w:rPrChange>
        </w:rPr>
        <w:t>10-12</w:t>
      </w:r>
      <w:r w:rsidR="00EE6FD1" w:rsidRPr="00DC6D3D">
        <w:rPr>
          <w:rPrChange w:id="561" w:author="punn" w:date="2014-03-07T00:31:00Z">
            <w:rPr>
              <w:highlight w:val="green"/>
            </w:rPr>
          </w:rPrChange>
        </w:rPr>
        <w:t xml:space="preserve"> mm</w:t>
      </w:r>
      <w:r w:rsidR="0083123D" w:rsidRPr="00DC6D3D">
        <w:rPr>
          <w:rPrChange w:id="562" w:author="punn" w:date="2014-03-07T00:31:00Z">
            <w:rPr>
              <w:highlight w:val="green"/>
            </w:rPr>
          </w:rPrChange>
        </w:rPr>
        <w:t xml:space="preserve"> </w:t>
      </w:r>
      <w:r w:rsidR="00DD2DE3" w:rsidRPr="00DC6D3D">
        <w:rPr>
          <w:rPrChange w:id="563" w:author="punn" w:date="2014-03-07T00:31:00Z">
            <w:rPr>
              <w:highlight w:val="green"/>
            </w:rPr>
          </w:rPrChange>
        </w:rPr>
        <w:t xml:space="preserve">as much as </w:t>
      </w:r>
      <w:r w:rsidR="00DD2DE3" w:rsidRPr="00DC6D3D">
        <w:rPr>
          <w:b/>
          <w:rPrChange w:id="564" w:author="punn" w:date="2014-03-07T00:31:00Z">
            <w:rPr>
              <w:b/>
              <w:highlight w:val="green"/>
            </w:rPr>
          </w:rPrChange>
        </w:rPr>
        <w:t>28</w:t>
      </w:r>
      <w:r w:rsidR="00DD2DE3" w:rsidRPr="00DC6D3D">
        <w:rPr>
          <w:rPrChange w:id="565" w:author="punn" w:date="2014-03-07T00:31:00Z">
            <w:rPr>
              <w:highlight w:val="green"/>
            </w:rPr>
          </w:rPrChange>
        </w:rPr>
        <w:t xml:space="preserve"> times </w:t>
      </w:r>
      <w:r w:rsidR="0083123D" w:rsidRPr="00DC6D3D">
        <w:rPr>
          <w:rPrChange w:id="566" w:author="punn" w:date="2014-03-07T00:31:00Z">
            <w:rPr>
              <w:highlight w:val="green"/>
            </w:rPr>
          </w:rPrChange>
        </w:rPr>
        <w:t xml:space="preserve">until total discharge of the battery. </w:t>
      </w:r>
      <w:del w:id="567" w:author="Indrek Must" w:date="2014-03-06T19:57:00Z">
        <w:r w:rsidR="00EE6FD1" w:rsidRPr="00ED4B35" w:rsidDel="00515FDF">
          <w:rPr>
            <w:highlight w:val="green"/>
          </w:rPr>
          <w:delText>With the total performed mechanical work of</w:delText>
        </w:r>
        <w:r w:rsidR="00C23C43" w:rsidRPr="00ED4B35" w:rsidDel="00515FDF">
          <w:rPr>
            <w:highlight w:val="green"/>
          </w:rPr>
          <w:delText xml:space="preserve"> </w:delText>
        </w:r>
        <w:r w:rsidR="00DD2DE3" w:rsidRPr="00ED4B35" w:rsidDel="00515FDF">
          <w:rPr>
            <w:b/>
            <w:highlight w:val="green"/>
          </w:rPr>
          <w:delText>10</w:delText>
        </w:r>
        <w:r w:rsidR="00EE6FD1" w:rsidRPr="00ED4B35" w:rsidDel="00515FDF">
          <w:rPr>
            <w:highlight w:val="green"/>
          </w:rPr>
          <w:delText xml:space="preserve"> J and the </w:delText>
        </w:r>
        <w:r w:rsidR="00EE6FD1" w:rsidRPr="00ED4B35" w:rsidDel="00515FDF">
          <w:rPr>
            <w:i/>
            <w:highlight w:val="green"/>
          </w:rPr>
          <w:delText>kurat-teab-mis</w:delText>
        </w:r>
        <w:r w:rsidR="00DD2DE3" w:rsidRPr="00ED4B35" w:rsidDel="00515FDF">
          <w:rPr>
            <w:i/>
            <w:highlight w:val="green"/>
          </w:rPr>
          <w:delText>-parameeter</w:delText>
        </w:r>
        <w:r w:rsidR="00EE6FD1" w:rsidRPr="00ED4B35" w:rsidDel="00515FDF">
          <w:rPr>
            <w:highlight w:val="green"/>
          </w:rPr>
          <w:delText xml:space="preserve"> of the LiPo battery</w:delText>
        </w:r>
        <w:r w:rsidR="00C23C43" w:rsidRPr="00ED4B35" w:rsidDel="00515FDF">
          <w:rPr>
            <w:highlight w:val="green"/>
          </w:rPr>
          <w:delText>,</w:delText>
        </w:r>
        <w:r w:rsidR="00EE6FD1" w:rsidRPr="00ED4B35" w:rsidDel="00515FDF">
          <w:rPr>
            <w:highlight w:val="green"/>
          </w:rPr>
          <w:delText xml:space="preserve"> the efficiency of the IEAP actuator is roughly </w:delText>
        </w:r>
        <w:r w:rsidR="00C23C43" w:rsidRPr="00ED4B35" w:rsidDel="00515FDF">
          <w:rPr>
            <w:b/>
            <w:highlight w:val="green"/>
          </w:rPr>
          <w:delText>0.0</w:delText>
        </w:r>
        <w:r w:rsidR="00DD2DE3" w:rsidRPr="00ED4B35" w:rsidDel="00515FDF">
          <w:rPr>
            <w:b/>
            <w:highlight w:val="green"/>
          </w:rPr>
          <w:delText>5</w:delText>
        </w:r>
        <w:r w:rsidR="00EE6FD1" w:rsidRPr="00ED4B35" w:rsidDel="00515FDF">
          <w:rPr>
            <w:b/>
            <w:highlight w:val="green"/>
          </w:rPr>
          <w:delText>%</w:delText>
        </w:r>
        <w:r w:rsidR="00EE6FD1" w:rsidRPr="00ED4B35" w:rsidDel="00515FDF">
          <w:rPr>
            <w:highlight w:val="green"/>
          </w:rPr>
          <w:delText xml:space="preserve"> .</w:delText>
        </w:r>
        <w:r w:rsidR="00EE6FD1" w:rsidRPr="00ED4B35" w:rsidDel="00515FDF">
          <w:delText xml:space="preserve"> </w:delText>
        </w:r>
        <w:r w:rsidR="00EE6FD1" w:rsidRPr="00ED4B35" w:rsidDel="00515FDF">
          <w:rPr>
            <w:b/>
            <w:i/>
            <w:highlight w:val="red"/>
          </w:rPr>
          <w:delText xml:space="preserve">Indrek, </w:delText>
        </w:r>
        <w:r w:rsidR="002E6A09" w:rsidRPr="00ED4B35" w:rsidDel="00515FDF">
          <w:rPr>
            <w:b/>
            <w:i/>
            <w:highlight w:val="red"/>
          </w:rPr>
          <w:delText>pane siia mingid uhked, aga mitte mingil juhul</w:delText>
        </w:r>
        <w:r w:rsidR="00EE6FD1" w:rsidRPr="00ED4B35" w:rsidDel="00515FDF">
          <w:rPr>
            <w:b/>
            <w:i/>
            <w:highlight w:val="red"/>
          </w:rPr>
          <w:delText xml:space="preserve"> </w:delText>
        </w:r>
        <w:r w:rsidR="002E6A09" w:rsidRPr="00ED4B35" w:rsidDel="00515FDF">
          <w:rPr>
            <w:b/>
            <w:i/>
            <w:highlight w:val="red"/>
          </w:rPr>
          <w:delText>eba</w:delText>
        </w:r>
        <w:r w:rsidR="00EE6FD1" w:rsidRPr="00ED4B35" w:rsidDel="00515FDF">
          <w:rPr>
            <w:b/>
            <w:i/>
            <w:highlight w:val="red"/>
          </w:rPr>
          <w:delText>usutavad numbrid</w:delText>
        </w:r>
        <w:r w:rsidR="002E6A09" w:rsidRPr="00ED4B35" w:rsidDel="00515FDF">
          <w:rPr>
            <w:b/>
            <w:i/>
            <w:highlight w:val="red"/>
          </w:rPr>
          <w:delText xml:space="preserve"> </w:delText>
        </w:r>
        <w:r w:rsidR="002E6A09" w:rsidRPr="00ED4B35" w:rsidDel="00515FDF">
          <w:rPr>
            <w:b/>
            <w:i/>
            <w:highlight w:val="red"/>
          </w:rPr>
          <w:sym w:font="Wingdings" w:char="F04A"/>
        </w:r>
        <w:r w:rsidR="00EE6FD1" w:rsidRPr="00ED4B35" w:rsidDel="00515FDF">
          <w:delText xml:space="preserve"> </w:delText>
        </w:r>
      </w:del>
      <w:r w:rsidR="00EE6FD1" w:rsidRPr="00ED4B35">
        <w:t xml:space="preserve">Even </w:t>
      </w:r>
      <w:r w:rsidR="00C23C43" w:rsidRPr="00ED4B35">
        <w:t xml:space="preserve">more </w:t>
      </w:r>
      <w:r w:rsidRPr="00ED4B35">
        <w:t>important</w:t>
      </w:r>
      <w:r w:rsidR="00EE6FD1" w:rsidRPr="00ED4B35">
        <w:t xml:space="preserve"> is the fact that</w:t>
      </w:r>
      <w:r w:rsidRPr="00ED4B35">
        <w:t xml:space="preserve"> no creep </w:t>
      </w:r>
      <w:r w:rsidR="00EE6FD1" w:rsidRPr="00ED4B35">
        <w:t>of</w:t>
      </w:r>
      <w:r w:rsidRPr="00ED4B35">
        <w:t xml:space="preserve"> the actuator was observed even under </w:t>
      </w:r>
      <w:ins w:id="568" w:author="Indrek Must" w:date="2014-03-06T19:11:00Z">
        <w:del w:id="569" w:author="punn" w:date="2014-03-07T00:32:00Z">
          <w:r w:rsidR="00ED4B35" w:rsidRPr="00ED4B35" w:rsidDel="00DC6D3D">
            <w:delText xml:space="preserve">an </w:delText>
          </w:r>
        </w:del>
        <w:r w:rsidR="00ED4B35" w:rsidRPr="00ED4B35">
          <w:t xml:space="preserve">unidirectional </w:t>
        </w:r>
      </w:ins>
      <w:r w:rsidRPr="00ED4B35">
        <w:t>load.</w:t>
      </w:r>
    </w:p>
    <w:p w:rsidR="002A51CA" w:rsidRPr="00ED4B35" w:rsidRDefault="00F71589" w:rsidP="002A51CA">
      <w:pPr>
        <w:keepNext/>
        <w:rPr>
          <w:lang w:val="en-US"/>
        </w:rPr>
      </w:pPr>
      <w:r w:rsidRPr="00ED4B35">
        <w:rPr>
          <w:noProof/>
          <w:lang w:val="et-EE" w:eastAsia="et-EE"/>
        </w:rPr>
        <w:drawing>
          <wp:inline distT="0" distB="0" distL="0" distR="0" wp14:anchorId="726B3958" wp14:editId="1683E8B2">
            <wp:extent cx="5972175" cy="3019425"/>
            <wp:effectExtent l="0" t="0" r="9525" b="952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2175" cy="3019425"/>
                    </a:xfrm>
                    <a:prstGeom prst="rect">
                      <a:avLst/>
                    </a:prstGeom>
                    <a:noFill/>
                    <a:ln>
                      <a:noFill/>
                    </a:ln>
                  </pic:spPr>
                </pic:pic>
              </a:graphicData>
            </a:graphic>
          </wp:inline>
        </w:drawing>
      </w:r>
    </w:p>
    <w:p w:rsidR="002A51CA" w:rsidRPr="00ED4B35" w:rsidRDefault="002A51CA" w:rsidP="002A51CA">
      <w:pPr>
        <w:pStyle w:val="Caption"/>
      </w:pPr>
      <w:proofErr w:type="gramStart"/>
      <w:r w:rsidRPr="00ED4B35">
        <w:t xml:space="preserve">Figure </w:t>
      </w:r>
      <w:r w:rsidR="00D958D1" w:rsidRPr="00ED4B35">
        <w:rPr>
          <w:rPrChange w:id="570" w:author="Indrek Must" w:date="2014-03-06T19:19:00Z">
            <w:rPr>
              <w:noProof/>
            </w:rPr>
          </w:rPrChange>
        </w:rPr>
        <w:fldChar w:fldCharType="begin"/>
      </w:r>
      <w:r w:rsidR="00D958D1" w:rsidRPr="00ED4B35">
        <w:instrText xml:space="preserve"> SEQ Figure \* ARABIC </w:instrText>
      </w:r>
      <w:r w:rsidR="00D958D1" w:rsidRPr="00ED4B35">
        <w:rPr>
          <w:rPrChange w:id="571" w:author="Indrek Must" w:date="2014-03-06T19:19:00Z">
            <w:rPr>
              <w:noProof/>
            </w:rPr>
          </w:rPrChange>
        </w:rPr>
        <w:fldChar w:fldCharType="separate"/>
      </w:r>
      <w:r w:rsidR="00534D8D" w:rsidRPr="00ED4B35">
        <w:rPr>
          <w:noProof/>
        </w:rPr>
        <w:t>4</w:t>
      </w:r>
      <w:r w:rsidR="00D958D1" w:rsidRPr="00323C51">
        <w:rPr>
          <w:noProof/>
        </w:rPr>
        <w:fldChar w:fldCharType="end"/>
      </w:r>
      <w:r w:rsidRPr="00ED4B35">
        <w:t>.</w:t>
      </w:r>
      <w:proofErr w:type="gramEnd"/>
      <w:r w:rsidRPr="00ED4B35">
        <w:t xml:space="preserve"> </w:t>
      </w:r>
      <w:proofErr w:type="gramStart"/>
      <w:r w:rsidRPr="00ED4B35">
        <w:t>Locomotion of the IEAP robot.</w:t>
      </w:r>
      <w:proofErr w:type="gramEnd"/>
      <w:r w:rsidRPr="00ED4B35">
        <w:t xml:space="preserve"> a) </w:t>
      </w:r>
      <w:r w:rsidR="00420C52" w:rsidRPr="00ED4B35">
        <w:t xml:space="preserve">Overlay </w:t>
      </w:r>
      <w:r w:rsidRPr="00ED4B35">
        <w:t>images of the robot</w:t>
      </w:r>
      <w:r w:rsidR="00420C52" w:rsidRPr="00ED4B35">
        <w:t>,</w:t>
      </w:r>
      <w:r w:rsidRPr="00ED4B35">
        <w:t xml:space="preserve"> advancing on a satin glass plate. b) The robot carrying a payload of the weight equal to the robot itself. c) The </w:t>
      </w:r>
      <w:del w:id="572" w:author="Indrek Must" w:date="2014-03-06T19:57:00Z">
        <w:r w:rsidRPr="00ED4B35" w:rsidDel="00515FDF">
          <w:delText xml:space="preserve">IEAP </w:delText>
        </w:r>
      </w:del>
      <w:r w:rsidRPr="00ED4B35">
        <w:t>robot climbing up on a cardboard inclined at 11°. d) The robot lifting itself up.</w:t>
      </w:r>
    </w:p>
    <w:p w:rsidR="002E6A09" w:rsidRPr="00ED4B35" w:rsidRDefault="002E6A09">
      <w:pPr>
        <w:pStyle w:val="Maintext0"/>
      </w:pPr>
      <w:r w:rsidRPr="00ED4B35">
        <w:t>All described experiments are more vividly expressed in the video, available a</w:t>
      </w:r>
      <w:del w:id="573" w:author="punn" w:date="2014-03-07T00:33:00Z">
        <w:r w:rsidRPr="00ED4B35" w:rsidDel="00B7664D">
          <w:delText>s</w:delText>
        </w:r>
      </w:del>
      <w:ins w:id="574" w:author="punn" w:date="2014-03-07T00:33:00Z">
        <w:r w:rsidR="00B7664D">
          <w:t>t</w:t>
        </w:r>
      </w:ins>
      <w:r w:rsidRPr="00ED4B35">
        <w:t xml:space="preserve"> the </w:t>
      </w:r>
      <w:r w:rsidRPr="00ED4B35">
        <w:rPr>
          <w:b/>
        </w:rPr>
        <w:t xml:space="preserve">Supporting Information </w:t>
      </w:r>
      <w:r w:rsidRPr="00ED4B35">
        <w:t>at the Wiley Online Library.</w:t>
      </w:r>
    </w:p>
    <w:p w:rsidR="002A51CA" w:rsidRPr="00ED4B35" w:rsidDel="00B7664D" w:rsidRDefault="00C23C43">
      <w:pPr>
        <w:pStyle w:val="Maintext0"/>
        <w:rPr>
          <w:del w:id="575" w:author="punn" w:date="2014-03-07T00:33:00Z"/>
        </w:rPr>
      </w:pPr>
      <w:del w:id="576" w:author="punn" w:date="2014-03-07T00:33:00Z">
        <w:r w:rsidRPr="00ED4B35" w:rsidDel="00B7664D">
          <w:lastRenderedPageBreak/>
          <w:delText>The</w:delText>
        </w:r>
        <w:r w:rsidR="002A51CA" w:rsidRPr="00ED4B35" w:rsidDel="00B7664D">
          <w:delText xml:space="preserve"> video</w:delText>
        </w:r>
        <w:r w:rsidRPr="00ED4B35" w:rsidDel="00B7664D">
          <w:delText>, containing the</w:delText>
        </w:r>
        <w:r w:rsidR="002A51CA" w:rsidRPr="00ED4B35" w:rsidDel="00B7664D">
          <w:delText xml:space="preserve"> clips of all of the experiments described </w:delText>
        </w:r>
        <w:r w:rsidRPr="00ED4B35" w:rsidDel="00B7664D">
          <w:delText xml:space="preserve">in this chapter, </w:delText>
        </w:r>
        <w:r w:rsidR="002A51CA" w:rsidRPr="00ED4B35" w:rsidDel="00B7664D">
          <w:delText>is available a</w:delText>
        </w:r>
        <w:r w:rsidRPr="00ED4B35" w:rsidDel="00B7664D">
          <w:delText>t</w:delText>
        </w:r>
        <w:r w:rsidR="002A51CA" w:rsidRPr="00ED4B35" w:rsidDel="00B7664D">
          <w:delText xml:space="preserve"> the </w:delText>
        </w:r>
        <w:r w:rsidR="002A51CA" w:rsidRPr="00ED4B35" w:rsidDel="00B7664D">
          <w:rPr>
            <w:b/>
          </w:rPr>
          <w:delText>Supp</w:delText>
        </w:r>
        <w:r w:rsidR="00DA3583" w:rsidRPr="00ED4B35" w:rsidDel="00B7664D">
          <w:rPr>
            <w:b/>
          </w:rPr>
          <w:delText>orting</w:delText>
        </w:r>
        <w:r w:rsidR="002A51CA" w:rsidRPr="00ED4B35" w:rsidDel="00B7664D">
          <w:rPr>
            <w:b/>
          </w:rPr>
          <w:delText xml:space="preserve"> Information</w:delText>
        </w:r>
        <w:r w:rsidRPr="00ED4B35" w:rsidDel="00B7664D">
          <w:rPr>
            <w:b/>
          </w:rPr>
          <w:delText xml:space="preserve"> </w:delText>
        </w:r>
        <w:r w:rsidRPr="00ED4B35" w:rsidDel="00B7664D">
          <w:delText>at the Wiley Online Library</w:delText>
        </w:r>
        <w:r w:rsidR="002A51CA" w:rsidRPr="00ED4B35" w:rsidDel="00B7664D">
          <w:delText>.</w:delText>
        </w:r>
      </w:del>
    </w:p>
    <w:p w:rsidR="002A51CA" w:rsidRPr="00ED4B35" w:rsidRDefault="002A51CA" w:rsidP="002A51CA">
      <w:pPr>
        <w:pStyle w:val="Heading2"/>
      </w:pPr>
      <w:bookmarkStart w:id="577" w:name="_Toc381529108"/>
      <w:r w:rsidRPr="00ED4B35">
        <w:t>Pulse</w:t>
      </w:r>
      <w:r w:rsidR="009F31C1" w:rsidRPr="00ED4B35">
        <w:t>-</w:t>
      </w:r>
      <w:r w:rsidRPr="00ED4B35">
        <w:t>width modulation (PWM) control</w:t>
      </w:r>
      <w:bookmarkEnd w:id="577"/>
    </w:p>
    <w:p w:rsidR="002A51CA" w:rsidRPr="00ED4B35" w:rsidRDefault="009F31C1">
      <w:pPr>
        <w:pStyle w:val="Maintext0"/>
      </w:pPr>
      <w:del w:id="578" w:author="Indrek Must" w:date="2014-03-06T19:11:00Z">
        <w:r w:rsidRPr="00ED4B35" w:rsidDel="00ED4B35">
          <w:delText xml:space="preserve">The </w:delText>
        </w:r>
      </w:del>
      <w:r w:rsidR="002A51CA" w:rsidRPr="00ED4B35">
        <w:t xml:space="preserve">PWM signals are often used to drive electrical devices of large mechanical inertia. The high electrical capacitance of the IEAP, being the counterpart </w:t>
      </w:r>
      <w:del w:id="579" w:author="Indrek Must" w:date="2014-03-06T19:12:00Z">
        <w:r w:rsidR="002A51CA" w:rsidRPr="00ED4B35" w:rsidDel="00ED4B35">
          <w:delText xml:space="preserve">of </w:delText>
        </w:r>
      </w:del>
      <w:ins w:id="580" w:author="Indrek Must" w:date="2014-03-06T19:12:00Z">
        <w:r w:rsidR="00ED4B35" w:rsidRPr="00ED4B35">
          <w:t xml:space="preserve">for </w:t>
        </w:r>
      </w:ins>
      <w:r w:rsidR="002A51CA" w:rsidRPr="00ED4B35">
        <w:t xml:space="preserve">the mechanical inertia, makes PWM driving signals favorable for driving the IEAPs. The IEAP actuator is driven using a bipolar signal, consisting of </w:t>
      </w:r>
      <w:del w:id="581" w:author="Indrek Must" w:date="2014-03-06T19:12:00Z">
        <w:r w:rsidR="002A51CA" w:rsidRPr="00ED4B35" w:rsidDel="00ED4B35">
          <w:delText xml:space="preserve">the </w:delText>
        </w:r>
      </w:del>
      <w:r w:rsidR="002A51CA" w:rsidRPr="00ED4B35">
        <w:t xml:space="preserve">longer charging periods of alternating polarity </w:t>
      </w:r>
      <w:ins w:id="582" w:author="Indrek Must" w:date="2014-03-06T19:12:00Z">
        <w:r w:rsidR="00ED4B35" w:rsidRPr="00ED4B35">
          <w:t xml:space="preserve">using </w:t>
        </w:r>
      </w:ins>
      <w:r w:rsidR="002A51CA" w:rsidRPr="00ED4B35">
        <w:t>PWM, followed by shorter short-circuiting periods. The two outputs of the driver IC</w:t>
      </w:r>
      <w:r w:rsidR="004B6982" w:rsidRPr="00ED4B35">
        <w:t>, directly connected to the opposite electrodes of the IEAP actuator,</w:t>
      </w:r>
      <w:r w:rsidR="002A51CA" w:rsidRPr="00ED4B35">
        <w:t xml:space="preserve"> are switched between three states – </w:t>
      </w:r>
      <w:ins w:id="583" w:author="Indrek Must" w:date="2014-03-06T19:13:00Z">
        <w:r w:rsidR="00ED4B35" w:rsidRPr="00ED4B35">
          <w:t xml:space="preserve">they are </w:t>
        </w:r>
      </w:ins>
      <w:r w:rsidR="002A51CA" w:rsidRPr="00ED4B35">
        <w:t xml:space="preserve">either connected to the positive or negative </w:t>
      </w:r>
      <w:proofErr w:type="spellStart"/>
      <w:r w:rsidR="002A51CA" w:rsidRPr="00ED4B35">
        <w:t>LiPo</w:t>
      </w:r>
      <w:proofErr w:type="spellEnd"/>
      <w:r w:rsidR="002A51CA" w:rsidRPr="00ED4B35">
        <w:t xml:space="preserve"> terminal, or disconnected, having a high-impedance output. The timing for one full </w:t>
      </w:r>
      <w:del w:id="584" w:author="Indrek Must" w:date="2014-03-06T19:13:00Z">
        <w:r w:rsidR="002A51CA" w:rsidRPr="00ED4B35" w:rsidDel="00ED4B35">
          <w:delText>working cycle</w:delText>
        </w:r>
      </w:del>
      <w:ins w:id="585" w:author="Indrek Must" w:date="2014-03-06T19:13:00Z">
        <w:r w:rsidR="00ED4B35" w:rsidRPr="00ED4B35">
          <w:t>gait</w:t>
        </w:r>
      </w:ins>
      <w:r w:rsidR="002A51CA" w:rsidRPr="00ED4B35">
        <w:t xml:space="preserve"> is depicted in </w:t>
      </w:r>
      <w:r w:rsidR="002A51CA" w:rsidRPr="00040E89">
        <w:rPr>
          <w:b/>
        </w:rPr>
        <w:fldChar w:fldCharType="begin"/>
      </w:r>
      <w:r w:rsidR="002A51CA" w:rsidRPr="00ED4B35">
        <w:rPr>
          <w:b/>
        </w:rPr>
        <w:instrText xml:space="preserve"> REF _Ref379984139 \h </w:instrText>
      </w:r>
      <w:r w:rsidR="00D1412F" w:rsidRPr="00ED4B35">
        <w:rPr>
          <w:b/>
        </w:rPr>
        <w:instrText xml:space="preserve"> \* MERGEFORMAT </w:instrText>
      </w:r>
      <w:r w:rsidR="002A51CA" w:rsidRPr="00323C51">
        <w:rPr>
          <w:b/>
        </w:rPr>
      </w:r>
      <w:r w:rsidR="002A51CA" w:rsidRPr="00323C51">
        <w:rPr>
          <w:b/>
        </w:rPr>
        <w:fldChar w:fldCharType="separate"/>
      </w:r>
      <w:r w:rsidR="00534D8D" w:rsidRPr="00ED4B35">
        <w:rPr>
          <w:b/>
        </w:rPr>
        <w:t>Figure 5</w:t>
      </w:r>
      <w:r w:rsidR="002A51CA" w:rsidRPr="00272B63">
        <w:rPr>
          <w:b/>
        </w:rPr>
        <w:fldChar w:fldCharType="end"/>
      </w:r>
      <w:r w:rsidR="002A51CA" w:rsidRPr="00ED4B35">
        <w:rPr>
          <w:b/>
        </w:rPr>
        <w:t>a</w:t>
      </w:r>
      <w:r w:rsidR="002A51CA" w:rsidRPr="00ED4B35">
        <w:t>. The pulse-width-modulated (PWM) signal consists of voltage pulses of width T</w:t>
      </w:r>
      <w:r w:rsidR="002A51CA" w:rsidRPr="00ED4B35">
        <w:rPr>
          <w:vertAlign w:val="subscript"/>
        </w:rPr>
        <w:t>a</w:t>
      </w:r>
      <w:r w:rsidR="002A51CA" w:rsidRPr="00ED4B35">
        <w:t xml:space="preserve"> after every period T</w:t>
      </w:r>
      <w:r w:rsidR="002A51CA" w:rsidRPr="00ED4B35">
        <w:rPr>
          <w:vertAlign w:val="subscript"/>
        </w:rPr>
        <w:t>PWM</w:t>
      </w:r>
      <w:r w:rsidR="002A51CA" w:rsidRPr="00ED4B35">
        <w:t>. The duty cycle of the PWM signal is expressed as T</w:t>
      </w:r>
      <w:r w:rsidR="002A51CA" w:rsidRPr="00ED4B35">
        <w:rPr>
          <w:vertAlign w:val="subscript"/>
        </w:rPr>
        <w:t>a</w:t>
      </w:r>
      <w:r w:rsidR="002A51CA" w:rsidRPr="00ED4B35">
        <w:t>/T</w:t>
      </w:r>
      <w:r w:rsidR="002A51CA" w:rsidRPr="00ED4B35">
        <w:rPr>
          <w:vertAlign w:val="subscript"/>
        </w:rPr>
        <w:t>PWM</w:t>
      </w:r>
      <w:r w:rsidR="002A51CA" w:rsidRPr="00ED4B35">
        <w:t xml:space="preserve">. During each charging period, the IEAP was driven using a PWM signal of </w:t>
      </w:r>
      <w:del w:id="586" w:author="Indrek Must" w:date="2014-03-06T19:13:00Z">
        <w:r w:rsidR="002A51CA" w:rsidRPr="00ED4B35" w:rsidDel="00ED4B35">
          <w:delText xml:space="preserve">a </w:delText>
        </w:r>
      </w:del>
      <w:r w:rsidR="002A51CA" w:rsidRPr="00ED4B35">
        <w:t xml:space="preserve">constant period and frequency. </w:t>
      </w:r>
    </w:p>
    <w:p w:rsidR="00FF24DE" w:rsidRPr="00ED4B35" w:rsidRDefault="002A51CA">
      <w:pPr>
        <w:pStyle w:val="Maintext0"/>
      </w:pPr>
      <w:r w:rsidRPr="00ED4B35">
        <w:t xml:space="preserve">In 10 s, the open-circuit voltage between the IEAP electrodes </w:t>
      </w:r>
      <w:r w:rsidR="004B6982" w:rsidRPr="00ED4B35">
        <w:t>rises</w:t>
      </w:r>
      <w:r w:rsidRPr="00ED4B35">
        <w:t xml:space="preserve"> to 1 V</w:t>
      </w:r>
      <w:r w:rsidR="004B6982" w:rsidRPr="00ED4B35">
        <w:t xml:space="preserve"> only</w:t>
      </w:r>
      <w:r w:rsidRPr="00ED4B35">
        <w:t xml:space="preserve">. </w:t>
      </w:r>
      <w:r w:rsidR="004B6982" w:rsidRPr="00ED4B35">
        <w:t xml:space="preserve">This is enough to </w:t>
      </w:r>
      <w:r w:rsidRPr="00ED4B35">
        <w:t xml:space="preserve">induce </w:t>
      </w:r>
      <w:r w:rsidR="004B6982" w:rsidRPr="00ED4B35">
        <w:t>the 45 m</w:t>
      </w:r>
      <w:r w:rsidR="004B6982" w:rsidRPr="00ED4B35">
        <w:rPr>
          <w:vertAlign w:val="superscript"/>
        </w:rPr>
        <w:t xml:space="preserve">-1 </w:t>
      </w:r>
      <w:r w:rsidRPr="00ED4B35">
        <w:t>peak-to-peak bending deflection o</w:t>
      </w:r>
      <w:r w:rsidR="004B6982" w:rsidRPr="00ED4B35">
        <w:t>r</w:t>
      </w:r>
      <w:r w:rsidRPr="00ED4B35">
        <w:t xml:space="preserve"> </w:t>
      </w:r>
      <w:del w:id="587" w:author="Indrek Must" w:date="2014-03-06T19:14:00Z">
        <w:r w:rsidRPr="00ED4B35" w:rsidDel="00ED4B35">
          <w:delText xml:space="preserve"> and</w:delText>
        </w:r>
      </w:del>
      <w:r w:rsidRPr="00ED4B35">
        <w:t xml:space="preserve"> 2.0 </w:t>
      </w:r>
      <w:proofErr w:type="spellStart"/>
      <w:r w:rsidRPr="00ED4B35">
        <w:t>gf</w:t>
      </w:r>
      <w:proofErr w:type="spellEnd"/>
      <w:r w:rsidRPr="00ED4B35">
        <w:t xml:space="preserve"> blocking force between the opposite ends of a 40x10-mm actuator. (</w:t>
      </w:r>
      <w:del w:id="588" w:author="Indrek Must" w:date="2014-03-06T19:14:00Z">
        <w:r w:rsidR="004B6982" w:rsidRPr="00ED4B35" w:rsidDel="00ED4B35">
          <w:delText xml:space="preserve">Actually. </w:delText>
        </w:r>
      </w:del>
      <w:proofErr w:type="gramStart"/>
      <w:r w:rsidR="004B6982" w:rsidRPr="00ED4B35">
        <w:t>t</w:t>
      </w:r>
      <w:proofErr w:type="gramEnd"/>
      <w:ins w:id="589" w:author="Indrek Must" w:date="2014-03-06T19:14:00Z">
        <w:del w:id="590" w:author="punn" w:date="2014-03-06T23:24:00Z">
          <w:r w:rsidR="00ED4B35" w:rsidRPr="00ED4B35" w:rsidDel="00323C51">
            <w:delText>T</w:delText>
          </w:r>
        </w:del>
      </w:ins>
      <w:r w:rsidRPr="00ED4B35">
        <w:t xml:space="preserve">wo millimeters of the IEAP </w:t>
      </w:r>
      <w:r w:rsidR="004B6982" w:rsidRPr="00ED4B35">
        <w:t xml:space="preserve">strip </w:t>
      </w:r>
      <w:r w:rsidRPr="00ED4B35">
        <w:t>was rigidly clamped between the terminals; therefore, the free</w:t>
      </w:r>
      <w:ins w:id="591" w:author="Indrek Must" w:date="2014-03-06T19:14:00Z">
        <w:r w:rsidR="00ED4B35" w:rsidRPr="00ED4B35">
          <w:t xml:space="preserve"> (operational)</w:t>
        </w:r>
      </w:ins>
      <w:r w:rsidRPr="00ED4B35">
        <w:t xml:space="preserve"> length was 38 mm.) The corresponding transient courses of free-bending deflection and blocking force are given in </w:t>
      </w:r>
      <w:r w:rsidRPr="00040E89">
        <w:fldChar w:fldCharType="begin"/>
      </w:r>
      <w:r w:rsidRPr="00ED4B35">
        <w:instrText xml:space="preserve"> REF _Ref379984139 \h </w:instrText>
      </w:r>
      <w:r w:rsidR="00D1412F" w:rsidRPr="00ED4B35">
        <w:instrText xml:space="preserve"> \* MERGEFORMAT </w:instrText>
      </w:r>
      <w:r w:rsidRPr="00323C51">
        <w:fldChar w:fldCharType="separate"/>
      </w:r>
      <w:r w:rsidR="00534D8D" w:rsidRPr="00ED4B35">
        <w:t>Figure 5</w:t>
      </w:r>
      <w:r w:rsidRPr="00272B63">
        <w:fldChar w:fldCharType="end"/>
      </w:r>
      <w:r w:rsidRPr="00ED4B35">
        <w:t>b. The blocking force was measured at the tip of the actuator</w:t>
      </w:r>
      <w:r w:rsidR="004B6982" w:rsidRPr="00ED4B35">
        <w:t>,</w:t>
      </w:r>
      <w:r w:rsidRPr="00ED4B35">
        <w:t xml:space="preserve"> perpendicular to its surface. </w:t>
      </w:r>
      <w:r w:rsidR="00C62ED5" w:rsidRPr="00ED4B35">
        <w:t>This</w:t>
      </w:r>
      <w:r w:rsidRPr="00ED4B35">
        <w:t xml:space="preserve"> amount of deflection and force </w:t>
      </w:r>
      <w:r w:rsidR="00C62ED5" w:rsidRPr="00ED4B35">
        <w:t xml:space="preserve">is </w:t>
      </w:r>
      <w:r w:rsidRPr="00ED4B35">
        <w:t>already suffic</w:t>
      </w:r>
      <w:r w:rsidR="00C62ED5" w:rsidRPr="00ED4B35">
        <w:t>ient</w:t>
      </w:r>
      <w:r w:rsidRPr="00ED4B35">
        <w:t xml:space="preserve"> to drive the IEAP robot; therefore, the voltage was not increased further. </w:t>
      </w:r>
      <w:del w:id="592" w:author="punn" w:date="2014-03-07T00:59:00Z">
        <w:r w:rsidRPr="00ED4B35" w:rsidDel="00B95DD0">
          <w:delText>An additional</w:delText>
        </w:r>
      </w:del>
      <w:ins w:id="593" w:author="punn" w:date="2014-03-07T00:59:00Z">
        <w:r w:rsidR="00B95DD0">
          <w:t>Further</w:t>
        </w:r>
      </w:ins>
      <w:r w:rsidRPr="00ED4B35">
        <w:t xml:space="preserve"> increase </w:t>
      </w:r>
      <w:r w:rsidR="00C62ED5" w:rsidRPr="00ED4B35">
        <w:t>of</w:t>
      </w:r>
      <w:r w:rsidRPr="00ED4B35">
        <w:t xml:space="preserve"> the terminal voltage </w:t>
      </w:r>
      <w:r w:rsidR="00C62ED5" w:rsidRPr="00ED4B35">
        <w:t xml:space="preserve">will </w:t>
      </w:r>
      <w:r w:rsidRPr="00ED4B35">
        <w:t>cause higher deflection and force</w:t>
      </w:r>
      <w:r w:rsidR="00C62ED5" w:rsidRPr="00ED4B35">
        <w:t>, yet</w:t>
      </w:r>
      <w:r w:rsidRPr="00ED4B35">
        <w:t xml:space="preserve"> </w:t>
      </w:r>
      <w:r w:rsidR="00C62ED5" w:rsidRPr="00ED4B35">
        <w:t>with</w:t>
      </w:r>
      <w:r w:rsidRPr="00ED4B35">
        <w:t xml:space="preserve"> the cost of increased time per </w:t>
      </w:r>
      <w:del w:id="594" w:author="punn" w:date="2014-03-07T00:58:00Z">
        <w:r w:rsidRPr="00ED4B35" w:rsidDel="00B95DD0">
          <w:delText xml:space="preserve">one </w:delText>
        </w:r>
      </w:del>
      <w:del w:id="595" w:author="Indrek Must" w:date="2014-03-06T19:15:00Z">
        <w:r w:rsidRPr="00ED4B35" w:rsidDel="00ED4B35">
          <w:delText>working cycle</w:delText>
        </w:r>
      </w:del>
      <w:ins w:id="596" w:author="Indrek Must" w:date="2014-03-06T19:15:00Z">
        <w:r w:rsidR="00ED4B35" w:rsidRPr="00ED4B35">
          <w:t>gait</w:t>
        </w:r>
      </w:ins>
      <w:r w:rsidRPr="00ED4B35">
        <w:t xml:space="preserve">. </w:t>
      </w:r>
      <w:r w:rsidR="00FF24DE" w:rsidRPr="00ED4B35">
        <w:t xml:space="preserve">As depicted in Figure 5c, the voltage on the IEAP terminals is switched at the PWM sampling frequency - 32 kHz - between the </w:t>
      </w:r>
      <w:proofErr w:type="spellStart"/>
      <w:r w:rsidR="00FF24DE" w:rsidRPr="00ED4B35">
        <w:t>the</w:t>
      </w:r>
      <w:proofErr w:type="spellEnd"/>
      <w:r w:rsidR="00FF24DE" w:rsidRPr="00ED4B35">
        <w:t xml:space="preserve"> IEAP open-circuit voltage and the positive or negative polarity voltages of the power supply.</w:t>
      </w:r>
    </w:p>
    <w:p w:rsidR="002A51CA" w:rsidRPr="00ED4B35" w:rsidRDefault="002A51CA">
      <w:pPr>
        <w:pStyle w:val="Maintext0"/>
      </w:pPr>
      <w:r w:rsidRPr="00ED4B35">
        <w:t xml:space="preserve">The used input signal resulted </w:t>
      </w:r>
      <w:ins w:id="597" w:author="punn" w:date="2014-03-07T01:00:00Z">
        <w:r w:rsidR="00B95DD0">
          <w:t>with</w:t>
        </w:r>
      </w:ins>
      <w:del w:id="598" w:author="punn" w:date="2014-03-07T01:00:00Z">
        <w:r w:rsidRPr="00ED4B35" w:rsidDel="00B95DD0">
          <w:delText>in</w:delText>
        </w:r>
      </w:del>
      <w:r w:rsidRPr="00ED4B35">
        <w:t xml:space="preserve"> </w:t>
      </w:r>
      <w:del w:id="599" w:author="Indrek Must" w:date="2014-03-06T19:17:00Z">
        <w:r w:rsidRPr="00ED4B35" w:rsidDel="00ED4B35">
          <w:delText xml:space="preserve">a </w:delText>
        </w:r>
      </w:del>
      <w:r w:rsidRPr="00ED4B35">
        <w:t xml:space="preserve">stable operation of the actuator – no noticeable decrease </w:t>
      </w:r>
      <w:ins w:id="600" w:author="punn" w:date="2014-03-07T01:00:00Z">
        <w:r w:rsidR="00B95DD0">
          <w:t>of</w:t>
        </w:r>
      </w:ins>
      <w:del w:id="601" w:author="punn" w:date="2014-03-07T01:00:00Z">
        <w:r w:rsidRPr="00ED4B35" w:rsidDel="00B95DD0">
          <w:delText>in</w:delText>
        </w:r>
      </w:del>
      <w:r w:rsidRPr="00ED4B35">
        <w:t xml:space="preserve"> its performance was observed during hundreds of performed working cycles.</w:t>
      </w:r>
    </w:p>
    <w:p w:rsidR="002A51CA" w:rsidRPr="00ED4B35" w:rsidRDefault="00503C50" w:rsidP="002A51CA">
      <w:pPr>
        <w:keepNext/>
        <w:rPr>
          <w:lang w:val="en-US"/>
        </w:rPr>
      </w:pPr>
      <w:r w:rsidRPr="00ED4B35">
        <w:rPr>
          <w:noProof/>
          <w:lang w:val="et-EE" w:eastAsia="et-EE"/>
        </w:rPr>
        <w:lastRenderedPageBreak/>
        <w:drawing>
          <wp:inline distT="0" distB="0" distL="0" distR="0" wp14:anchorId="5D82B4BA" wp14:editId="7A5C2905">
            <wp:extent cx="5760720" cy="42049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4204970"/>
                    </a:xfrm>
                    <a:prstGeom prst="rect">
                      <a:avLst/>
                    </a:prstGeom>
                  </pic:spPr>
                </pic:pic>
              </a:graphicData>
            </a:graphic>
          </wp:inline>
        </w:drawing>
      </w:r>
    </w:p>
    <w:p w:rsidR="002A51CA" w:rsidRPr="00ED4B35" w:rsidRDefault="002A51CA" w:rsidP="002A51CA">
      <w:pPr>
        <w:pStyle w:val="Caption"/>
      </w:pPr>
      <w:bookmarkStart w:id="602" w:name="_Ref379984139"/>
      <w:proofErr w:type="gramStart"/>
      <w:r w:rsidRPr="00ED4B35">
        <w:t xml:space="preserve">Figure </w:t>
      </w:r>
      <w:r w:rsidR="00D958D1" w:rsidRPr="00ED4B35">
        <w:rPr>
          <w:rPrChange w:id="603" w:author="Indrek Must" w:date="2014-03-06T19:19:00Z">
            <w:rPr>
              <w:noProof/>
            </w:rPr>
          </w:rPrChange>
        </w:rPr>
        <w:fldChar w:fldCharType="begin"/>
      </w:r>
      <w:r w:rsidR="00D958D1" w:rsidRPr="00ED4B35">
        <w:instrText xml:space="preserve"> SEQ Figure \* ARABIC </w:instrText>
      </w:r>
      <w:r w:rsidR="00D958D1" w:rsidRPr="00ED4B35">
        <w:rPr>
          <w:rPrChange w:id="604" w:author="Indrek Must" w:date="2014-03-06T19:19:00Z">
            <w:rPr>
              <w:noProof/>
            </w:rPr>
          </w:rPrChange>
        </w:rPr>
        <w:fldChar w:fldCharType="separate"/>
      </w:r>
      <w:r w:rsidR="00534D8D" w:rsidRPr="00ED4B35">
        <w:rPr>
          <w:noProof/>
        </w:rPr>
        <w:t>5</w:t>
      </w:r>
      <w:r w:rsidR="00D958D1" w:rsidRPr="00323C51">
        <w:rPr>
          <w:noProof/>
        </w:rPr>
        <w:fldChar w:fldCharType="end"/>
      </w:r>
      <w:bookmarkEnd w:id="602"/>
      <w:r w:rsidRPr="00ED4B35">
        <w:t>.</w:t>
      </w:r>
      <w:proofErr w:type="gramEnd"/>
      <w:r w:rsidRPr="00ED4B35">
        <w:t xml:space="preserve"> a) Control waveform for one working cycle of the robot. b) The transient courses for free-bending curvature and blocking force in one working cycle. c) Voltages at the opposite ends of the IEAP actuator during PWM input signal. d) Surface resistance of the IEAP with gold foil as current collectors.</w:t>
      </w:r>
    </w:p>
    <w:p w:rsidR="002A51CA" w:rsidRPr="00ED4B35" w:rsidRDefault="002A51CA" w:rsidP="002A51CA">
      <w:pPr>
        <w:pStyle w:val="Heading2"/>
      </w:pPr>
      <w:bookmarkStart w:id="605" w:name="_Toc381529109"/>
      <w:r w:rsidRPr="00ED4B35">
        <w:t>Current collectors</w:t>
      </w:r>
      <w:bookmarkEnd w:id="605"/>
    </w:p>
    <w:p w:rsidR="00D802A5" w:rsidRPr="00ED4B35" w:rsidRDefault="00D802A5" w:rsidP="0048388E">
      <w:pPr>
        <w:rPr>
          <w:lang w:val="en-US" w:eastAsia="en-US"/>
        </w:rPr>
      </w:pPr>
    </w:p>
    <w:p w:rsidR="00D07674" w:rsidRPr="00664811" w:rsidRDefault="00490D52" w:rsidP="00D07674">
      <w:pPr>
        <w:pStyle w:val="Maintext0"/>
      </w:pPr>
      <w:r w:rsidRPr="00ED4B35">
        <w:t xml:space="preserve">The conductivity and compliance of the electrodes </w:t>
      </w:r>
      <w:del w:id="606" w:author="Indrek Must" w:date="2014-03-06T19:17:00Z">
        <w:r w:rsidRPr="00ED4B35" w:rsidDel="00ED4B35">
          <w:delText xml:space="preserve">is </w:delText>
        </w:r>
      </w:del>
      <w:ins w:id="607" w:author="Indrek Must" w:date="2014-03-06T19:17:00Z">
        <w:r w:rsidR="00ED4B35" w:rsidRPr="00ED4B35">
          <w:t xml:space="preserve">are </w:t>
        </w:r>
      </w:ins>
      <w:r w:rsidRPr="00ED4B35">
        <w:t>of vital importance in the field</w:t>
      </w:r>
      <w:ins w:id="608" w:author="Indrek Must" w:date="2014-03-06T19:18:00Z">
        <w:r w:rsidR="00ED4B35" w:rsidRPr="00ED4B35">
          <w:t>s</w:t>
        </w:r>
      </w:ins>
      <w:r w:rsidRPr="00ED4B35">
        <w:t xml:space="preserve"> of</w:t>
      </w:r>
      <w:del w:id="609" w:author="Indrek Must" w:date="2014-03-06T19:18:00Z">
        <w:r w:rsidRPr="00ED4B35" w:rsidDel="00ED4B35">
          <w:delText xml:space="preserve"> the</w:delText>
        </w:r>
      </w:del>
      <w:r w:rsidRPr="00ED4B35">
        <w:t xml:space="preserve"> IEAPs, </w:t>
      </w:r>
      <w:proofErr w:type="spellStart"/>
      <w:r w:rsidRPr="00ED4B35">
        <w:t>supercapacitors</w:t>
      </w:r>
      <w:proofErr w:type="spellEnd"/>
      <w:r w:rsidRPr="00ED4B35">
        <w:t>, as well as dielectric elastomer actuators.</w:t>
      </w:r>
      <w:r w:rsidRPr="00040E89">
        <w:fldChar w:fldCharType="begin"/>
      </w:r>
      <w:r w:rsidRPr="00ED4B35">
        <w:instrText>ADDIN RW.CITE{{401 Rosset,Samuel 2013}}</w:instrText>
      </w:r>
      <w:r w:rsidRPr="00323C51">
        <w:fldChar w:fldCharType="separate"/>
      </w:r>
      <w:r w:rsidRPr="00ED4B35">
        <w:rPr>
          <w:rFonts w:eastAsia="Times New Roman"/>
          <w:vertAlign w:val="superscript"/>
        </w:rPr>
        <w:t>[40]</w:t>
      </w:r>
      <w:r w:rsidRPr="00272B63">
        <w:fldChar w:fldCharType="end"/>
      </w:r>
      <w:r w:rsidRPr="00ED4B35">
        <w:t xml:space="preserve"> As the dielectric elastomers are driven with </w:t>
      </w:r>
      <w:ins w:id="610" w:author="Indrek Must" w:date="2014-03-06T19:19:00Z">
        <w:r w:rsidR="00ED4B35" w:rsidRPr="00ED4B35">
          <w:t xml:space="preserve">a </w:t>
        </w:r>
      </w:ins>
      <w:r w:rsidRPr="00ED4B35">
        <w:t xml:space="preserve">low current at </w:t>
      </w:r>
      <w:ins w:id="611" w:author="Indrek Must" w:date="2014-03-06T19:19:00Z">
        <w:r w:rsidR="00ED4B35">
          <w:t xml:space="preserve">a </w:t>
        </w:r>
      </w:ins>
      <w:r w:rsidRPr="00D07674">
        <w:t xml:space="preserve">high voltage, even the surface resistance in the </w:t>
      </w:r>
      <w:r w:rsidRPr="00ED4B35">
        <w:t>mega</w:t>
      </w:r>
      <w:ins w:id="612" w:author="punn" w:date="2014-03-07T01:01:00Z">
        <w:r w:rsidR="00B95DD0">
          <w:t>-</w:t>
        </w:r>
      </w:ins>
      <w:r w:rsidRPr="00ED4B35">
        <w:t xml:space="preserve">ohm range is already satisfying. In the case of the IEAP actuators, the surface resistance is more critical due to higher electric currents. In </w:t>
      </w:r>
      <w:proofErr w:type="spellStart"/>
      <w:r w:rsidRPr="00ED4B35">
        <w:t>supercapacitors</w:t>
      </w:r>
      <w:proofErr w:type="spellEnd"/>
      <w:r w:rsidRPr="00ED4B35">
        <w:t xml:space="preserve">, </w:t>
      </w:r>
      <w:ins w:id="613" w:author="punn" w:date="2014-03-07T01:01:00Z">
        <w:r w:rsidR="00B95DD0">
          <w:t xml:space="preserve">the commonly used </w:t>
        </w:r>
      </w:ins>
      <w:r w:rsidRPr="00ED4B35">
        <w:t>thick solid aluminum current collector</w:t>
      </w:r>
      <w:ins w:id="614" w:author="punn" w:date="2014-03-07T01:02:00Z">
        <w:r w:rsidR="00B95DD0">
          <w:t xml:space="preserve"> </w:t>
        </w:r>
        <w:r w:rsidR="00B95DD0" w:rsidRPr="00ED4B35">
          <w:t>provides excellent conductivity, but is not compliant.</w:t>
        </w:r>
      </w:ins>
      <w:del w:id="615" w:author="punn" w:date="2014-03-07T01:01:00Z">
        <w:r w:rsidRPr="00ED4B35" w:rsidDel="00B95DD0">
          <w:delText xml:space="preserve"> is commonly used</w:delText>
        </w:r>
      </w:del>
      <w:del w:id="616" w:author="punn" w:date="2014-03-07T01:02:00Z">
        <w:r w:rsidRPr="00ED4B35" w:rsidDel="00B95DD0">
          <w:delText>.</w:delText>
        </w:r>
      </w:del>
      <w:r w:rsidRPr="00040E89">
        <w:fldChar w:fldCharType="begin"/>
      </w:r>
      <w:r w:rsidRPr="00ED4B35">
        <w:instrText>ADDIN RW.CITE{{402 Aza'is,Philippe 2013}}</w:instrText>
      </w:r>
      <w:r w:rsidRPr="00323C51">
        <w:fldChar w:fldCharType="separate"/>
      </w:r>
      <w:r w:rsidRPr="00ED4B35">
        <w:rPr>
          <w:rFonts w:eastAsia="Times New Roman"/>
          <w:vertAlign w:val="superscript"/>
        </w:rPr>
        <w:t>[41]</w:t>
      </w:r>
      <w:r w:rsidRPr="00272B63">
        <w:fldChar w:fldCharType="end"/>
      </w:r>
      <w:r w:rsidRPr="00ED4B35">
        <w:t xml:space="preserve"> </w:t>
      </w:r>
      <w:del w:id="617" w:author="punn" w:date="2014-03-07T01:01:00Z">
        <w:r w:rsidRPr="00ED4B35" w:rsidDel="00B95DD0">
          <w:delText xml:space="preserve">This </w:delText>
        </w:r>
      </w:del>
      <w:del w:id="618" w:author="punn" w:date="2014-03-07T01:02:00Z">
        <w:r w:rsidRPr="00ED4B35" w:rsidDel="00B95DD0">
          <w:delText xml:space="preserve">provides excellent conductivity, but is not compliant. </w:delText>
        </w:r>
      </w:del>
      <w:r w:rsidR="00831A06" w:rsidRPr="00ED4B35">
        <w:t xml:space="preserve">The electrode conductivity of some </w:t>
      </w:r>
      <w:commentRangeStart w:id="619"/>
      <w:r w:rsidR="00831A06" w:rsidRPr="00ED4B35">
        <w:t>c</w:t>
      </w:r>
      <w:r w:rsidR="002A51CA" w:rsidRPr="00ED4B35">
        <w:t>ertain</w:t>
      </w:r>
      <w:commentRangeEnd w:id="619"/>
      <w:r w:rsidR="007F7645" w:rsidRPr="00ED4B35">
        <w:rPr>
          <w:rStyle w:val="CommentReference"/>
          <w:rPrChange w:id="620" w:author="Indrek Must" w:date="2014-03-06T19:19:00Z">
            <w:rPr>
              <w:rStyle w:val="CommentReference"/>
              <w:lang w:val="x-none"/>
            </w:rPr>
          </w:rPrChange>
        </w:rPr>
        <w:commentReference w:id="619"/>
      </w:r>
      <w:r w:rsidR="002A51CA" w:rsidRPr="00D07674">
        <w:t xml:space="preserve"> types of IEAPs, </w:t>
      </w:r>
      <w:r w:rsidR="00831A06" w:rsidRPr="00D07674">
        <w:t>e.g.</w:t>
      </w:r>
      <w:r w:rsidR="002A51CA" w:rsidRPr="00D07674">
        <w:t xml:space="preserve"> IPMCs with chemically plated platinum electrodes, </w:t>
      </w:r>
      <w:r w:rsidR="00831A06" w:rsidRPr="00ED4B35">
        <w:t xml:space="preserve">is so low that </w:t>
      </w:r>
      <w:r w:rsidR="002A51CA" w:rsidRPr="00ED4B35">
        <w:t xml:space="preserve">the signal </w:t>
      </w:r>
      <w:r w:rsidR="002A51CA" w:rsidRPr="00B95DD0">
        <w:rPr>
          <w:highlight w:val="yellow"/>
          <w:rPrChange w:id="621" w:author="punn" w:date="2014-03-07T01:03:00Z">
            <w:rPr/>
          </w:rPrChange>
        </w:rPr>
        <w:t xml:space="preserve">propagation along the electrode </w:t>
      </w:r>
      <w:r w:rsidR="00831A06" w:rsidRPr="00B95DD0">
        <w:rPr>
          <w:highlight w:val="yellow"/>
          <w:rPrChange w:id="622" w:author="punn" w:date="2014-03-07T01:03:00Z">
            <w:rPr/>
          </w:rPrChange>
        </w:rPr>
        <w:t xml:space="preserve">can </w:t>
      </w:r>
      <w:r w:rsidR="002A51CA" w:rsidRPr="00B95DD0">
        <w:rPr>
          <w:highlight w:val="yellow"/>
          <w:rPrChange w:id="623" w:author="punn" w:date="2014-03-07T01:03:00Z">
            <w:rPr/>
          </w:rPrChange>
        </w:rPr>
        <w:t>be described as a finite transmission</w:t>
      </w:r>
      <w:r w:rsidR="002A51CA" w:rsidRPr="00ED4B35">
        <w:t xml:space="preserve"> line.</w:t>
      </w:r>
      <w:r w:rsidR="002A51CA" w:rsidRPr="00040E89">
        <w:fldChar w:fldCharType="begin"/>
      </w:r>
      <w:r w:rsidR="002A51CA" w:rsidRPr="00ED4B35">
        <w:instrText>ADDIN RW.CITE{{51 Punning,A. 2007}}</w:instrText>
      </w:r>
      <w:r w:rsidR="002A51CA" w:rsidRPr="00323C51">
        <w:fldChar w:fldCharType="separate"/>
      </w:r>
      <w:r w:rsidR="00DA3583" w:rsidRPr="00ED4B35">
        <w:rPr>
          <w:rFonts w:eastAsia="Times New Roman"/>
          <w:vertAlign w:val="superscript"/>
        </w:rPr>
        <w:t>[38]</w:t>
      </w:r>
      <w:r w:rsidR="002A51CA" w:rsidRPr="00272B63">
        <w:fldChar w:fldCharType="end"/>
      </w:r>
      <w:r w:rsidR="002A51CA" w:rsidRPr="00ED4B35">
        <w:t xml:space="preserve"> </w:t>
      </w:r>
      <w:r w:rsidR="00831A06" w:rsidRPr="00ED4B35">
        <w:t>Moreover, t</w:t>
      </w:r>
      <w:r w:rsidR="002A51CA" w:rsidRPr="00ED4B35">
        <w:t xml:space="preserve">he </w:t>
      </w:r>
      <w:r w:rsidR="00831A06" w:rsidRPr="00ED4B35">
        <w:t>conductivity of electrode</w:t>
      </w:r>
      <w:r w:rsidR="002A51CA" w:rsidRPr="00ED4B35">
        <w:t xml:space="preserve"> is dependent on </w:t>
      </w:r>
      <w:r w:rsidR="00831A06" w:rsidRPr="00ED4B35">
        <w:t xml:space="preserve">its </w:t>
      </w:r>
      <w:r w:rsidR="002A51CA" w:rsidRPr="00ED4B35">
        <w:t>curvature, which</w:t>
      </w:r>
      <w:r w:rsidR="00831A06" w:rsidRPr="00ED4B35">
        <w:t xml:space="preserve"> in one hand</w:t>
      </w:r>
      <w:r w:rsidR="002A51CA" w:rsidRPr="00ED4B35">
        <w:t xml:space="preserve"> can give feedback on its state</w:t>
      </w:r>
      <w:proofErr w:type="gramStart"/>
      <w:r w:rsidR="002A51CA" w:rsidRPr="00ED4B35">
        <w:t>,</w:t>
      </w:r>
      <w:proofErr w:type="gramEnd"/>
      <w:r w:rsidR="002A51CA" w:rsidRPr="00040E89">
        <w:fldChar w:fldCharType="begin"/>
      </w:r>
      <w:r w:rsidR="002A51CA" w:rsidRPr="00ED4B35">
        <w:instrText>ADDIN RW.CITE{{183 Kruusamäe,K. 2011}}</w:instrText>
      </w:r>
      <w:r w:rsidR="002A51CA" w:rsidRPr="00323C51">
        <w:fldChar w:fldCharType="separate"/>
      </w:r>
      <w:r w:rsidR="00DA3583" w:rsidRPr="00ED4B35">
        <w:rPr>
          <w:rFonts w:eastAsia="Times New Roman"/>
          <w:vertAlign w:val="superscript"/>
        </w:rPr>
        <w:t>[39]</w:t>
      </w:r>
      <w:r w:rsidR="002A51CA" w:rsidRPr="00272B63">
        <w:fldChar w:fldCharType="end"/>
      </w:r>
      <w:r w:rsidR="002A51CA" w:rsidRPr="00ED4B35">
        <w:t xml:space="preserve">  but</w:t>
      </w:r>
      <w:r w:rsidR="00831A06" w:rsidRPr="00ED4B35">
        <w:t xml:space="preserve"> in other hand</w:t>
      </w:r>
      <w:r w:rsidR="002A51CA" w:rsidRPr="00ED4B35">
        <w:t xml:space="preserve"> </w:t>
      </w:r>
      <w:r w:rsidR="00597C3F" w:rsidRPr="00ED4B35">
        <w:t>definitely</w:t>
      </w:r>
      <w:r w:rsidR="002A51CA" w:rsidRPr="00ED4B35">
        <w:t xml:space="preserve"> </w:t>
      </w:r>
      <w:r w:rsidR="002A51CA" w:rsidRPr="00ED4B35">
        <w:lastRenderedPageBreak/>
        <w:t xml:space="preserve">complicates the control of this type of actuator. </w:t>
      </w:r>
      <w:moveToRangeStart w:id="624" w:author="Indrek Must" w:date="2014-03-06T19:28:00Z" w:name="move381897437"/>
      <w:moveTo w:id="625" w:author="Indrek Must" w:date="2014-03-06T19:28:00Z">
        <w:r w:rsidR="00D07674" w:rsidRPr="00D07674">
          <w:t xml:space="preserve">The voltage across each electrode of the </w:t>
        </w:r>
      </w:moveTo>
      <w:ins w:id="626" w:author="Indrek Must" w:date="2014-03-06T19:29:00Z">
        <w:r w:rsidR="00D07674">
          <w:t xml:space="preserve">newly constructed </w:t>
        </w:r>
      </w:ins>
      <w:moveTo w:id="627" w:author="Indrek Must" w:date="2014-03-06T19:28:00Z">
        <w:r w:rsidR="00D07674" w:rsidRPr="00D07674">
          <w:t>IEAP actuator is always uniform, despite of the fact that the terminal voltage is switched at the frequency of as high as 32 kHz. It is essential</w:t>
        </w:r>
        <w:r w:rsidR="00D07674" w:rsidRPr="00664811">
          <w:t xml:space="preserve"> that the voltage difference is established immediately over the whole IEAP surface area, with no evidence of the transmission-line effect.</w:t>
        </w:r>
      </w:moveTo>
    </w:p>
    <w:moveToRangeEnd w:id="624"/>
    <w:p w:rsidR="00490D52" w:rsidRPr="00ED4B35" w:rsidRDefault="00490D52" w:rsidP="0048388E">
      <w:pPr>
        <w:spacing w:line="480" w:lineRule="auto"/>
        <w:jc w:val="both"/>
        <w:rPr>
          <w:lang w:val="en-US"/>
          <w:rPrChange w:id="628" w:author="Indrek Must" w:date="2014-03-06T19:19:00Z">
            <w:rPr/>
          </w:rPrChange>
        </w:rPr>
      </w:pPr>
    </w:p>
    <w:p w:rsidR="002A51CA" w:rsidRPr="00ED4B35" w:rsidRDefault="00831A06" w:rsidP="0048388E">
      <w:pPr>
        <w:spacing w:line="480" w:lineRule="auto"/>
        <w:jc w:val="both"/>
        <w:rPr>
          <w:lang w:val="en-US"/>
          <w:rPrChange w:id="629" w:author="Indrek Must" w:date="2014-03-06T19:19:00Z">
            <w:rPr/>
          </w:rPrChange>
        </w:rPr>
      </w:pPr>
      <w:r w:rsidRPr="00ED4B35">
        <w:rPr>
          <w:lang w:val="en-US"/>
          <w:rPrChange w:id="630" w:author="Indrek Must" w:date="2014-03-06T19:19:00Z">
            <w:rPr/>
          </w:rPrChange>
        </w:rPr>
        <w:t>In order to improve the conductivity of the carbonaceous elect</w:t>
      </w:r>
      <w:r w:rsidR="00490D52" w:rsidRPr="00ED4B35">
        <w:rPr>
          <w:lang w:val="en-US"/>
          <w:rPrChange w:id="631" w:author="Indrek Must" w:date="2014-03-06T19:19:00Z">
            <w:rPr/>
          </w:rPrChange>
        </w:rPr>
        <w:t>r</w:t>
      </w:r>
      <w:r w:rsidRPr="00ED4B35">
        <w:rPr>
          <w:lang w:val="en-US"/>
          <w:rPrChange w:id="632" w:author="Indrek Must" w:date="2014-03-06T19:19:00Z">
            <w:rPr/>
          </w:rPrChange>
        </w:rPr>
        <w:t xml:space="preserve">odes of the </w:t>
      </w:r>
      <w:ins w:id="633" w:author="Indrek Must" w:date="2014-03-06T19:21:00Z">
        <w:r w:rsidR="00D07674">
          <w:rPr>
            <w:lang w:val="en-US"/>
          </w:rPr>
          <w:t xml:space="preserve">IEAP </w:t>
        </w:r>
      </w:ins>
      <w:r w:rsidRPr="00ED4B35">
        <w:rPr>
          <w:lang w:val="en-US"/>
          <w:rPrChange w:id="634" w:author="Indrek Must" w:date="2014-03-06T19:19:00Z">
            <w:rPr/>
          </w:rPrChange>
        </w:rPr>
        <w:t>actuator</w:t>
      </w:r>
      <w:r w:rsidR="00490D52" w:rsidRPr="00ED4B35">
        <w:rPr>
          <w:lang w:val="en-US"/>
          <w:rPrChange w:id="635" w:author="Indrek Must" w:date="2014-03-06T19:19:00Z">
            <w:rPr/>
          </w:rPrChange>
        </w:rPr>
        <w:t xml:space="preserve"> fabricated for our IEAP robot</w:t>
      </w:r>
      <w:r w:rsidRPr="00ED4B35">
        <w:rPr>
          <w:lang w:val="en-US"/>
          <w:rPrChange w:id="636" w:author="Indrek Must" w:date="2014-03-06T19:19:00Z">
            <w:rPr/>
          </w:rPrChange>
        </w:rPr>
        <w:t xml:space="preserve">, </w:t>
      </w:r>
      <w:del w:id="637" w:author="Indrek Must" w:date="2014-03-06T19:21:00Z">
        <w:r w:rsidRPr="00ED4B35" w:rsidDel="00D07674">
          <w:rPr>
            <w:lang w:val="en-US"/>
            <w:rPrChange w:id="638" w:author="Indrek Must" w:date="2014-03-06T19:19:00Z">
              <w:rPr/>
            </w:rPrChange>
          </w:rPr>
          <w:delText xml:space="preserve">the </w:delText>
        </w:r>
      </w:del>
      <w:r w:rsidRPr="00ED4B35">
        <w:rPr>
          <w:lang w:val="en-US"/>
          <w:rPrChange w:id="639" w:author="Indrek Must" w:date="2014-03-06T19:19:00Z">
            <w:rPr/>
          </w:rPrChange>
        </w:rPr>
        <w:t>additional thin layers of gold were added on top of both sides of the</w:t>
      </w:r>
      <w:del w:id="640" w:author="Indrek Must" w:date="2014-03-06T19:21:00Z">
        <w:r w:rsidRPr="00ED4B35" w:rsidDel="00D07674">
          <w:rPr>
            <w:lang w:val="en-US"/>
            <w:rPrChange w:id="641" w:author="Indrek Must" w:date="2014-03-06T19:19:00Z">
              <w:rPr/>
            </w:rPrChange>
          </w:rPr>
          <w:delText xml:space="preserve"> </w:delText>
        </w:r>
      </w:del>
      <w:r w:rsidR="00490D52" w:rsidRPr="00ED4B35">
        <w:rPr>
          <w:lang w:val="en-US"/>
          <w:rPrChange w:id="642" w:author="Indrek Must" w:date="2014-03-06T19:19:00Z">
            <w:rPr/>
          </w:rPrChange>
        </w:rPr>
        <w:t xml:space="preserve"> </w:t>
      </w:r>
      <w:r w:rsidRPr="00ED4B35">
        <w:rPr>
          <w:lang w:val="en-US"/>
          <w:rPrChange w:id="643" w:author="Indrek Must" w:date="2014-03-06T19:19:00Z">
            <w:rPr/>
          </w:rPrChange>
        </w:rPr>
        <w:t>laminate.</w:t>
      </w:r>
      <w:r w:rsidR="00490D52" w:rsidRPr="00ED4B35">
        <w:rPr>
          <w:lang w:val="en-US"/>
          <w:rPrChange w:id="644" w:author="Indrek Must" w:date="2014-03-06T19:19:00Z">
            <w:rPr/>
          </w:rPrChange>
        </w:rPr>
        <w:t xml:space="preserve"> </w:t>
      </w:r>
      <w:del w:id="645" w:author="Indrek Must" w:date="2014-03-06T19:22:00Z">
        <w:r w:rsidR="00490D52" w:rsidRPr="00ED4B35" w:rsidDel="00D07674">
          <w:rPr>
            <w:lang w:val="en-US"/>
            <w:rPrChange w:id="646" w:author="Indrek Must" w:date="2014-03-06T19:19:00Z">
              <w:rPr/>
            </w:rPrChange>
          </w:rPr>
          <w:delText>The</w:delText>
        </w:r>
        <w:r w:rsidR="002A51CA" w:rsidRPr="00ED4B35" w:rsidDel="00D07674">
          <w:rPr>
            <w:lang w:val="en-US"/>
            <w:rPrChange w:id="647" w:author="Indrek Must" w:date="2014-03-06T19:19:00Z">
              <w:rPr/>
            </w:rPrChange>
          </w:rPr>
          <w:delText xml:space="preserve"> </w:delText>
        </w:r>
      </w:del>
      <w:ins w:id="648" w:author="Indrek Must" w:date="2014-03-06T19:22:00Z">
        <w:r w:rsidR="00D07674">
          <w:rPr>
            <w:lang w:val="en-US"/>
          </w:rPr>
          <w:t>A</w:t>
        </w:r>
        <w:r w:rsidR="00D07674" w:rsidRPr="00ED4B35">
          <w:rPr>
            <w:lang w:val="en-US"/>
            <w:rPrChange w:id="649" w:author="Indrek Must" w:date="2014-03-06T19:19:00Z">
              <w:rPr/>
            </w:rPrChange>
          </w:rPr>
          <w:t xml:space="preserve"> </w:t>
        </w:r>
      </w:ins>
      <w:r w:rsidR="002A51CA" w:rsidRPr="00ED4B35">
        <w:rPr>
          <w:lang w:val="en-US"/>
          <w:rPrChange w:id="650" w:author="Indrek Must" w:date="2014-03-06T19:19:00Z">
            <w:rPr/>
          </w:rPrChange>
        </w:rPr>
        <w:t>compact gold foil proved to provide the lowest surface resistance without compromising the flexibility of the laminate. During fabrication, both sides of the IEAP actuator were covered with the</w:t>
      </w:r>
      <w:r w:rsidR="00534D8D" w:rsidRPr="00ED4B35">
        <w:rPr>
          <w:lang w:val="en-US"/>
          <w:rPrChange w:id="651" w:author="Indrek Must" w:date="2014-03-06T19:19:00Z">
            <w:rPr/>
          </w:rPrChange>
        </w:rPr>
        <w:t xml:space="preserve"> </w:t>
      </w:r>
      <w:r w:rsidR="002A51CA" w:rsidRPr="00ED4B35">
        <w:rPr>
          <w:lang w:val="en-US"/>
          <w:rPrChange w:id="652" w:author="Indrek Must" w:date="2014-03-06T19:19:00Z">
            <w:rPr/>
          </w:rPrChange>
        </w:rPr>
        <w:t xml:space="preserve">current collector composed of three layers of </w:t>
      </w:r>
      <w:ins w:id="653" w:author="Indrek Must" w:date="2014-03-06T19:24:00Z">
        <w:r w:rsidR="00D07674">
          <w:rPr>
            <w:lang w:val="en-US"/>
          </w:rPr>
          <w:t xml:space="preserve">130-nm </w:t>
        </w:r>
      </w:ins>
      <w:r w:rsidR="002A51CA" w:rsidRPr="00ED4B35">
        <w:rPr>
          <w:lang w:val="en-US"/>
          <w:rPrChange w:id="654" w:author="Indrek Must" w:date="2014-03-06T19:19:00Z">
            <w:rPr/>
          </w:rPrChange>
        </w:rPr>
        <w:t xml:space="preserve">gold foil. According to the recipe suggested by </w:t>
      </w:r>
      <w:proofErr w:type="spellStart"/>
      <w:r w:rsidR="002A51CA" w:rsidRPr="00ED4B35">
        <w:rPr>
          <w:lang w:val="en-US"/>
          <w:rPrChange w:id="655" w:author="Indrek Must" w:date="2014-03-06T19:19:00Z">
            <w:rPr/>
          </w:rPrChange>
        </w:rPr>
        <w:t>Akle</w:t>
      </w:r>
      <w:proofErr w:type="spellEnd"/>
      <w:r w:rsidR="002A51CA" w:rsidRPr="00ED4B35">
        <w:rPr>
          <w:lang w:val="en-US"/>
          <w:rPrChange w:id="656" w:author="Indrek Must" w:date="2014-03-06T19:19:00Z">
            <w:rPr/>
          </w:rPrChange>
        </w:rPr>
        <w:t xml:space="preserve"> et al </w:t>
      </w:r>
      <w:r w:rsidR="002A51CA" w:rsidRPr="00D07674">
        <w:rPr>
          <w:highlight w:val="yellow"/>
          <w:lang w:val="en-US"/>
          <w:rPrChange w:id="657" w:author="Indrek Must" w:date="2014-03-06T19:23:00Z">
            <w:rPr/>
          </w:rPrChange>
        </w:rPr>
        <w:t>[</w:t>
      </w:r>
      <w:proofErr w:type="spellStart"/>
      <w:r w:rsidR="002A51CA" w:rsidRPr="00D07674">
        <w:rPr>
          <w:highlight w:val="yellow"/>
          <w:lang w:val="en-US"/>
          <w:rPrChange w:id="658" w:author="Indrek Must" w:date="2014-03-06T19:23:00Z">
            <w:rPr/>
          </w:rPrChange>
        </w:rPr>
        <w:t>Akle</w:t>
      </w:r>
      <w:proofErr w:type="spellEnd"/>
      <w:r w:rsidR="002A51CA" w:rsidRPr="00D07674">
        <w:rPr>
          <w:highlight w:val="yellow"/>
          <w:lang w:val="en-US"/>
          <w:rPrChange w:id="659" w:author="Indrek Must" w:date="2014-03-06T19:23:00Z">
            <w:rPr/>
          </w:rPrChange>
        </w:rPr>
        <w:t>, DOI: 10.1007/s10853-006-0632-4 ]</w:t>
      </w:r>
      <w:r w:rsidR="002A51CA" w:rsidRPr="00ED4B35">
        <w:rPr>
          <w:lang w:val="en-US"/>
          <w:rPrChange w:id="660" w:author="Indrek Must" w:date="2014-03-06T19:19:00Z">
            <w:rPr/>
          </w:rPrChange>
        </w:rPr>
        <w:t xml:space="preserve"> the gold foils were glued, layer by layer, on top of the electrode using the Ion Power LQ-1115 15% </w:t>
      </w:r>
      <w:proofErr w:type="spellStart"/>
      <w:r w:rsidR="002A51CA" w:rsidRPr="00ED4B35">
        <w:rPr>
          <w:lang w:val="en-US"/>
          <w:rPrChange w:id="661" w:author="Indrek Must" w:date="2014-03-06T19:19:00Z">
            <w:rPr/>
          </w:rPrChange>
        </w:rPr>
        <w:t>Nafion</w:t>
      </w:r>
      <w:proofErr w:type="spellEnd"/>
      <w:r w:rsidR="00597C3F" w:rsidRPr="00ED4B35">
        <w:rPr>
          <w:lang w:val="en-US"/>
          <w:rPrChange w:id="662" w:author="Indrek Must" w:date="2014-03-06T19:19:00Z">
            <w:rPr/>
          </w:rPrChange>
        </w:rPr>
        <w:t>®</w:t>
      </w:r>
      <w:r w:rsidR="002A51CA" w:rsidRPr="00ED4B35">
        <w:rPr>
          <w:lang w:val="en-US"/>
          <w:rPrChange w:id="663" w:author="Indrek Must" w:date="2014-03-06T19:19:00Z">
            <w:rPr/>
          </w:rPrChange>
        </w:rPr>
        <w:t xml:space="preserve"> solution in a mixture of water and alcohols. </w:t>
      </w:r>
      <w:r w:rsidR="00597C3F" w:rsidRPr="00ED4B35">
        <w:rPr>
          <w:lang w:val="en-US"/>
          <w:rPrChange w:id="664" w:author="Indrek Must" w:date="2014-03-06T19:19:00Z">
            <w:rPr/>
          </w:rPrChange>
        </w:rPr>
        <w:t xml:space="preserve">The </w:t>
      </w:r>
      <w:proofErr w:type="spellStart"/>
      <w:r w:rsidR="002A51CA" w:rsidRPr="00ED4B35">
        <w:rPr>
          <w:lang w:val="en-US"/>
          <w:rPrChange w:id="665" w:author="Indrek Must" w:date="2014-03-06T19:19:00Z">
            <w:rPr/>
          </w:rPrChange>
        </w:rPr>
        <w:t>Nafion</w:t>
      </w:r>
      <w:proofErr w:type="spellEnd"/>
      <w:del w:id="666" w:author="Indrek Must" w:date="2014-03-06T19:23:00Z">
        <w:r w:rsidR="00597C3F" w:rsidRPr="00ED4B35" w:rsidDel="00D07674">
          <w:rPr>
            <w:lang w:val="en-US"/>
            <w:rPrChange w:id="667" w:author="Indrek Must" w:date="2014-03-06T19:19:00Z">
              <w:rPr/>
            </w:rPrChange>
          </w:rPr>
          <w:delText>®</w:delText>
        </w:r>
      </w:del>
      <w:r w:rsidR="002A51CA" w:rsidRPr="00ED4B35">
        <w:rPr>
          <w:lang w:val="en-US"/>
          <w:rPrChange w:id="668" w:author="Indrek Must" w:date="2014-03-06T19:19:00Z">
            <w:rPr/>
          </w:rPrChange>
        </w:rPr>
        <w:t xml:space="preserve"> adhesive also acts as an elastic </w:t>
      </w:r>
      <w:ins w:id="669" w:author="Indrek Must" w:date="2014-03-06T19:23:00Z">
        <w:r w:rsidR="00D07674">
          <w:rPr>
            <w:lang w:val="en-US"/>
          </w:rPr>
          <w:t xml:space="preserve">softening </w:t>
        </w:r>
      </w:ins>
      <w:r w:rsidR="002A51CA" w:rsidRPr="00ED4B35">
        <w:rPr>
          <w:lang w:val="en-US"/>
          <w:rPrChange w:id="670" w:author="Indrek Must" w:date="2014-03-06T19:19:00Z">
            <w:rPr/>
          </w:rPrChange>
        </w:rPr>
        <w:t>layer, precluding the gold layers</w:t>
      </w:r>
      <w:r w:rsidR="007F7645" w:rsidRPr="00ED4B35">
        <w:rPr>
          <w:lang w:val="en-US"/>
          <w:rPrChange w:id="671" w:author="Indrek Must" w:date="2014-03-06T19:19:00Z">
            <w:rPr/>
          </w:rPrChange>
        </w:rPr>
        <w:t xml:space="preserve"> from cracking</w:t>
      </w:r>
      <w:r w:rsidR="002A51CA" w:rsidRPr="00ED4B35">
        <w:rPr>
          <w:lang w:val="en-US"/>
          <w:rPrChange w:id="672" w:author="Indrek Must" w:date="2014-03-06T19:19:00Z">
            <w:rPr/>
          </w:rPrChange>
        </w:rPr>
        <w:t xml:space="preserve">. </w:t>
      </w:r>
    </w:p>
    <w:p w:rsidR="00D07674" w:rsidRDefault="002A51CA" w:rsidP="001D6D55">
      <w:pPr>
        <w:pStyle w:val="Maintext0"/>
        <w:rPr>
          <w:ins w:id="673" w:author="Indrek Must" w:date="2014-03-06T19:28:00Z"/>
        </w:rPr>
      </w:pPr>
      <w:r w:rsidRPr="00ED4B35">
        <w:t>It is essential</w:t>
      </w:r>
      <w:del w:id="674" w:author="Indrek Must" w:date="2014-03-06T19:24:00Z">
        <w:r w:rsidRPr="00ED4B35" w:rsidDel="00D07674">
          <w:delText>,</w:delText>
        </w:r>
      </w:del>
      <w:r w:rsidRPr="00ED4B35">
        <w:t xml:space="preserve"> that </w:t>
      </w:r>
      <w:del w:id="675" w:author="Indrek Must" w:date="2014-03-06T19:24:00Z">
        <w:r w:rsidRPr="00ED4B35" w:rsidDel="00D07674">
          <w:delText xml:space="preserve">the </w:delText>
        </w:r>
      </w:del>
      <w:ins w:id="676" w:author="Indrek Must" w:date="2014-03-06T19:24:00Z">
        <w:r w:rsidR="00D07674">
          <w:t>a</w:t>
        </w:r>
        <w:r w:rsidR="00D07674" w:rsidRPr="00ED4B35">
          <w:t xml:space="preserve"> </w:t>
        </w:r>
      </w:ins>
      <w:r w:rsidRPr="00ED4B35">
        <w:t xml:space="preserve">gold foil of </w:t>
      </w:r>
      <w:proofErr w:type="spellStart"/>
      <w:r w:rsidRPr="00ED4B35">
        <w:t>nanoscale</w:t>
      </w:r>
      <w:proofErr w:type="spellEnd"/>
      <w:r w:rsidRPr="00ED4B35">
        <w:t xml:space="preserve"> thickness is </w:t>
      </w:r>
      <w:del w:id="677" w:author="Indrek Must" w:date="2014-03-06T19:24:00Z">
        <w:r w:rsidR="00831A06" w:rsidRPr="00D07674" w:rsidDel="00D07674">
          <w:delText xml:space="preserve">still </w:delText>
        </w:r>
      </w:del>
      <w:r w:rsidRPr="00D07674">
        <w:t xml:space="preserve">a continuous layer of </w:t>
      </w:r>
      <w:r w:rsidR="00E01BED" w:rsidRPr="00D07674">
        <w:t>metal</w:t>
      </w:r>
      <w:r w:rsidR="00831A06" w:rsidRPr="00D07674">
        <w:t xml:space="preserve"> </w:t>
      </w:r>
      <w:r w:rsidR="00490D52" w:rsidRPr="00D07674">
        <w:t xml:space="preserve">with </w:t>
      </w:r>
      <w:ins w:id="678" w:author="Indrek Must" w:date="2014-03-06T19:23:00Z">
        <w:r w:rsidR="00D07674">
          <w:t xml:space="preserve">an </w:t>
        </w:r>
      </w:ins>
      <w:r w:rsidR="00490D52" w:rsidRPr="00D07674">
        <w:t xml:space="preserve">excellent </w:t>
      </w:r>
      <w:r w:rsidRPr="00D07674">
        <w:t xml:space="preserve">electric conductivity. </w:t>
      </w:r>
      <w:r w:rsidRPr="00ED4B35">
        <w:rPr>
          <w:b/>
        </w:rPr>
        <w:fldChar w:fldCharType="begin"/>
      </w:r>
      <w:r w:rsidRPr="00ED4B35">
        <w:rPr>
          <w:b/>
        </w:rPr>
        <w:instrText xml:space="preserve"> REF _Ref379984139 \h </w:instrText>
      </w:r>
      <w:r w:rsidR="00D1412F" w:rsidRPr="00ED4B35">
        <w:rPr>
          <w:b/>
        </w:rPr>
        <w:instrText xml:space="preserve"> \* MERGEFORMAT </w:instrText>
      </w:r>
      <w:r w:rsidRPr="00ED4B35">
        <w:rPr>
          <w:b/>
        </w:rPr>
      </w:r>
      <w:r w:rsidRPr="00323C51">
        <w:rPr>
          <w:b/>
        </w:rPr>
        <w:fldChar w:fldCharType="separate"/>
      </w:r>
      <w:r w:rsidR="00534D8D" w:rsidRPr="00ED4B35">
        <w:rPr>
          <w:b/>
        </w:rPr>
        <w:t>Figure 5</w:t>
      </w:r>
      <w:r w:rsidRPr="00040E89">
        <w:rPr>
          <w:b/>
        </w:rPr>
        <w:fldChar w:fldCharType="end"/>
      </w:r>
      <w:r w:rsidRPr="00ED4B35">
        <w:rPr>
          <w:b/>
        </w:rPr>
        <w:t>d</w:t>
      </w:r>
      <w:r w:rsidRPr="00ED4B35">
        <w:t xml:space="preserve"> demonstrates that </w:t>
      </w:r>
      <w:r w:rsidR="00831A06" w:rsidRPr="00ED4B35">
        <w:t>the resistance</w:t>
      </w:r>
      <w:r w:rsidR="00490D52" w:rsidRPr="00ED4B35">
        <w:t>,</w:t>
      </w:r>
      <w:r w:rsidR="00831A06" w:rsidRPr="00ED4B35">
        <w:t xml:space="preserve"> provided by </w:t>
      </w:r>
      <w:r w:rsidRPr="00ED4B35">
        <w:t>three layers of 130-nm gold foils</w:t>
      </w:r>
      <w:r w:rsidR="00490D52" w:rsidRPr="00ED4B35">
        <w:t>,</w:t>
      </w:r>
      <w:r w:rsidRPr="00ED4B35">
        <w:t xml:space="preserve"> is only tw</w:t>
      </w:r>
      <w:r w:rsidR="00831A06" w:rsidRPr="00ED4B35">
        <w:t>ice</w:t>
      </w:r>
      <w:r w:rsidRPr="00ED4B35">
        <w:t xml:space="preserve"> higher than the calculated theoretical resistance value for the </w:t>
      </w:r>
      <w:ins w:id="679" w:author="Indrek Must" w:date="2014-03-06T19:25:00Z">
        <w:r w:rsidR="00D07674">
          <w:t xml:space="preserve">uniform and </w:t>
        </w:r>
      </w:ins>
      <w:ins w:id="680" w:author="Indrek Must" w:date="2014-03-06T19:26:00Z">
        <w:r w:rsidR="00D07674">
          <w:t xml:space="preserve">flawless layer of </w:t>
        </w:r>
      </w:ins>
      <w:r w:rsidRPr="00D07674">
        <w:t>gold</w:t>
      </w:r>
      <w:r w:rsidR="00831A06" w:rsidRPr="00D07674">
        <w:t xml:space="preserve"> of </w:t>
      </w:r>
      <w:del w:id="681" w:author="Indrek Must" w:date="2014-03-06T19:25:00Z">
        <w:r w:rsidR="00831A06" w:rsidRPr="00D07674" w:rsidDel="00D07674">
          <w:delText xml:space="preserve">the </w:delText>
        </w:r>
      </w:del>
      <w:r w:rsidR="00831A06" w:rsidRPr="00D07674">
        <w:t>equal thickness</w:t>
      </w:r>
      <w:r w:rsidRPr="00D07674">
        <w:t xml:space="preserve">. </w:t>
      </w:r>
      <w:r w:rsidR="001D6D55" w:rsidRPr="00D07674">
        <w:t>The gold layer is compliant</w:t>
      </w:r>
      <w:ins w:id="682" w:author="Indrek Must" w:date="2014-03-06T19:26:00Z">
        <w:r w:rsidR="00D07674">
          <w:t xml:space="preserve"> and</w:t>
        </w:r>
      </w:ins>
      <w:del w:id="683" w:author="Indrek Must" w:date="2014-03-06T19:26:00Z">
        <w:r w:rsidR="001D6D55" w:rsidRPr="00D07674" w:rsidDel="00D07674">
          <w:delText>,</w:delText>
        </w:r>
      </w:del>
      <w:r w:rsidR="001D6D55" w:rsidRPr="00D07674">
        <w:t xml:space="preserve"> flexible</w:t>
      </w:r>
      <w:ins w:id="684" w:author="Indrek Must" w:date="2014-03-06T19:26:00Z">
        <w:r w:rsidR="00D07674">
          <w:t>,</w:t>
        </w:r>
      </w:ins>
      <w:r w:rsidR="001D6D55" w:rsidRPr="00D07674">
        <w:t xml:space="preserve"> and its resistance does not change considerably when bent due to its low thickness and </w:t>
      </w:r>
      <w:commentRangeStart w:id="685"/>
      <w:r w:rsidR="001D6D55" w:rsidRPr="00D07674">
        <w:rPr>
          <w:highlight w:val="yellow"/>
          <w:rPrChange w:id="686" w:author="Indrek Must" w:date="2014-03-06T19:27:00Z">
            <w:rPr/>
          </w:rPrChange>
        </w:rPr>
        <w:t>convoluted</w:t>
      </w:r>
      <w:commentRangeEnd w:id="685"/>
      <w:r w:rsidR="00D07674">
        <w:rPr>
          <w:rStyle w:val="CommentReference"/>
          <w:lang w:val="x-none"/>
        </w:rPr>
        <w:commentReference w:id="685"/>
      </w:r>
      <w:commentRangeStart w:id="687"/>
      <w:r w:rsidR="001D6D55" w:rsidRPr="00D07674">
        <w:t xml:space="preserve"> </w:t>
      </w:r>
      <w:commentRangeEnd w:id="687"/>
      <w:r w:rsidR="001D6D55" w:rsidRPr="00D07674">
        <w:rPr>
          <w:rStyle w:val="CommentReference"/>
        </w:rPr>
        <w:commentReference w:id="687"/>
      </w:r>
      <w:r w:rsidR="001D6D55" w:rsidRPr="00D07674">
        <w:t xml:space="preserve">surface, achieved during the manufacturing process. </w:t>
      </w:r>
      <w:del w:id="688" w:author="Indrek Must" w:date="2014-03-06T19:27:00Z">
        <w:r w:rsidRPr="00D07674" w:rsidDel="00D07674">
          <w:delText>Due to its low thickness, the gold current collector was compliant and its resistance did not change considerably when bent.</w:delText>
        </w:r>
        <w:r w:rsidR="001D6D55" w:rsidRPr="00D07674" w:rsidDel="00D07674">
          <w:delText xml:space="preserve"> </w:delText>
        </w:r>
      </w:del>
      <w:r w:rsidR="001D6D55" w:rsidRPr="00D07674">
        <w:t>The convoluting process is described in detail</w:t>
      </w:r>
      <w:del w:id="689" w:author="Indrek Must" w:date="2014-03-06T19:27:00Z">
        <w:r w:rsidR="001D6D55" w:rsidRPr="00D07674" w:rsidDel="00D07674">
          <w:delText>s</w:delText>
        </w:r>
      </w:del>
      <w:r w:rsidR="001D6D55" w:rsidRPr="00D07674">
        <w:t xml:space="preserve"> in the</w:t>
      </w:r>
      <w:r w:rsidR="001D6D55" w:rsidRPr="00D07674">
        <w:rPr>
          <w:b/>
          <w:rPrChange w:id="690" w:author="Indrek Must" w:date="2014-03-06T19:27:00Z">
            <w:rPr/>
          </w:rPrChange>
        </w:rPr>
        <w:t xml:space="preserve"> Supporting Information</w:t>
      </w:r>
      <w:r w:rsidR="001D6D55" w:rsidRPr="00D07674">
        <w:t xml:space="preserve">. </w:t>
      </w:r>
    </w:p>
    <w:p w:rsidR="002A51CA" w:rsidRPr="00D07674" w:rsidDel="00D07674" w:rsidRDefault="002A51CA" w:rsidP="001D6D55">
      <w:pPr>
        <w:pStyle w:val="Maintext0"/>
      </w:pPr>
      <w:moveFromRangeStart w:id="691" w:author="Indrek Must" w:date="2014-03-06T19:28:00Z" w:name="move381897437"/>
      <w:moveFrom w:id="692" w:author="Indrek Must" w:date="2014-03-06T19:28:00Z">
        <w:r w:rsidRPr="00D07674" w:rsidDel="00D07674">
          <w:t>The</w:t>
        </w:r>
        <w:r w:rsidR="001D6D55" w:rsidRPr="00D07674" w:rsidDel="00D07674">
          <w:t xml:space="preserve"> voltage across each electrode of the</w:t>
        </w:r>
        <w:r w:rsidRPr="00D07674" w:rsidDel="00D07674">
          <w:t xml:space="preserve"> IEAP actuator </w:t>
        </w:r>
        <w:r w:rsidR="001D6D55" w:rsidRPr="00D07674" w:rsidDel="00D07674">
          <w:t xml:space="preserve">is </w:t>
        </w:r>
        <w:r w:rsidRPr="00D07674" w:rsidDel="00D07674">
          <w:t xml:space="preserve">always uniform, despite of the fact that the terminal voltage is switched at </w:t>
        </w:r>
        <w:r w:rsidR="001D6D55" w:rsidRPr="00D07674" w:rsidDel="00D07674">
          <w:t xml:space="preserve">the </w:t>
        </w:r>
        <w:r w:rsidRPr="00D07674" w:rsidDel="00D07674">
          <w:t>frequency</w:t>
        </w:r>
        <w:r w:rsidR="001D6D55" w:rsidRPr="00D07674" w:rsidDel="00D07674">
          <w:t xml:space="preserve"> of</w:t>
        </w:r>
        <w:r w:rsidRPr="00D07674" w:rsidDel="00D07674">
          <w:t xml:space="preserve"> as high as 32 kHz. It is </w:t>
        </w:r>
        <w:r w:rsidR="001D6D55" w:rsidRPr="00D07674" w:rsidDel="00D07674">
          <w:t xml:space="preserve">essential </w:t>
        </w:r>
        <w:r w:rsidRPr="00D07674" w:rsidDel="00D07674">
          <w:t>that the voltage difference is established immediately over the whole IEAP surface area, with no evidence of the transmission-line effect.</w:t>
        </w:r>
      </w:moveFrom>
    </w:p>
    <w:p w:rsidR="002A51CA" w:rsidRPr="00D07674" w:rsidRDefault="002A51CA" w:rsidP="002A51CA">
      <w:pPr>
        <w:pStyle w:val="Heading2"/>
      </w:pPr>
      <w:bookmarkStart w:id="693" w:name="_Toc381529110"/>
      <w:moveFromRangeEnd w:id="691"/>
      <w:r w:rsidRPr="00D07674">
        <w:t xml:space="preserve">Electromechanical performance of the </w:t>
      </w:r>
      <w:r w:rsidR="00D22B7E" w:rsidRPr="00D07674">
        <w:t xml:space="preserve">IEAP </w:t>
      </w:r>
      <w:r w:rsidRPr="00D07674">
        <w:t>material</w:t>
      </w:r>
      <w:bookmarkEnd w:id="693"/>
    </w:p>
    <w:p w:rsidR="002A51CA" w:rsidRPr="00ED4B35" w:rsidRDefault="00D07674">
      <w:pPr>
        <w:pStyle w:val="Maintext0"/>
      </w:pPr>
      <w:ins w:id="694" w:author="Indrek Must" w:date="2014-03-06T19:29:00Z">
        <w:r>
          <w:t xml:space="preserve">The </w:t>
        </w:r>
      </w:ins>
      <w:del w:id="695" w:author="Indrek Must" w:date="2014-03-06T19:29:00Z">
        <w:r w:rsidR="002A51CA" w:rsidRPr="00D07674" w:rsidDel="00D07674">
          <w:delText>E</w:delText>
        </w:r>
      </w:del>
      <w:ins w:id="696" w:author="Indrek Must" w:date="2014-03-06T19:29:00Z">
        <w:r>
          <w:t>e</w:t>
        </w:r>
      </w:ins>
      <w:r w:rsidR="002A51CA" w:rsidRPr="00D07674">
        <w:t xml:space="preserve">lectromechanical performance of the constructed IEAP actuator was investigated using a sinusoidal input signal. In the free-bending mode, the curvature of the IEAP </w:t>
      </w:r>
      <w:del w:id="697" w:author="Indrek Must" w:date="2014-03-06T19:30:00Z">
        <w:r w:rsidR="002A51CA" w:rsidRPr="00D07674" w:rsidDel="00D07674">
          <w:delText xml:space="preserve">changed </w:delText>
        </w:r>
      </w:del>
      <w:ins w:id="698" w:author="Indrek Must" w:date="2014-03-06T19:30:00Z">
        <w:r w:rsidRPr="00D07674">
          <w:t>change</w:t>
        </w:r>
        <w:r>
          <w:t>s</w:t>
        </w:r>
        <w:r w:rsidRPr="00D07674">
          <w:t xml:space="preserve"> </w:t>
        </w:r>
      </w:ins>
      <w:r w:rsidR="002A51CA" w:rsidRPr="00D07674">
        <w:lastRenderedPageBreak/>
        <w:t xml:space="preserve">uniformly across the whole length of the laminate; therefore, it is possible to determine the IEAP curvature by fitting an arc over the image of the IEAP cross-section. </w:t>
      </w:r>
      <w:r w:rsidR="002A51CA" w:rsidRPr="00ED4B35">
        <w:rPr>
          <w:b/>
        </w:rPr>
        <w:fldChar w:fldCharType="begin"/>
      </w:r>
      <w:r w:rsidR="002A51CA" w:rsidRPr="00ED4B35">
        <w:rPr>
          <w:b/>
        </w:rPr>
        <w:instrText xml:space="preserve"> REF _Ref379040348 \h </w:instrText>
      </w:r>
      <w:r w:rsidR="00D1412F" w:rsidRPr="00ED4B35">
        <w:rPr>
          <w:b/>
        </w:rPr>
        <w:instrText xml:space="preserve"> \* MERGEFORMAT </w:instrText>
      </w:r>
      <w:r w:rsidR="002A51CA" w:rsidRPr="00ED4B35">
        <w:rPr>
          <w:b/>
        </w:rPr>
      </w:r>
      <w:r w:rsidR="002A51CA" w:rsidRPr="00323C51">
        <w:rPr>
          <w:b/>
        </w:rPr>
        <w:fldChar w:fldCharType="separate"/>
      </w:r>
      <w:r w:rsidR="00534D8D" w:rsidRPr="00ED4B35">
        <w:rPr>
          <w:b/>
        </w:rPr>
        <w:t>Figure 6</w:t>
      </w:r>
      <w:r w:rsidR="002A51CA" w:rsidRPr="00040E89">
        <w:rPr>
          <w:b/>
        </w:rPr>
        <w:fldChar w:fldCharType="end"/>
      </w:r>
      <w:proofErr w:type="gramStart"/>
      <w:r w:rsidR="002A51CA" w:rsidRPr="00ED4B35">
        <w:t>a depicts</w:t>
      </w:r>
      <w:proofErr w:type="gramEnd"/>
      <w:r w:rsidR="002A51CA" w:rsidRPr="00ED4B35">
        <w:t xml:space="preserve"> the cross-section of the IEAP actuator at different input voltages. The blocking force increased proportionally with the amplitude of sinusoidal input voltage, as given in </w:t>
      </w:r>
      <w:r w:rsidR="002A51CA" w:rsidRPr="00040E89">
        <w:rPr>
          <w:b/>
        </w:rPr>
        <w:fldChar w:fldCharType="begin"/>
      </w:r>
      <w:r w:rsidR="002A51CA" w:rsidRPr="00ED4B35">
        <w:rPr>
          <w:b/>
        </w:rPr>
        <w:instrText xml:space="preserve"> REF _Ref379040348 \h </w:instrText>
      </w:r>
      <w:r w:rsidR="00D1412F" w:rsidRPr="00ED4B35">
        <w:rPr>
          <w:b/>
        </w:rPr>
        <w:instrText xml:space="preserve"> \* MERGEFORMAT </w:instrText>
      </w:r>
      <w:r w:rsidR="002A51CA" w:rsidRPr="00323C51">
        <w:rPr>
          <w:b/>
        </w:rPr>
      </w:r>
      <w:r w:rsidR="002A51CA" w:rsidRPr="00323C51">
        <w:rPr>
          <w:b/>
        </w:rPr>
        <w:fldChar w:fldCharType="separate"/>
      </w:r>
      <w:r w:rsidR="00534D8D" w:rsidRPr="00ED4B35">
        <w:rPr>
          <w:b/>
        </w:rPr>
        <w:t>Figure 6</w:t>
      </w:r>
      <w:r w:rsidR="002A51CA" w:rsidRPr="00272B63">
        <w:rPr>
          <w:b/>
        </w:rPr>
        <w:fldChar w:fldCharType="end"/>
      </w:r>
      <w:r w:rsidR="002A51CA" w:rsidRPr="00ED4B35">
        <w:rPr>
          <w:b/>
        </w:rPr>
        <w:t>b</w:t>
      </w:r>
      <w:r w:rsidR="002A51CA" w:rsidRPr="00ED4B35">
        <w:t xml:space="preserve">, Instead, the free-bending curvature increased exponentially with the increased input voltage amplitude; also shown in </w:t>
      </w:r>
      <w:r w:rsidR="002A51CA" w:rsidRPr="00040E89">
        <w:fldChar w:fldCharType="begin"/>
      </w:r>
      <w:r w:rsidR="002A51CA" w:rsidRPr="00ED4B35">
        <w:instrText xml:space="preserve"> REF _Ref379040348 \h </w:instrText>
      </w:r>
      <w:r w:rsidR="00D1412F" w:rsidRPr="00ED4B35">
        <w:instrText xml:space="preserve"> \* MERGEFORMAT </w:instrText>
      </w:r>
      <w:r w:rsidR="002A51CA" w:rsidRPr="00323C51">
        <w:fldChar w:fldCharType="separate"/>
      </w:r>
      <w:r w:rsidR="00534D8D" w:rsidRPr="00ED4B35">
        <w:t>Figure 6</w:t>
      </w:r>
      <w:r w:rsidR="002A51CA" w:rsidRPr="00272B63">
        <w:fldChar w:fldCharType="end"/>
      </w:r>
      <w:r w:rsidR="002A51CA" w:rsidRPr="00ED4B35">
        <w:t xml:space="preserve">b. </w:t>
      </w:r>
    </w:p>
    <w:p w:rsidR="002A51CA" w:rsidRPr="00ED4B35" w:rsidRDefault="002A51CA">
      <w:pPr>
        <w:pStyle w:val="Maintext0"/>
      </w:pPr>
      <w:r w:rsidRPr="00ED4B35">
        <w:t xml:space="preserve">The measurements show that the performance of the IEAP actuators is limited </w:t>
      </w:r>
      <w:r w:rsidR="00416910" w:rsidRPr="00ED4B35">
        <w:t xml:space="preserve">solely </w:t>
      </w:r>
      <w:r w:rsidRPr="00ED4B35">
        <w:t xml:space="preserve">by the amount of </w:t>
      </w:r>
      <w:r w:rsidR="00CE1ECF" w:rsidRPr="00ED4B35">
        <w:t xml:space="preserve">the </w:t>
      </w:r>
      <w:r w:rsidRPr="00ED4B35">
        <w:t>charging current</w:t>
      </w:r>
      <w:del w:id="699" w:author="Indrek Must" w:date="2014-03-06T19:30:00Z">
        <w:r w:rsidR="00CE1ECF" w:rsidRPr="00ED4B35" w:rsidDel="004A226C">
          <w:delText>,</w:delText>
        </w:r>
      </w:del>
      <w:r w:rsidRPr="00ED4B35">
        <w:t xml:space="preserve"> averaged </w:t>
      </w:r>
      <w:del w:id="700" w:author="Indrek Must" w:date="2014-03-06T19:30:00Z">
        <w:r w:rsidR="00CE1ECF" w:rsidRPr="00ED4B35" w:rsidDel="004A226C">
          <w:delText>with respect to</w:delText>
        </w:r>
      </w:del>
      <w:ins w:id="701" w:author="Indrek Must" w:date="2014-03-06T19:30:00Z">
        <w:r w:rsidR="004A226C">
          <w:t>in</w:t>
        </w:r>
      </w:ins>
      <w:r w:rsidRPr="004A226C">
        <w:t xml:space="preserve"> time, </w:t>
      </w:r>
      <w:r w:rsidR="00416910" w:rsidRPr="004A226C">
        <w:t xml:space="preserve">and is </w:t>
      </w:r>
      <w:r w:rsidRPr="004A226C">
        <w:t xml:space="preserve">not considerably affected by the </w:t>
      </w:r>
      <w:commentRangeStart w:id="702"/>
      <w:r w:rsidR="00416910" w:rsidRPr="004A226C">
        <w:t>form</w:t>
      </w:r>
      <w:r w:rsidRPr="004A226C">
        <w:t xml:space="preserve"> </w:t>
      </w:r>
      <w:commentRangeEnd w:id="702"/>
      <w:r w:rsidR="004A226C">
        <w:rPr>
          <w:rStyle w:val="CommentReference"/>
          <w:lang w:val="x-none"/>
        </w:rPr>
        <w:commentReference w:id="702"/>
      </w:r>
      <w:r w:rsidRPr="004A226C">
        <w:t xml:space="preserve">of </w:t>
      </w:r>
      <w:del w:id="703" w:author="Indrek Must" w:date="2014-03-06T19:32:00Z">
        <w:r w:rsidR="00581F79" w:rsidRPr="004A226C" w:rsidDel="004A226C">
          <w:delText xml:space="preserve">the </w:delText>
        </w:r>
      </w:del>
      <w:r w:rsidRPr="004A226C">
        <w:t>driving signal. Limit</w:t>
      </w:r>
      <w:r w:rsidR="003B5EA1" w:rsidRPr="004A226C">
        <w:t>at</w:t>
      </w:r>
      <w:r w:rsidRPr="004A226C">
        <w:t>i</w:t>
      </w:r>
      <w:r w:rsidR="003B5EA1" w:rsidRPr="004A226C">
        <w:t>o</w:t>
      </w:r>
      <w:r w:rsidRPr="004A226C">
        <w:t xml:space="preserve">n of the time-averaged charging current is important </w:t>
      </w:r>
      <w:r w:rsidR="003B5EA1" w:rsidRPr="004A226C">
        <w:t xml:space="preserve">for another reason - </w:t>
      </w:r>
      <w:r w:rsidRPr="004A226C">
        <w:t xml:space="preserve">for improving the </w:t>
      </w:r>
      <w:r w:rsidR="003B5EA1" w:rsidRPr="00D865DD">
        <w:t xml:space="preserve">lifetime of the </w:t>
      </w:r>
      <w:r w:rsidRPr="00D865DD">
        <w:t>IEAP</w:t>
      </w:r>
      <w:r w:rsidR="003B5EA1" w:rsidRPr="00515FDF">
        <w:t>.</w:t>
      </w:r>
      <w:r w:rsidRPr="00ED4B35">
        <w:t xml:space="preserve"> </w:t>
      </w:r>
      <w:del w:id="704" w:author="Indrek Must" w:date="2014-03-06T19:32:00Z">
        <w:r w:rsidR="003B5EA1" w:rsidRPr="00ED4B35" w:rsidDel="004A226C">
          <w:delText>T</w:delText>
        </w:r>
        <w:r w:rsidRPr="00ED4B35" w:rsidDel="004A226C">
          <w:delText>he</w:delText>
        </w:r>
        <w:r w:rsidR="003B5EA1" w:rsidRPr="00ED4B35" w:rsidDel="004A226C">
          <w:delText xml:space="preserve"> r</w:delText>
        </w:r>
      </w:del>
      <w:ins w:id="705" w:author="Indrek Must" w:date="2014-03-06T19:32:00Z">
        <w:r w:rsidR="004A226C">
          <w:t>R</w:t>
        </w:r>
      </w:ins>
      <w:r w:rsidR="003B5EA1" w:rsidRPr="004A226C">
        <w:t xml:space="preserve">esistance of the </w:t>
      </w:r>
      <w:r w:rsidRPr="004A226C">
        <w:t>thin gold current collector layer</w:t>
      </w:r>
      <w:r w:rsidR="003B5EA1" w:rsidRPr="00D865DD">
        <w:t xml:space="preserve"> still holds certain real value and </w:t>
      </w:r>
      <w:r w:rsidRPr="00D865DD">
        <w:t>c</w:t>
      </w:r>
      <w:r w:rsidR="003B5EA1" w:rsidRPr="00515FDF">
        <w:t>an</w:t>
      </w:r>
      <w:r w:rsidRPr="00ED4B35">
        <w:t xml:space="preserve"> </w:t>
      </w:r>
      <w:r w:rsidR="007331E1" w:rsidRPr="00ED4B35">
        <w:t>warm</w:t>
      </w:r>
      <w:r w:rsidRPr="00ED4B35">
        <w:t xml:space="preserve"> up </w:t>
      </w:r>
      <w:r w:rsidR="003B5EA1" w:rsidRPr="00ED4B35">
        <w:t>due to the</w:t>
      </w:r>
      <w:r w:rsidRPr="00ED4B35">
        <w:t xml:space="preserve"> high charging currents, eventually heating up the </w:t>
      </w:r>
      <w:r w:rsidR="003B5EA1" w:rsidRPr="00ED4B35">
        <w:t xml:space="preserve">whole </w:t>
      </w:r>
      <w:r w:rsidRPr="00ED4B35">
        <w:t xml:space="preserve">actuator. </w:t>
      </w:r>
      <w:r w:rsidR="007331E1" w:rsidRPr="00ED4B35">
        <w:rPr>
          <w:highlight w:val="green"/>
        </w:rPr>
        <w:t xml:space="preserve">On the basis of the </w:t>
      </w:r>
      <w:r w:rsidRPr="00040E89">
        <w:rPr>
          <w:highlight w:val="green"/>
        </w:rPr>
        <w:fldChar w:fldCharType="begin"/>
      </w:r>
      <w:r w:rsidRPr="00ED4B35">
        <w:rPr>
          <w:highlight w:val="green"/>
        </w:rPr>
        <w:instrText xml:space="preserve"> REF _Ref379040348 \h </w:instrText>
      </w:r>
      <w:r w:rsidR="00D1412F" w:rsidRPr="00ED4B35">
        <w:rPr>
          <w:highlight w:val="green"/>
        </w:rPr>
        <w:instrText xml:space="preserve"> \* MERGEFORMAT </w:instrText>
      </w:r>
      <w:r w:rsidRPr="00323C51">
        <w:rPr>
          <w:highlight w:val="green"/>
        </w:rPr>
      </w:r>
      <w:r w:rsidRPr="00323C51">
        <w:rPr>
          <w:highlight w:val="green"/>
        </w:rPr>
        <w:fldChar w:fldCharType="separate"/>
      </w:r>
      <w:r w:rsidR="00534D8D" w:rsidRPr="00ED4B35">
        <w:rPr>
          <w:highlight w:val="green"/>
        </w:rPr>
        <w:t>Figure 6</w:t>
      </w:r>
      <w:r w:rsidRPr="00272B63">
        <w:rPr>
          <w:highlight w:val="green"/>
        </w:rPr>
        <w:fldChar w:fldCharType="end"/>
      </w:r>
      <w:r w:rsidRPr="00ED4B35">
        <w:rPr>
          <w:highlight w:val="green"/>
        </w:rPr>
        <w:t>c shows a more pronounced decrease between the bending curvature and blocking force at charging currents above 90 mA for a 4-cm</w:t>
      </w:r>
      <w:r w:rsidRPr="00ED4B35">
        <w:rPr>
          <w:highlight w:val="green"/>
          <w:vertAlign w:val="superscript"/>
        </w:rPr>
        <w:t>2</w:t>
      </w:r>
      <w:r w:rsidRPr="00ED4B35">
        <w:rPr>
          <w:highlight w:val="green"/>
        </w:rPr>
        <w:t xml:space="preserve"> IEAP. Thus, a time-averaged charging current of up to 25 mA cm</w:t>
      </w:r>
      <w:r w:rsidRPr="00ED4B35">
        <w:rPr>
          <w:highlight w:val="green"/>
          <w:vertAlign w:val="superscript"/>
        </w:rPr>
        <w:t>-2</w:t>
      </w:r>
      <w:r w:rsidRPr="00ED4B35">
        <w:rPr>
          <w:highlight w:val="green"/>
        </w:rPr>
        <w:t xml:space="preserve"> is optimal for driving this type of actuator</w:t>
      </w:r>
      <w:r w:rsidR="007331E1" w:rsidRPr="00ED4B35">
        <w:rPr>
          <w:highlight w:val="green"/>
        </w:rPr>
        <w:t xml:space="preserve">. </w:t>
      </w:r>
      <w:r w:rsidR="007331E1" w:rsidRPr="00ED4B35">
        <w:rPr>
          <w:b/>
          <w:highlight w:val="red"/>
          <w:u w:val="single"/>
        </w:rPr>
        <w:t xml:space="preserve">Ma </w:t>
      </w:r>
      <w:proofErr w:type="spellStart"/>
      <w:r w:rsidR="007331E1" w:rsidRPr="00ED4B35">
        <w:rPr>
          <w:b/>
          <w:highlight w:val="red"/>
          <w:u w:val="single"/>
        </w:rPr>
        <w:t>ei</w:t>
      </w:r>
      <w:proofErr w:type="spellEnd"/>
      <w:r w:rsidR="007331E1" w:rsidRPr="00ED4B35">
        <w:rPr>
          <w:b/>
          <w:highlight w:val="red"/>
          <w:u w:val="single"/>
        </w:rPr>
        <w:t xml:space="preserve"> </w:t>
      </w:r>
      <w:proofErr w:type="spellStart"/>
      <w:r w:rsidR="007331E1" w:rsidRPr="00ED4B35">
        <w:rPr>
          <w:b/>
          <w:highlight w:val="red"/>
          <w:u w:val="single"/>
        </w:rPr>
        <w:t>saa</w:t>
      </w:r>
      <w:proofErr w:type="spellEnd"/>
      <w:r w:rsidR="007331E1" w:rsidRPr="00ED4B35">
        <w:rPr>
          <w:b/>
          <w:highlight w:val="red"/>
          <w:u w:val="single"/>
        </w:rPr>
        <w:t xml:space="preserve"> 6c-st </w:t>
      </w:r>
      <w:proofErr w:type="spellStart"/>
      <w:r w:rsidR="007331E1" w:rsidRPr="00ED4B35">
        <w:rPr>
          <w:b/>
          <w:highlight w:val="red"/>
          <w:u w:val="single"/>
        </w:rPr>
        <w:t>aru</w:t>
      </w:r>
      <w:proofErr w:type="spellEnd"/>
      <w:proofErr w:type="gramStart"/>
      <w:r w:rsidR="007331E1" w:rsidRPr="00ED4B35">
        <w:rPr>
          <w:b/>
          <w:highlight w:val="red"/>
          <w:u w:val="single"/>
        </w:rPr>
        <w:t>!</w:t>
      </w:r>
      <w:r w:rsidRPr="00ED4B35">
        <w:rPr>
          <w:highlight w:val="red"/>
        </w:rPr>
        <w:t>.</w:t>
      </w:r>
      <w:proofErr w:type="gramEnd"/>
      <w:r w:rsidRPr="00ED4B35">
        <w:t xml:space="preserve"> </w:t>
      </w:r>
    </w:p>
    <w:p w:rsidR="002A51CA" w:rsidRPr="00ED4B35" w:rsidRDefault="002A51CA">
      <w:pPr>
        <w:pStyle w:val="Maintext0"/>
      </w:pPr>
      <w:r w:rsidRPr="00040E89">
        <w:fldChar w:fldCharType="begin"/>
      </w:r>
      <w:r w:rsidRPr="00ED4B35">
        <w:instrText xml:space="preserve"> REF _Ref379040348 \h </w:instrText>
      </w:r>
      <w:r w:rsidR="00D1412F" w:rsidRPr="00ED4B35">
        <w:instrText xml:space="preserve"> \* MERGEFORMAT </w:instrText>
      </w:r>
      <w:r w:rsidRPr="00323C51">
        <w:fldChar w:fldCharType="separate"/>
      </w:r>
      <w:r w:rsidR="00534D8D" w:rsidRPr="00ED4B35">
        <w:t>Figure 6</w:t>
      </w:r>
      <w:r w:rsidRPr="00272B63">
        <w:fldChar w:fldCharType="end"/>
      </w:r>
      <w:r w:rsidRPr="00ED4B35">
        <w:t xml:space="preserve">d gives the </w:t>
      </w:r>
      <w:r w:rsidR="007331E1" w:rsidRPr="00ED4B35">
        <w:t xml:space="preserve">relation between </w:t>
      </w:r>
      <w:r w:rsidRPr="00ED4B35">
        <w:t xml:space="preserve">the calculated bending modulus </w:t>
      </w:r>
      <w:r w:rsidR="007331E1" w:rsidRPr="00ED4B35">
        <w:t>and</w:t>
      </w:r>
      <w:r w:rsidRPr="00ED4B35">
        <w:t xml:space="preserve"> the amount of electrical charge consumed by the IEAP in one working cycle. The bending modulus is calculated </w:t>
      </w:r>
      <w:r w:rsidR="007331E1" w:rsidRPr="004A226C">
        <w:t>according to</w:t>
      </w:r>
      <w:r w:rsidRPr="004A226C">
        <w:t xml:space="preserve"> Equation (1), where B is bendi</w:t>
      </w:r>
      <w:r w:rsidRPr="00D865DD">
        <w:t xml:space="preserve">ng modulus, σ is stress, ε is strain, </w:t>
      </w:r>
      <w:proofErr w:type="spellStart"/>
      <w:r w:rsidRPr="00D865DD">
        <w:t>φ</w:t>
      </w:r>
      <w:r w:rsidRPr="00D865DD">
        <w:rPr>
          <w:vertAlign w:val="subscript"/>
        </w:rPr>
        <w:t>K</w:t>
      </w:r>
      <w:proofErr w:type="spellEnd"/>
      <w:r w:rsidRPr="00515FDF">
        <w:t xml:space="preserve"> is the phase of curvature, and </w:t>
      </w:r>
      <w:proofErr w:type="spellStart"/>
      <w:r w:rsidRPr="00515FDF">
        <w:t>φ</w:t>
      </w:r>
      <w:r w:rsidRPr="00ED4B35">
        <w:rPr>
          <w:vertAlign w:val="subscript"/>
        </w:rPr>
        <w:t>Q</w:t>
      </w:r>
      <w:proofErr w:type="spellEnd"/>
      <w:r w:rsidRPr="00ED4B35">
        <w:t xml:space="preserve"> is the phase of charge. </w:t>
      </w:r>
      <w:proofErr w:type="spellStart"/>
      <w:proofErr w:type="gramStart"/>
      <w:r w:rsidRPr="00ED4B35">
        <w:t>φ</w:t>
      </w:r>
      <w:r w:rsidRPr="00ED4B35">
        <w:rPr>
          <w:vertAlign w:val="subscript"/>
        </w:rPr>
        <w:t>Q</w:t>
      </w:r>
      <w:proofErr w:type="spellEnd"/>
      <w:proofErr w:type="gramEnd"/>
      <w:r w:rsidRPr="00ED4B35">
        <w:t xml:space="preserve"> is calculated as </w:t>
      </w:r>
      <m:oMath>
        <m:sSub>
          <m:sSubPr>
            <m:ctrlPr>
              <w:rPr>
                <w:rFonts w:ascii="Cambria Math" w:eastAsia="Times New Roman" w:hAnsi="Cambria Math"/>
                <w:i/>
                <w:sz w:val="20"/>
              </w:rPr>
            </m:ctrlPr>
          </m:sSubPr>
          <m:e>
            <m:r>
              <w:rPr>
                <w:rFonts w:ascii="Cambria Math" w:eastAsia="Times New Roman" w:hAnsi="Cambria Math"/>
                <w:sz w:val="20"/>
              </w:rPr>
              <m:t>φ</m:t>
            </m:r>
          </m:e>
          <m:sub>
            <m:r>
              <w:rPr>
                <w:rFonts w:ascii="Cambria Math" w:eastAsia="Times New Roman" w:hAnsi="Cambria Math"/>
                <w:sz w:val="20"/>
              </w:rPr>
              <m:t>F</m:t>
            </m:r>
          </m:sub>
        </m:sSub>
        <m:r>
          <w:rPr>
            <w:rFonts w:ascii="Cambria Math" w:eastAsia="Times New Roman" w:hAnsi="Cambria Math"/>
            <w:sz w:val="20"/>
          </w:rPr>
          <m:t>=</m:t>
        </m:r>
        <m:sSub>
          <m:sSubPr>
            <m:ctrlPr>
              <w:rPr>
                <w:rFonts w:ascii="Cambria Math" w:eastAsia="Times New Roman" w:hAnsi="Cambria Math"/>
                <w:i/>
                <w:sz w:val="20"/>
              </w:rPr>
            </m:ctrlPr>
          </m:sSubPr>
          <m:e>
            <m:r>
              <w:rPr>
                <w:rFonts w:ascii="Cambria Math" w:eastAsia="Times New Roman" w:hAnsi="Cambria Math"/>
                <w:sz w:val="20"/>
              </w:rPr>
              <m:t>φ</m:t>
            </m:r>
          </m:e>
          <m:sub>
            <m:r>
              <w:rPr>
                <w:rFonts w:ascii="Cambria Math" w:eastAsia="Times New Roman" w:hAnsi="Cambria Math"/>
                <w:sz w:val="20"/>
              </w:rPr>
              <m:t>I</m:t>
            </m:r>
          </m:sub>
        </m:sSub>
        <m:r>
          <w:rPr>
            <w:rFonts w:ascii="Cambria Math" w:eastAsia="Times New Roman" w:hAnsi="Cambria Math"/>
            <w:sz w:val="20"/>
          </w:rPr>
          <m:t>+90</m:t>
        </m:r>
        <m:r>
          <w:rPr>
            <w:rFonts w:ascii="Cambria Math" w:eastAsia="Times New Roman" w:hAnsi="Cambria Math" w:hint="eastAsia"/>
            <w:sz w:val="20"/>
          </w:rPr>
          <m:t>°</m:t>
        </m:r>
      </m:oMath>
      <w:r w:rsidRPr="00ED4B35">
        <w:rPr>
          <w:rFonts w:eastAsia="Times New Roman"/>
          <w:sz w:val="20"/>
        </w:rPr>
        <w:t xml:space="preserve">, </w:t>
      </w:r>
      <w:r w:rsidRPr="00ED4B35">
        <w:t>where</w:t>
      </w:r>
      <w:r w:rsidRPr="00ED4B35">
        <w:rPr>
          <w:rFonts w:eastAsia="Times New Roman"/>
          <w:sz w:val="20"/>
        </w:rPr>
        <w:t xml:space="preserve"> </w:t>
      </w:r>
      <w:proofErr w:type="spellStart"/>
      <w:r w:rsidRPr="00ED4B35">
        <w:t>φ</w:t>
      </w:r>
      <w:r w:rsidRPr="00ED4B35">
        <w:rPr>
          <w:vertAlign w:val="subscript"/>
        </w:rPr>
        <w:t>I</w:t>
      </w:r>
      <w:proofErr w:type="spellEnd"/>
      <w:r w:rsidRPr="00ED4B35">
        <w:rPr>
          <w:vertAlign w:val="subscript"/>
        </w:rPr>
        <w:t xml:space="preserve"> </w:t>
      </w:r>
      <w:r w:rsidRPr="00ED4B35">
        <w:t>is the phase of electric current.</w:t>
      </w:r>
      <w:r w:rsidR="00D22B7E" w:rsidRPr="00ED4B35">
        <w:t xml:space="preserve"> This calculation is explained in more detail in </w:t>
      </w:r>
      <w:r w:rsidR="00D22B7E" w:rsidRPr="00ED4B35">
        <w:rPr>
          <w:b/>
        </w:rPr>
        <w:t>Supporting Information</w:t>
      </w:r>
      <w:r w:rsidR="00D22B7E" w:rsidRPr="00ED4B35">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534D8D" w:rsidRPr="00ED4B35" w:rsidTr="00F779E2">
        <w:tc>
          <w:tcPr>
            <w:tcW w:w="357" w:type="pct"/>
          </w:tcPr>
          <w:p w:rsidR="00534D8D" w:rsidRPr="00ED4B35" w:rsidRDefault="00534D8D" w:rsidP="00F779E2">
            <w:pPr>
              <w:rPr>
                <w:rFonts w:cs="Arial"/>
                <w:lang w:val="en-US"/>
                <w:rPrChange w:id="706" w:author="Indrek Must" w:date="2014-03-06T19:19:00Z">
                  <w:rPr>
                    <w:rFonts w:ascii="Times New Roman" w:eastAsia="MS Mincho" w:hAnsi="Times New Roman" w:cs="Arial"/>
                    <w:lang w:val="en-US"/>
                  </w:rPr>
                </w:rPrChange>
              </w:rPr>
            </w:pPr>
          </w:p>
        </w:tc>
        <w:tc>
          <w:tcPr>
            <w:tcW w:w="4286" w:type="pct"/>
          </w:tcPr>
          <w:p w:rsidR="00534D8D" w:rsidRPr="00ED4B35" w:rsidRDefault="00534D8D" w:rsidP="00F779E2">
            <w:pPr>
              <w:rPr>
                <w:rFonts w:cs="Arial"/>
                <w:lang w:val="en-US"/>
              </w:rPr>
            </w:pPr>
            <m:oMathPara>
              <m:oMathParaPr>
                <m:jc m:val="center"/>
              </m:oMathParaPr>
              <m:oMath>
                <m:r>
                  <w:rPr>
                    <w:rFonts w:ascii="Cambria Math" w:eastAsiaTheme="minorEastAsia" w:hAnsi="Cambria Math"/>
                    <w:sz w:val="20"/>
                    <w:lang w:val="en-US"/>
                  </w:rPr>
                  <m:t>B</m:t>
                </m:r>
                <m:r>
                  <w:rPr>
                    <w:rFonts w:ascii="Cambria Math" w:eastAsiaTheme="minorEastAsia" w:hAnsi="Cambria Math"/>
                    <w:sz w:val="20"/>
                    <w:lang w:val="en-US"/>
                  </w:rPr>
                  <m:t>=</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lang w:val="en-US"/>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lang w:val="en-US"/>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oMath>
            </m:oMathPara>
          </w:p>
        </w:tc>
        <w:tc>
          <w:tcPr>
            <w:tcW w:w="357" w:type="pct"/>
          </w:tcPr>
          <w:p w:rsidR="00534D8D" w:rsidRPr="00ED4B35" w:rsidRDefault="00534D8D" w:rsidP="00F779E2">
            <w:pPr>
              <w:jc w:val="right"/>
              <w:rPr>
                <w:rFonts w:cs="Arial"/>
                <w:lang w:val="en-US"/>
              </w:rPr>
            </w:pPr>
            <w:r w:rsidRPr="00ED4B35">
              <w:rPr>
                <w:lang w:val="en-US"/>
                <w:rPrChange w:id="707" w:author="Indrek Must" w:date="2014-03-06T19:19:00Z">
                  <w:rPr/>
                </w:rPrChange>
              </w:rPr>
              <w:t>(</w:t>
            </w:r>
            <w:r w:rsidRPr="00ED4B35">
              <w:rPr>
                <w:rFonts w:ascii="Times New Roman" w:eastAsia="MS Mincho" w:hAnsi="Times New Roman"/>
                <w:lang w:val="en-US"/>
                <w:rPrChange w:id="708" w:author="Indrek Must" w:date="2014-03-06T19:19:00Z">
                  <w:rPr>
                    <w:noProof/>
                  </w:rPr>
                </w:rPrChange>
              </w:rPr>
              <w:fldChar w:fldCharType="begin"/>
            </w:r>
            <w:r w:rsidRPr="00ED4B35">
              <w:rPr>
                <w:lang w:val="en-US"/>
                <w:rPrChange w:id="709" w:author="Indrek Must" w:date="2014-03-06T19:19:00Z">
                  <w:rPr/>
                </w:rPrChange>
              </w:rPr>
              <w:instrText xml:space="preserve"> SEQ Equation \* ARABIC </w:instrText>
            </w:r>
            <w:r w:rsidRPr="00ED4B35">
              <w:rPr>
                <w:rFonts w:ascii="Times New Roman" w:eastAsia="MS Mincho" w:hAnsi="Times New Roman"/>
                <w:lang w:val="en-US"/>
                <w:rPrChange w:id="710" w:author="Indrek Must" w:date="2014-03-06T19:19:00Z">
                  <w:rPr>
                    <w:noProof/>
                  </w:rPr>
                </w:rPrChange>
              </w:rPr>
              <w:fldChar w:fldCharType="separate"/>
            </w:r>
            <w:bookmarkStart w:id="711" w:name="_Ref378698743"/>
            <w:r w:rsidRPr="00ED4B35">
              <w:rPr>
                <w:noProof/>
                <w:lang w:val="en-US"/>
                <w:rPrChange w:id="712" w:author="Indrek Must" w:date="2014-03-06T19:19:00Z">
                  <w:rPr>
                    <w:noProof/>
                  </w:rPr>
                </w:rPrChange>
              </w:rPr>
              <w:t>1</w:t>
            </w:r>
            <w:bookmarkEnd w:id="711"/>
            <w:r w:rsidRPr="00ED4B35">
              <w:rPr>
                <w:rFonts w:ascii="Times New Roman" w:eastAsia="MS Mincho" w:hAnsi="Times New Roman"/>
                <w:noProof/>
                <w:lang w:val="en-US"/>
                <w:rPrChange w:id="713" w:author="Indrek Must" w:date="2014-03-06T19:19:00Z">
                  <w:rPr>
                    <w:noProof/>
                  </w:rPr>
                </w:rPrChange>
              </w:rPr>
              <w:fldChar w:fldCharType="end"/>
            </w:r>
            <w:r w:rsidRPr="00ED4B35">
              <w:rPr>
                <w:lang w:val="en-US"/>
                <w:rPrChange w:id="714" w:author="Indrek Must" w:date="2014-03-06T19:19:00Z">
                  <w:rPr/>
                </w:rPrChange>
              </w:rPr>
              <w:t>)</w:t>
            </w:r>
          </w:p>
        </w:tc>
      </w:tr>
    </w:tbl>
    <w:p w:rsidR="002A51CA" w:rsidRPr="00ED4B35" w:rsidRDefault="00D22B7E">
      <w:pPr>
        <w:pStyle w:val="Maintext0"/>
      </w:pPr>
      <w:r w:rsidRPr="00ED4B35">
        <w:t>T</w:t>
      </w:r>
      <w:r w:rsidR="002A51CA" w:rsidRPr="00D07674">
        <w:t xml:space="preserve">he bending modulus B decreases linearly with increasing amount of consumed charge. Extrapolation gives the value of 334 </w:t>
      </w:r>
      <w:proofErr w:type="spellStart"/>
      <w:r w:rsidR="002A51CA" w:rsidRPr="00D07674">
        <w:t>MPa</w:t>
      </w:r>
      <w:proofErr w:type="spellEnd"/>
      <w:r w:rsidR="002A51CA" w:rsidRPr="00D07674">
        <w:t xml:space="preserve"> for bending modulus with</w:t>
      </w:r>
      <w:r w:rsidRPr="00D07674">
        <w:t xml:space="preserve"> no</w:t>
      </w:r>
      <w:r w:rsidR="002A51CA" w:rsidRPr="004A226C">
        <w:t xml:space="preserve"> electrical input</w:t>
      </w:r>
      <w:r w:rsidRPr="004A226C">
        <w:t xml:space="preserve"> applied</w:t>
      </w:r>
      <w:r w:rsidR="002A51CA" w:rsidRPr="004A226C">
        <w:t xml:space="preserve">. </w:t>
      </w:r>
      <w:del w:id="715" w:author="Indrek Must" w:date="2014-03-06T19:34:00Z">
        <w:r w:rsidR="002A51CA" w:rsidRPr="004A226C" w:rsidDel="004A226C">
          <w:rPr>
            <w:highlight w:val="green"/>
          </w:rPr>
          <w:delText>The difference in the bending modulus at an increased working voltage and current is, however, notable and should be considered in the design of applications based on the IEAP actuators</w:delText>
        </w:r>
        <w:r w:rsidRPr="00ED4B35" w:rsidDel="004A226C">
          <w:rPr>
            <w:highlight w:val="green"/>
          </w:rPr>
          <w:delText xml:space="preserve">. </w:delText>
        </w:r>
        <w:r w:rsidRPr="00ED4B35" w:rsidDel="004A226C">
          <w:rPr>
            <w:b/>
            <w:highlight w:val="red"/>
            <w:u w:val="single"/>
          </w:rPr>
          <w:delText>Ei saa aru!</w:delText>
        </w:r>
        <w:r w:rsidR="002A51CA" w:rsidRPr="00ED4B35" w:rsidDel="004A226C">
          <w:delText xml:space="preserve"> </w:delText>
        </w:r>
      </w:del>
    </w:p>
    <w:p w:rsidR="002A51CA" w:rsidRPr="00ED4B35" w:rsidRDefault="00F71589">
      <w:pPr>
        <w:pStyle w:val="Maintext0"/>
      </w:pPr>
      <w:r w:rsidRPr="00040E89">
        <w:rPr>
          <w:noProof/>
          <w:lang w:val="et-EE" w:eastAsia="et-EE"/>
        </w:rPr>
        <w:lastRenderedPageBreak/>
        <w:drawing>
          <wp:inline distT="0" distB="0" distL="0" distR="0" wp14:anchorId="0C672842" wp14:editId="6C803614">
            <wp:extent cx="5972175" cy="4686300"/>
            <wp:effectExtent l="0" t="0" r="9525" b="0"/>
            <wp:docPr id="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2175" cy="4686300"/>
                    </a:xfrm>
                    <a:prstGeom prst="rect">
                      <a:avLst/>
                    </a:prstGeom>
                    <a:noFill/>
                    <a:ln>
                      <a:noFill/>
                    </a:ln>
                  </pic:spPr>
                </pic:pic>
              </a:graphicData>
            </a:graphic>
          </wp:inline>
        </w:drawing>
      </w:r>
    </w:p>
    <w:p w:rsidR="002A51CA" w:rsidRPr="00D07674" w:rsidRDefault="002A51CA" w:rsidP="002A51CA">
      <w:pPr>
        <w:pStyle w:val="Caption"/>
      </w:pPr>
      <w:bookmarkStart w:id="716" w:name="_Ref379040348"/>
      <w:commentRangeStart w:id="717"/>
      <w:proofErr w:type="gramStart"/>
      <w:r w:rsidRPr="00ED4B35">
        <w:t xml:space="preserve">Figure </w:t>
      </w:r>
      <w:r w:rsidR="00D958D1" w:rsidRPr="00ED4B35">
        <w:rPr>
          <w:rPrChange w:id="718" w:author="Indrek Must" w:date="2014-03-06T19:19:00Z">
            <w:rPr>
              <w:noProof/>
            </w:rPr>
          </w:rPrChange>
        </w:rPr>
        <w:fldChar w:fldCharType="begin"/>
      </w:r>
      <w:r w:rsidR="00D958D1" w:rsidRPr="00ED4B35">
        <w:instrText xml:space="preserve"> SEQ Figure \* ARABIC </w:instrText>
      </w:r>
      <w:r w:rsidR="00D958D1" w:rsidRPr="00ED4B35">
        <w:rPr>
          <w:rPrChange w:id="719" w:author="Indrek Must" w:date="2014-03-06T19:19:00Z">
            <w:rPr>
              <w:noProof/>
            </w:rPr>
          </w:rPrChange>
        </w:rPr>
        <w:fldChar w:fldCharType="separate"/>
      </w:r>
      <w:r w:rsidR="00534D8D" w:rsidRPr="00ED4B35">
        <w:rPr>
          <w:noProof/>
        </w:rPr>
        <w:t>6</w:t>
      </w:r>
      <w:r w:rsidR="00D958D1" w:rsidRPr="00323C51">
        <w:rPr>
          <w:noProof/>
        </w:rPr>
        <w:fldChar w:fldCharType="end"/>
      </w:r>
      <w:bookmarkEnd w:id="716"/>
      <w:r w:rsidRPr="00ED4B35">
        <w:t>.</w:t>
      </w:r>
      <w:proofErr w:type="gramEnd"/>
      <w:r w:rsidRPr="00ED4B35">
        <w:t xml:space="preserve"> </w:t>
      </w:r>
      <w:commentRangeEnd w:id="717"/>
      <w:r w:rsidR="003B5EA1" w:rsidRPr="00ED4B35">
        <w:rPr>
          <w:rStyle w:val="CommentReference"/>
          <w:rFonts w:eastAsia="MS Mincho"/>
          <w:b w:val="0"/>
          <w:bCs w:val="0"/>
          <w:color w:val="auto"/>
          <w:lang w:eastAsia="ja-JP"/>
          <w:rPrChange w:id="720" w:author="Indrek Must" w:date="2014-03-06T19:19:00Z">
            <w:rPr>
              <w:rStyle w:val="CommentReference"/>
              <w:rFonts w:eastAsia="MS Mincho"/>
              <w:b w:val="0"/>
              <w:bCs w:val="0"/>
              <w:color w:val="auto"/>
              <w:lang w:val="x-none" w:eastAsia="ja-JP"/>
            </w:rPr>
          </w:rPrChange>
        </w:rPr>
        <w:commentReference w:id="717"/>
      </w:r>
      <w:r w:rsidRPr="00ED4B35">
        <w:t>The performance of the IEAP a</w:t>
      </w:r>
      <w:r w:rsidRPr="00D07674">
        <w:t xml:space="preserve">ctuator in response to sinusoidal input signal. a) The </w:t>
      </w:r>
      <w:del w:id="721" w:author="Indrek Must" w:date="2014-03-06T19:58:00Z">
        <w:r w:rsidRPr="00D07674" w:rsidDel="00515FDF">
          <w:delText>composite image</w:delText>
        </w:r>
      </w:del>
      <w:ins w:id="722" w:author="Indrek Must" w:date="2014-03-06T19:58:00Z">
        <w:r w:rsidR="00515FDF">
          <w:t>overlay images</w:t>
        </w:r>
      </w:ins>
      <w:r w:rsidRPr="00D07674">
        <w:t xml:space="preserv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2A51CA" w:rsidRPr="00ED4B35" w:rsidRDefault="002A51CA" w:rsidP="002A51CA">
      <w:pPr>
        <w:pStyle w:val="Heading2"/>
      </w:pPr>
      <w:bookmarkStart w:id="723" w:name="_Toc381529111"/>
      <w:r w:rsidRPr="004A226C">
        <w:t>Energy</w:t>
      </w:r>
      <w:r w:rsidR="004A226C">
        <w:t xml:space="preserve"> </w:t>
      </w:r>
      <w:r w:rsidRPr="004A226C">
        <w:t xml:space="preserve">storage </w:t>
      </w:r>
      <w:r w:rsidRPr="00ED4B35">
        <w:t>efficiency</w:t>
      </w:r>
      <w:bookmarkEnd w:id="723"/>
    </w:p>
    <w:p w:rsidR="002A51CA" w:rsidRPr="00ED4B35" w:rsidRDefault="00D22B7E">
      <w:pPr>
        <w:pStyle w:val="Maintext0"/>
      </w:pPr>
      <w:r w:rsidRPr="00D07674">
        <w:t>Although this novel</w:t>
      </w:r>
      <w:r w:rsidR="002A51CA" w:rsidRPr="004A226C">
        <w:t xml:space="preserve"> IEAP laminate is optimized for actuation</w:t>
      </w:r>
      <w:r w:rsidRPr="004A226C">
        <w:t xml:space="preserve"> in </w:t>
      </w:r>
      <w:ins w:id="724" w:author="Indrek Must" w:date="2014-03-06T19:34:00Z">
        <w:r w:rsidR="004A226C">
          <w:t xml:space="preserve">the </w:t>
        </w:r>
      </w:ins>
      <w:r w:rsidRPr="004A226C">
        <w:t>ambient environment,</w:t>
      </w:r>
      <w:r w:rsidR="002A51CA" w:rsidRPr="004A226C">
        <w:t xml:space="preserve"> it still has remarkable energy</w:t>
      </w:r>
      <w:r w:rsidRPr="004A226C">
        <w:t xml:space="preserve"> </w:t>
      </w:r>
      <w:r w:rsidR="002A51CA" w:rsidRPr="004A226C">
        <w:t>storage propert</w:t>
      </w:r>
      <w:r w:rsidRPr="004A226C">
        <w:t>ies</w:t>
      </w:r>
      <w:r w:rsidR="002A51CA" w:rsidRPr="004A226C">
        <w:t>.</w:t>
      </w:r>
      <w:r w:rsidR="00296993" w:rsidRPr="004A226C">
        <w:t xml:space="preserve"> The </w:t>
      </w:r>
      <w:r w:rsidR="00B842E7" w:rsidRPr="004A226C">
        <w:t xml:space="preserve">commercially available </w:t>
      </w:r>
      <w:proofErr w:type="spellStart"/>
      <w:r w:rsidR="00296993" w:rsidRPr="004A226C">
        <w:t>supercapacitors</w:t>
      </w:r>
      <w:proofErr w:type="spellEnd"/>
      <w:r w:rsidR="00296993" w:rsidRPr="004A226C">
        <w:t xml:space="preserve"> are </w:t>
      </w:r>
      <w:del w:id="725" w:author="Indrek Must" w:date="2014-03-06T19:34:00Z">
        <w:r w:rsidR="00296993" w:rsidRPr="00ED4B35" w:rsidDel="004A226C">
          <w:delText xml:space="preserve">commonly </w:delText>
        </w:r>
      </w:del>
      <w:r w:rsidR="00B842E7" w:rsidRPr="00ED4B35">
        <w:t xml:space="preserve">sealed devices of anhydrous </w:t>
      </w:r>
      <w:del w:id="726" w:author="Indrek Must" w:date="2014-03-06T19:35:00Z">
        <w:r w:rsidR="00B842E7" w:rsidRPr="00ED4B35" w:rsidDel="004A226C">
          <w:delText>environment,</w:delText>
        </w:r>
      </w:del>
      <w:ins w:id="727" w:author="Indrek Must" w:date="2014-03-06T19:35:00Z">
        <w:r w:rsidR="004A226C" w:rsidRPr="00ED4B35">
          <w:t>environment;</w:t>
        </w:r>
      </w:ins>
      <w:r w:rsidR="00B842E7" w:rsidRPr="00ED4B35">
        <w:t xml:space="preserve"> therefore </w:t>
      </w:r>
      <w:del w:id="728" w:author="Indrek Must" w:date="2014-03-06T19:35:00Z">
        <w:r w:rsidR="00B842E7" w:rsidRPr="00ED4B35" w:rsidDel="004A226C">
          <w:delText>presenting their</w:delText>
        </w:r>
        <w:r w:rsidR="00296993" w:rsidRPr="00ED4B35" w:rsidDel="004A226C">
          <w:delText xml:space="preserve"> c</w:delText>
        </w:r>
        <w:r w:rsidR="002A51CA" w:rsidRPr="00ED4B35" w:rsidDel="004A226C">
          <w:delText xml:space="preserve">yclic efficiencies </w:delText>
        </w:r>
        <w:r w:rsidR="00B842E7" w:rsidRPr="00ED4B35" w:rsidDel="004A226C">
          <w:delText>is obsolete</w:delText>
        </w:r>
      </w:del>
      <w:ins w:id="729" w:author="Indrek Must" w:date="2014-03-06T19:35:00Z">
        <w:r w:rsidR="004A226C">
          <w:t xml:space="preserve">their </w:t>
        </w:r>
      </w:ins>
      <w:ins w:id="730" w:author="Indrek Must" w:date="2014-03-06T19:36:00Z">
        <w:r w:rsidR="004A226C">
          <w:t xml:space="preserve">cyclic </w:t>
        </w:r>
      </w:ins>
      <w:ins w:id="731" w:author="Indrek Must" w:date="2014-03-06T19:35:00Z">
        <w:r w:rsidR="004A226C">
          <w:t>efficiency is close to unity</w:t>
        </w:r>
      </w:ins>
      <w:r w:rsidR="00B842E7" w:rsidRPr="004A226C">
        <w:t>.</w:t>
      </w:r>
      <w:r w:rsidR="002A51CA" w:rsidRPr="004A226C">
        <w:t xml:space="preserve"> The absorbed water content is often considered as a taboo subject in the field of </w:t>
      </w:r>
      <w:proofErr w:type="spellStart"/>
      <w:r w:rsidR="002A51CA" w:rsidRPr="004A226C">
        <w:t>supercapacitors</w:t>
      </w:r>
      <w:proofErr w:type="spellEnd"/>
      <w:r w:rsidR="002A51CA" w:rsidRPr="004A226C">
        <w:t>, as it can be detrimental to the cell performance</w:t>
      </w:r>
      <w:r w:rsidR="00B842E7" w:rsidRPr="004A226C">
        <w:t>,</w:t>
      </w:r>
      <w:r w:rsidR="002A51CA" w:rsidRPr="004A226C">
        <w:t xml:space="preserve"> especially at high</w:t>
      </w:r>
      <w:ins w:id="732" w:author="Indrek Must" w:date="2014-03-06T19:36:00Z">
        <w:r w:rsidR="004A226C">
          <w:t>er</w:t>
        </w:r>
      </w:ins>
      <w:r w:rsidR="002A51CA" w:rsidRPr="004A226C">
        <w:t xml:space="preserve"> voltages. However, the </w:t>
      </w:r>
      <w:proofErr w:type="spellStart"/>
      <w:r w:rsidR="002A51CA" w:rsidRPr="004A226C">
        <w:t>c</w:t>
      </w:r>
      <w:r w:rsidR="00B842E7" w:rsidRPr="004A226C">
        <w:t>h</w:t>
      </w:r>
      <w:r w:rsidR="002A51CA" w:rsidRPr="004A226C">
        <w:t>ronocoulometry</w:t>
      </w:r>
      <w:proofErr w:type="spellEnd"/>
      <w:r w:rsidR="002A51CA" w:rsidRPr="004A226C">
        <w:t xml:space="preserve"> results presented in </w:t>
      </w:r>
      <w:r w:rsidR="002A51CA" w:rsidRPr="00ED4B35">
        <w:rPr>
          <w:b/>
        </w:rPr>
        <w:fldChar w:fldCharType="begin"/>
      </w:r>
      <w:r w:rsidR="002A51CA" w:rsidRPr="00ED4B35">
        <w:rPr>
          <w:b/>
        </w:rPr>
        <w:instrText xml:space="preserve"> REF _Ref379048036 \h </w:instrText>
      </w:r>
      <w:r w:rsidR="00D1412F" w:rsidRPr="00ED4B35">
        <w:rPr>
          <w:b/>
        </w:rPr>
        <w:instrText xml:space="preserve"> \* MERGEFORMAT </w:instrText>
      </w:r>
      <w:r w:rsidR="002A51CA" w:rsidRPr="00ED4B35">
        <w:rPr>
          <w:b/>
        </w:rPr>
      </w:r>
      <w:r w:rsidR="002A51CA" w:rsidRPr="00323C51">
        <w:rPr>
          <w:b/>
        </w:rPr>
        <w:fldChar w:fldCharType="separate"/>
      </w:r>
      <w:r w:rsidR="00DA3583" w:rsidRPr="00ED4B35">
        <w:rPr>
          <w:b/>
        </w:rPr>
        <w:t>Figure 7</w:t>
      </w:r>
      <w:r w:rsidR="002A51CA" w:rsidRPr="00040E89">
        <w:rPr>
          <w:b/>
        </w:rPr>
        <w:fldChar w:fldCharType="end"/>
      </w:r>
      <w:r w:rsidR="002A51CA" w:rsidRPr="00ED4B35">
        <w:t xml:space="preserve"> demonstrate </w:t>
      </w:r>
      <w:r w:rsidR="00B842E7" w:rsidRPr="00ED4B35">
        <w:t xml:space="preserve">the exemplary </w:t>
      </w:r>
      <w:r w:rsidR="002A51CA" w:rsidRPr="00ED4B35">
        <w:t>cyclic energy</w:t>
      </w:r>
      <w:r w:rsidR="00B842E7" w:rsidRPr="00ED4B35">
        <w:t xml:space="preserve"> </w:t>
      </w:r>
      <w:r w:rsidR="002A51CA" w:rsidRPr="00ED4B35">
        <w:t xml:space="preserve">storage efficiency </w:t>
      </w:r>
      <w:r w:rsidR="00B842E7" w:rsidRPr="00ED4B35">
        <w:t>(</w:t>
      </w:r>
      <w:r w:rsidR="002A51CA" w:rsidRPr="00ED4B35">
        <w:t>9</w:t>
      </w:r>
      <w:r w:rsidR="00B842E7" w:rsidRPr="00ED4B35">
        <w:t>4</w:t>
      </w:r>
      <w:r w:rsidR="002A51CA" w:rsidRPr="00ED4B35">
        <w:t>%</w:t>
      </w:r>
      <w:r w:rsidR="00B842E7" w:rsidRPr="00ED4B35">
        <w:t>)</w:t>
      </w:r>
      <w:r w:rsidR="002A51CA" w:rsidRPr="00ED4B35">
        <w:t xml:space="preserve"> </w:t>
      </w:r>
      <w:r w:rsidR="00B842E7" w:rsidRPr="00ED4B35">
        <w:t xml:space="preserve">of our IEAP actuator </w:t>
      </w:r>
      <w:r w:rsidR="002A51CA" w:rsidRPr="00ED4B35">
        <w:t>in air</w:t>
      </w:r>
      <w:ins w:id="733" w:author="punn" w:date="2014-03-06T23:22:00Z">
        <w:r w:rsidR="00323C51">
          <w:t xml:space="preserve">. </w:t>
        </w:r>
      </w:ins>
      <w:del w:id="734" w:author="Indrek Must" w:date="2014-03-06T17:55:00Z">
        <w:r w:rsidR="00A15C54" w:rsidRPr="00ED4B35" w:rsidDel="00D958D1">
          <w:delText xml:space="preserve"> </w:delText>
        </w:r>
        <w:r w:rsidR="007847AC" w:rsidRPr="00ED4B35" w:rsidDel="00D958D1">
          <w:delText>at</w:delText>
        </w:r>
        <w:r w:rsidR="00A15C54" w:rsidRPr="00ED4B35" w:rsidDel="00D958D1">
          <w:delText xml:space="preserve"> 30</w:delText>
        </w:r>
        <w:commentRangeStart w:id="735"/>
        <w:r w:rsidR="00A15C54" w:rsidRPr="00ED4B35" w:rsidDel="00D958D1">
          <w:delText>±4%</w:delText>
        </w:r>
        <w:commentRangeEnd w:id="735"/>
        <w:r w:rsidR="00A15C54" w:rsidRPr="00ED4B35" w:rsidDel="00D958D1">
          <w:rPr>
            <w:rStyle w:val="CommentReference"/>
            <w:rPrChange w:id="736" w:author="Indrek Must" w:date="2014-03-06T19:19:00Z">
              <w:rPr>
                <w:rStyle w:val="CommentReference"/>
                <w:lang w:val="x-none"/>
              </w:rPr>
            </w:rPrChange>
          </w:rPr>
          <w:commentReference w:id="735"/>
        </w:r>
        <w:r w:rsidR="00A15C54" w:rsidRPr="00ED4B35" w:rsidDel="00D958D1">
          <w:delText xml:space="preserve"> ambient relative humidity</w:delText>
        </w:r>
      </w:del>
      <w:del w:id="737" w:author="Indrek Must" w:date="2014-03-06T19:36:00Z">
        <w:r w:rsidR="002A51CA" w:rsidRPr="00D07674" w:rsidDel="004A226C">
          <w:delText xml:space="preserve">. </w:delText>
        </w:r>
        <w:r w:rsidR="002A51CA" w:rsidRPr="00D07674" w:rsidDel="004A226C">
          <w:rPr>
            <w:strike/>
          </w:rPr>
          <w:delText xml:space="preserve">The corresponding ambient relative humidity was </w:delText>
        </w:r>
        <w:r w:rsidR="00A15C54" w:rsidRPr="00D07674" w:rsidDel="004A226C">
          <w:rPr>
            <w:strike/>
          </w:rPr>
          <w:delText>30</w:delText>
        </w:r>
        <w:commentRangeStart w:id="738"/>
        <w:r w:rsidR="002A51CA" w:rsidRPr="00D07674" w:rsidDel="004A226C">
          <w:rPr>
            <w:strike/>
          </w:rPr>
          <w:delText>±4%</w:delText>
        </w:r>
        <w:commentRangeEnd w:id="738"/>
        <w:r w:rsidR="00B842E7" w:rsidRPr="00ED4B35" w:rsidDel="004A226C">
          <w:rPr>
            <w:rStyle w:val="CommentReference"/>
            <w:strike/>
            <w:rPrChange w:id="739" w:author="Indrek Must" w:date="2014-03-06T19:19:00Z">
              <w:rPr>
                <w:rStyle w:val="CommentReference"/>
                <w:strike/>
                <w:lang w:val="x-none"/>
              </w:rPr>
            </w:rPrChange>
          </w:rPr>
          <w:commentReference w:id="738"/>
        </w:r>
        <w:r w:rsidR="002A51CA" w:rsidRPr="00ED4B35" w:rsidDel="004A226C">
          <w:rPr>
            <w:strike/>
          </w:rPr>
          <w:delText xml:space="preserve"> during the experiments.</w:delText>
        </w:r>
        <w:r w:rsidR="002A51CA" w:rsidRPr="00D07674" w:rsidDel="004A226C">
          <w:delText xml:space="preserve"> </w:delText>
        </w:r>
      </w:del>
      <w:r w:rsidR="00A15C54" w:rsidRPr="004A226C">
        <w:t xml:space="preserve">Due to its high energy storage efficiency </w:t>
      </w:r>
      <w:r w:rsidR="00B842E7" w:rsidRPr="004A226C">
        <w:t>value</w:t>
      </w:r>
      <w:r w:rsidR="00A15C54" w:rsidRPr="004A226C">
        <w:t>,</w:t>
      </w:r>
      <w:r w:rsidR="00B842E7" w:rsidRPr="004A226C">
        <w:t xml:space="preserve"> </w:t>
      </w:r>
      <w:r w:rsidR="002A51CA" w:rsidRPr="004A226C">
        <w:t>th</w:t>
      </w:r>
      <w:r w:rsidR="00B842E7" w:rsidRPr="004A226C">
        <w:t>is</w:t>
      </w:r>
      <w:r w:rsidR="002A51CA" w:rsidRPr="004A226C">
        <w:t xml:space="preserve"> IEAP material </w:t>
      </w:r>
      <w:r w:rsidR="00B842E7" w:rsidRPr="004A226C">
        <w:t xml:space="preserve">has </w:t>
      </w:r>
      <w:ins w:id="740" w:author="Indrek Must" w:date="2014-03-06T19:37:00Z">
        <w:r w:rsidR="004A226C">
          <w:t xml:space="preserve">a </w:t>
        </w:r>
      </w:ins>
      <w:r w:rsidR="00A15C54" w:rsidRPr="004A226C">
        <w:t xml:space="preserve">great potential </w:t>
      </w:r>
      <w:ins w:id="741" w:author="punn" w:date="2014-03-06T23:24:00Z">
        <w:r w:rsidR="00323C51">
          <w:t xml:space="preserve">to be </w:t>
        </w:r>
      </w:ins>
      <w:del w:id="742" w:author="Indrek Must" w:date="2014-03-06T19:37:00Z">
        <w:r w:rsidR="00A15C54" w:rsidRPr="004A226C" w:rsidDel="004A226C">
          <w:delText xml:space="preserve">for utilization </w:delText>
        </w:r>
      </w:del>
      <w:del w:id="743" w:author="punn" w:date="2014-03-06T23:24:00Z">
        <w:r w:rsidR="002A51CA" w:rsidRPr="004A226C" w:rsidDel="00323C51">
          <w:delText xml:space="preserve">as </w:delText>
        </w:r>
      </w:del>
      <w:del w:id="744" w:author="Indrek Must" w:date="2014-03-06T19:37:00Z">
        <w:r w:rsidR="00A15C54" w:rsidRPr="004A226C" w:rsidDel="004A226C">
          <w:delText>the</w:delText>
        </w:r>
        <w:r w:rsidR="002A51CA" w:rsidRPr="004A226C" w:rsidDel="004A226C">
          <w:delText xml:space="preserve"> </w:delText>
        </w:r>
      </w:del>
      <w:proofErr w:type="gramStart"/>
      <w:ins w:id="745" w:author="Indrek Must" w:date="2014-03-06T19:37:00Z">
        <w:r w:rsidR="004A226C">
          <w:t>an</w:t>
        </w:r>
        <w:r w:rsidR="004A226C" w:rsidRPr="004A226C">
          <w:t xml:space="preserve"> </w:t>
        </w:r>
      </w:ins>
      <w:r w:rsidR="002A51CA" w:rsidRPr="004A226C">
        <w:t>energy</w:t>
      </w:r>
      <w:proofErr w:type="gramEnd"/>
      <w:r w:rsidR="00B842E7" w:rsidRPr="004A226C">
        <w:t xml:space="preserve"> </w:t>
      </w:r>
      <w:r w:rsidR="002A51CA" w:rsidRPr="004A226C">
        <w:t xml:space="preserve">storage </w:t>
      </w:r>
      <w:r w:rsidR="002A51CA" w:rsidRPr="004A226C">
        <w:lastRenderedPageBreak/>
        <w:t xml:space="preserve">medium. </w:t>
      </w:r>
      <w:r w:rsidR="00A15C54" w:rsidRPr="004A226C">
        <w:t>I</w:t>
      </w:r>
      <w:r w:rsidR="002A51CA" w:rsidRPr="004A226C">
        <w:t>ts capacitance</w:t>
      </w:r>
      <w:r w:rsidR="00A15C54" w:rsidRPr="004A226C">
        <w:t xml:space="preserve"> per area</w:t>
      </w:r>
      <w:r w:rsidR="002A51CA" w:rsidRPr="004A226C">
        <w:t xml:space="preserve">, calculated from the </w:t>
      </w:r>
      <w:proofErr w:type="spellStart"/>
      <w:r w:rsidR="002A51CA" w:rsidRPr="004A226C">
        <w:t>c</w:t>
      </w:r>
      <w:r w:rsidR="00A15C54" w:rsidRPr="004A226C">
        <w:t>h</w:t>
      </w:r>
      <w:r w:rsidR="002A51CA" w:rsidRPr="004A226C">
        <w:t>ronocoulometry</w:t>
      </w:r>
      <w:proofErr w:type="spellEnd"/>
      <w:r w:rsidR="002A51CA" w:rsidRPr="004A226C">
        <w:t xml:space="preserve"> data, is remarkably high –</w:t>
      </w:r>
      <w:r w:rsidR="00A15C54" w:rsidRPr="004A226C">
        <w:t xml:space="preserve"> over </w:t>
      </w:r>
      <w:r w:rsidR="00A15450" w:rsidRPr="004A226C">
        <w:t xml:space="preserve">150 </w:t>
      </w:r>
      <w:r w:rsidR="002A51CA" w:rsidRPr="004A226C">
        <w:t>mF cm</w:t>
      </w:r>
      <w:r w:rsidR="002A51CA" w:rsidRPr="004A226C">
        <w:rPr>
          <w:vertAlign w:val="superscript"/>
        </w:rPr>
        <w:t>-2</w:t>
      </w:r>
      <w:r w:rsidR="002A51CA" w:rsidRPr="004A226C">
        <w:t xml:space="preserve">. </w:t>
      </w:r>
      <w:r w:rsidR="00671B05" w:rsidRPr="004A226C">
        <w:t>In terms of the capacitance per area</w:t>
      </w:r>
      <w:r w:rsidR="007847AC" w:rsidRPr="004A226C">
        <w:t xml:space="preserve"> </w:t>
      </w:r>
      <w:del w:id="746" w:author="Indrek Must" w:date="2014-03-06T19:37:00Z">
        <w:r w:rsidR="007847AC" w:rsidRPr="004A226C" w:rsidDel="004A226C">
          <w:delText>is</w:delText>
        </w:r>
        <w:r w:rsidR="00671B05" w:rsidRPr="004A226C" w:rsidDel="004A226C">
          <w:delText xml:space="preserve"> </w:delText>
        </w:r>
      </w:del>
      <w:r w:rsidR="007847AC" w:rsidRPr="004A226C">
        <w:t xml:space="preserve">our IEAP material </w:t>
      </w:r>
      <w:ins w:id="747" w:author="Indrek Must" w:date="2014-03-06T19:38:00Z">
        <w:r w:rsidR="004A226C">
          <w:t xml:space="preserve">is </w:t>
        </w:r>
      </w:ins>
      <w:r w:rsidR="007847AC" w:rsidRPr="004A226C">
        <w:t>on a par with</w:t>
      </w:r>
      <w:r w:rsidR="002A51CA" w:rsidRPr="004A226C">
        <w:t xml:space="preserve"> </w:t>
      </w:r>
      <w:r w:rsidR="00A15C54" w:rsidRPr="004A226C">
        <w:t xml:space="preserve">the contemporary </w:t>
      </w:r>
      <w:r w:rsidR="002A51CA" w:rsidRPr="004A226C">
        <w:t>micro-</w:t>
      </w:r>
      <w:proofErr w:type="spellStart"/>
      <w:r w:rsidR="002A51CA" w:rsidRPr="004A226C">
        <w:t>supercapacitors</w:t>
      </w:r>
      <w:proofErr w:type="spellEnd"/>
      <w:r w:rsidR="002A51CA" w:rsidRPr="004A226C">
        <w:t>.</w:t>
      </w:r>
      <w:r w:rsidR="002A51CA" w:rsidRPr="00ED4B35">
        <w:rPr>
          <w:highlight w:val="yellow"/>
        </w:rPr>
        <w:fldChar w:fldCharType="begin"/>
      </w:r>
      <w:r w:rsidR="002A51CA" w:rsidRPr="00ED4B35">
        <w:rPr>
          <w:highlight w:val="yellow"/>
        </w:rPr>
        <w:instrText>ADDIN RW.CITE{{373 Beidaghi,Majid 2013}}</w:instrText>
      </w:r>
      <w:r w:rsidR="002A51CA" w:rsidRPr="00323C51">
        <w:rPr>
          <w:highlight w:val="yellow"/>
        </w:rPr>
        <w:fldChar w:fldCharType="separate"/>
      </w:r>
      <w:r w:rsidR="00DA3583" w:rsidRPr="00ED4B35">
        <w:rPr>
          <w:rFonts w:eastAsia="Times New Roman"/>
          <w:vertAlign w:val="superscript"/>
        </w:rPr>
        <w:t>[42]</w:t>
      </w:r>
      <w:r w:rsidR="002A51CA" w:rsidRPr="00040E89">
        <w:rPr>
          <w:highlight w:val="yellow"/>
        </w:rPr>
        <w:fldChar w:fldCharType="end"/>
      </w:r>
      <w:r w:rsidR="002A51CA" w:rsidRPr="00ED4B35">
        <w:t xml:space="preserve"> The gravimetric capacitance of the 55-mg-cm</w:t>
      </w:r>
      <w:r w:rsidR="002A51CA" w:rsidRPr="00ED4B35">
        <w:rPr>
          <w:vertAlign w:val="superscript"/>
        </w:rPr>
        <w:t>-2</w:t>
      </w:r>
      <w:r w:rsidR="002A51CA" w:rsidRPr="00ED4B35">
        <w:t xml:space="preserve"> IEAP is 2.7 F g</w:t>
      </w:r>
      <w:r w:rsidR="002A51CA" w:rsidRPr="00ED4B35">
        <w:rPr>
          <w:vertAlign w:val="superscript"/>
        </w:rPr>
        <w:t>-1</w:t>
      </w:r>
      <w:r w:rsidR="002A51CA" w:rsidRPr="00ED4B35">
        <w:t xml:space="preserve"> and the volumetric capacitance of the 450-µm</w:t>
      </w:r>
      <w:r w:rsidR="007847AC" w:rsidRPr="00ED4B35">
        <w:t xml:space="preserve"> thick </w:t>
      </w:r>
      <w:r w:rsidR="002A51CA" w:rsidRPr="00ED4B35">
        <w:t>laminate is 3.4 F cm</w:t>
      </w:r>
      <w:r w:rsidR="002A51CA" w:rsidRPr="00ED4B35">
        <w:rPr>
          <w:vertAlign w:val="superscript"/>
        </w:rPr>
        <w:t>-3</w:t>
      </w:r>
      <w:r w:rsidR="002A51CA" w:rsidRPr="00ED4B35">
        <w:t xml:space="preserve">. </w:t>
      </w:r>
      <w:commentRangeStart w:id="748"/>
      <w:r w:rsidR="002A51CA" w:rsidRPr="00ED4B35">
        <w:t xml:space="preserve">Nevertheless, as emphasized by </w:t>
      </w:r>
      <w:proofErr w:type="spellStart"/>
      <w:r w:rsidR="002A51CA" w:rsidRPr="00ED4B35">
        <w:t>Beidaghi</w:t>
      </w:r>
      <w:proofErr w:type="spellEnd"/>
      <w:r w:rsidR="002A51CA" w:rsidRPr="00ED4B35">
        <w:t xml:space="preserve"> </w:t>
      </w:r>
      <w:r w:rsidR="002A51CA" w:rsidRPr="00ED4B35">
        <w:rPr>
          <w:i/>
        </w:rPr>
        <w:t>et al.</w:t>
      </w:r>
      <w:r w:rsidR="002A51CA" w:rsidRPr="00ED4B35">
        <w:t xml:space="preserve">, the primary consideration for the development of micro-scale </w:t>
      </w:r>
      <w:proofErr w:type="spellStart"/>
      <w:r w:rsidR="002A51CA" w:rsidRPr="00ED4B35">
        <w:t>supercapacitors</w:t>
      </w:r>
      <w:proofErr w:type="spellEnd"/>
      <w:r w:rsidR="002A51CA" w:rsidRPr="00ED4B35">
        <w:t xml:space="preserve"> is the</w:t>
      </w:r>
      <w:ins w:id="749" w:author="Indrek Must" w:date="2014-03-06T19:38:00Z">
        <w:r w:rsidR="004A226C">
          <w:t>ir</w:t>
        </w:r>
      </w:ins>
      <w:r w:rsidR="002A51CA" w:rsidRPr="004A226C">
        <w:t xml:space="preserve"> footprint per surface area</w:t>
      </w:r>
      <w:r w:rsidR="007847AC" w:rsidRPr="004A226C">
        <w:t>, rather than</w:t>
      </w:r>
      <w:r w:rsidR="002A51CA" w:rsidRPr="00ED4B35">
        <w:t xml:space="preserve"> the gravimetric capacitance.</w:t>
      </w:r>
      <w:r w:rsidR="00A15C54" w:rsidRPr="00ED4B35">
        <w:t xml:space="preserve"> </w:t>
      </w:r>
      <w:r w:rsidR="00A15C54" w:rsidRPr="00040E89">
        <w:fldChar w:fldCharType="begin"/>
      </w:r>
      <w:r w:rsidR="00A15C54" w:rsidRPr="00ED4B35">
        <w:instrText>ADDIN RW.CITE{{373 Beidaghi,Majid 2013}}</w:instrText>
      </w:r>
      <w:r w:rsidR="00A15C54" w:rsidRPr="00323C51">
        <w:fldChar w:fldCharType="separate"/>
      </w:r>
      <w:r w:rsidR="00A15C54" w:rsidRPr="00ED4B35">
        <w:rPr>
          <w:rFonts w:eastAsia="Times New Roman"/>
          <w:vertAlign w:val="superscript"/>
        </w:rPr>
        <w:t>[42]</w:t>
      </w:r>
      <w:r w:rsidR="00A15C54" w:rsidRPr="00272B63">
        <w:fldChar w:fldCharType="end"/>
      </w:r>
      <w:commentRangeEnd w:id="748"/>
      <w:r w:rsidR="00323C51">
        <w:rPr>
          <w:rStyle w:val="CommentReference"/>
          <w:lang w:val="x-none"/>
        </w:rPr>
        <w:commentReference w:id="748"/>
      </w:r>
    </w:p>
    <w:p w:rsidR="002A51CA" w:rsidRPr="00ED4B35" w:rsidRDefault="00F71589" w:rsidP="002A51CA">
      <w:pPr>
        <w:keepNext/>
        <w:rPr>
          <w:lang w:val="en-US"/>
        </w:rPr>
      </w:pPr>
      <w:r w:rsidRPr="00ED4B35">
        <w:rPr>
          <w:noProof/>
          <w:lang w:val="et-EE" w:eastAsia="et-EE"/>
        </w:rPr>
        <w:drawing>
          <wp:inline distT="0" distB="0" distL="0" distR="0" wp14:anchorId="6D2041A8" wp14:editId="0983BBDA">
            <wp:extent cx="3057525" cy="2028825"/>
            <wp:effectExtent l="0" t="0" r="9525" b="9525"/>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7525" cy="2028825"/>
                    </a:xfrm>
                    <a:prstGeom prst="rect">
                      <a:avLst/>
                    </a:prstGeom>
                    <a:noFill/>
                    <a:ln>
                      <a:noFill/>
                    </a:ln>
                  </pic:spPr>
                </pic:pic>
              </a:graphicData>
            </a:graphic>
          </wp:inline>
        </w:drawing>
      </w:r>
    </w:p>
    <w:p w:rsidR="002A51CA" w:rsidRPr="00ED4B35" w:rsidRDefault="002A51CA" w:rsidP="002A51CA">
      <w:pPr>
        <w:pStyle w:val="Caption"/>
      </w:pPr>
      <w:bookmarkStart w:id="750" w:name="_Ref379048036"/>
      <w:proofErr w:type="gramStart"/>
      <w:r w:rsidRPr="00D07674">
        <w:t xml:space="preserve">Figure </w:t>
      </w:r>
      <w:fldSimple w:instr=" SEQ Figure \* ARABIC ">
        <w:r w:rsidR="00534D8D" w:rsidRPr="00ED4B35">
          <w:rPr>
            <w:noProof/>
          </w:rPr>
          <w:t>7</w:t>
        </w:r>
      </w:fldSimple>
      <w:bookmarkEnd w:id="750"/>
      <w:r w:rsidRPr="00ED4B35">
        <w:t>.</w:t>
      </w:r>
      <w:proofErr w:type="gramEnd"/>
      <w:r w:rsidRPr="00ED4B35">
        <w:t xml:space="preserve"> </w:t>
      </w:r>
      <w:proofErr w:type="gramStart"/>
      <w:r w:rsidRPr="00ED4B35">
        <w:t>Energy-storage efficiency of the IEAP actuator.</w:t>
      </w:r>
      <w:proofErr w:type="gramEnd"/>
    </w:p>
    <w:p w:rsidR="002A51CA" w:rsidRPr="00ED4B35" w:rsidRDefault="002A51CA" w:rsidP="002A51CA">
      <w:pPr>
        <w:pStyle w:val="Heading1"/>
      </w:pPr>
      <w:bookmarkStart w:id="751" w:name="_Toc381529112"/>
      <w:r w:rsidRPr="00ED4B35">
        <w:t>Conclus</w:t>
      </w:r>
      <w:r w:rsidR="00D1412F" w:rsidRPr="00ED4B35">
        <w:t>ion</w:t>
      </w:r>
      <w:bookmarkEnd w:id="751"/>
    </w:p>
    <w:p w:rsidR="007847AC" w:rsidRPr="00ED4B35" w:rsidDel="004C1E74" w:rsidRDefault="007847AC" w:rsidP="0048388E">
      <w:pPr>
        <w:rPr>
          <w:del w:id="752" w:author="Indrek Must" w:date="2014-03-06T20:03:00Z"/>
          <w:lang w:val="en-US" w:eastAsia="en-US"/>
        </w:rPr>
      </w:pPr>
      <w:proofErr w:type="spellStart"/>
      <w:r w:rsidRPr="00ED4B35">
        <w:rPr>
          <w:highlight w:val="red"/>
          <w:lang w:val="en-US" w:eastAsia="en-US"/>
        </w:rPr>
        <w:t>Kokkuvõte</w:t>
      </w:r>
      <w:proofErr w:type="spellEnd"/>
      <w:r w:rsidRPr="00ED4B35">
        <w:rPr>
          <w:highlight w:val="red"/>
          <w:lang w:val="en-US" w:eastAsia="en-US"/>
        </w:rPr>
        <w:t xml:space="preserve">, abstract, </w:t>
      </w:r>
      <w:proofErr w:type="spellStart"/>
      <w:r w:rsidRPr="00ED4B35">
        <w:rPr>
          <w:highlight w:val="red"/>
          <w:lang w:val="en-US" w:eastAsia="en-US"/>
        </w:rPr>
        <w:t>sissejuhatus</w:t>
      </w:r>
      <w:proofErr w:type="spellEnd"/>
      <w:r w:rsidRPr="00ED4B35">
        <w:rPr>
          <w:highlight w:val="red"/>
          <w:lang w:val="en-US" w:eastAsia="en-US"/>
        </w:rPr>
        <w:t xml:space="preserve">, </w:t>
      </w:r>
      <w:proofErr w:type="spellStart"/>
      <w:proofErr w:type="gramStart"/>
      <w:r w:rsidRPr="00ED4B35">
        <w:rPr>
          <w:highlight w:val="red"/>
          <w:lang w:val="en-US" w:eastAsia="en-US"/>
        </w:rPr>
        <w:t>ja</w:t>
      </w:r>
      <w:proofErr w:type="spellEnd"/>
      <w:proofErr w:type="gramEnd"/>
      <w:r w:rsidRPr="00ED4B35">
        <w:rPr>
          <w:highlight w:val="red"/>
          <w:lang w:val="en-US" w:eastAsia="en-US"/>
        </w:rPr>
        <w:t xml:space="preserve"> </w:t>
      </w:r>
      <w:proofErr w:type="spellStart"/>
      <w:r w:rsidRPr="00ED4B35">
        <w:rPr>
          <w:highlight w:val="red"/>
          <w:lang w:val="en-US" w:eastAsia="en-US"/>
        </w:rPr>
        <w:t>kiri</w:t>
      </w:r>
      <w:proofErr w:type="spellEnd"/>
      <w:r w:rsidRPr="00ED4B35">
        <w:rPr>
          <w:highlight w:val="red"/>
          <w:lang w:val="en-US" w:eastAsia="en-US"/>
        </w:rPr>
        <w:t xml:space="preserve"> </w:t>
      </w:r>
      <w:proofErr w:type="spellStart"/>
      <w:r w:rsidRPr="00ED4B35">
        <w:rPr>
          <w:highlight w:val="red"/>
          <w:lang w:val="en-US" w:eastAsia="en-US"/>
        </w:rPr>
        <w:t>editorile</w:t>
      </w:r>
      <w:proofErr w:type="spellEnd"/>
      <w:r w:rsidRPr="00ED4B35">
        <w:rPr>
          <w:highlight w:val="red"/>
          <w:lang w:val="en-US" w:eastAsia="en-US"/>
        </w:rPr>
        <w:t xml:space="preserve"> </w:t>
      </w:r>
      <w:proofErr w:type="spellStart"/>
      <w:r w:rsidRPr="00ED4B35">
        <w:rPr>
          <w:highlight w:val="red"/>
          <w:lang w:val="en-US" w:eastAsia="en-US"/>
        </w:rPr>
        <w:t>tuleb</w:t>
      </w:r>
      <w:proofErr w:type="spellEnd"/>
      <w:r w:rsidRPr="00ED4B35">
        <w:rPr>
          <w:highlight w:val="red"/>
          <w:lang w:val="en-US" w:eastAsia="en-US"/>
        </w:rPr>
        <w:t xml:space="preserve"> </w:t>
      </w:r>
      <w:proofErr w:type="spellStart"/>
      <w:r w:rsidRPr="00ED4B35">
        <w:rPr>
          <w:highlight w:val="red"/>
          <w:lang w:val="en-US" w:eastAsia="en-US"/>
        </w:rPr>
        <w:t>teha</w:t>
      </w:r>
      <w:proofErr w:type="spellEnd"/>
      <w:r w:rsidRPr="00ED4B35">
        <w:rPr>
          <w:highlight w:val="red"/>
          <w:lang w:val="en-US" w:eastAsia="en-US"/>
        </w:rPr>
        <w:t xml:space="preserve"> </w:t>
      </w:r>
      <w:proofErr w:type="spellStart"/>
      <w:r w:rsidRPr="00ED4B35">
        <w:rPr>
          <w:highlight w:val="red"/>
          <w:lang w:val="en-US" w:eastAsia="en-US"/>
        </w:rPr>
        <w:t>ühtses</w:t>
      </w:r>
      <w:proofErr w:type="spellEnd"/>
      <w:r w:rsidRPr="00ED4B35">
        <w:rPr>
          <w:highlight w:val="red"/>
          <w:lang w:val="en-US" w:eastAsia="en-US"/>
        </w:rPr>
        <w:t xml:space="preserve"> </w:t>
      </w:r>
      <w:proofErr w:type="spellStart"/>
      <w:r w:rsidRPr="00ED4B35">
        <w:rPr>
          <w:highlight w:val="red"/>
          <w:lang w:val="en-US" w:eastAsia="en-US"/>
        </w:rPr>
        <w:t>stiilis</w:t>
      </w:r>
      <w:proofErr w:type="spellEnd"/>
      <w:r w:rsidRPr="00ED4B35">
        <w:rPr>
          <w:highlight w:val="red"/>
          <w:lang w:val="en-US" w:eastAsia="en-US"/>
        </w:rPr>
        <w:t xml:space="preserve"> – </w:t>
      </w:r>
      <w:proofErr w:type="spellStart"/>
      <w:r w:rsidRPr="00ED4B35">
        <w:rPr>
          <w:highlight w:val="red"/>
          <w:lang w:val="en-US" w:eastAsia="en-US"/>
        </w:rPr>
        <w:t>sellises</w:t>
      </w:r>
      <w:proofErr w:type="spellEnd"/>
      <w:r w:rsidRPr="00ED4B35">
        <w:rPr>
          <w:highlight w:val="red"/>
          <w:lang w:val="en-US" w:eastAsia="en-US"/>
        </w:rPr>
        <w:t xml:space="preserve"> </w:t>
      </w:r>
      <w:proofErr w:type="spellStart"/>
      <w:r w:rsidRPr="00ED4B35">
        <w:rPr>
          <w:highlight w:val="red"/>
          <w:lang w:val="en-US" w:eastAsia="en-US"/>
        </w:rPr>
        <w:t>nagu</w:t>
      </w:r>
      <w:proofErr w:type="spellEnd"/>
      <w:r w:rsidRPr="00ED4B35">
        <w:rPr>
          <w:highlight w:val="red"/>
          <w:lang w:val="en-US" w:eastAsia="en-US"/>
        </w:rPr>
        <w:t xml:space="preserve"> me </w:t>
      </w:r>
      <w:proofErr w:type="spellStart"/>
      <w:r w:rsidRPr="00ED4B35">
        <w:rPr>
          <w:highlight w:val="red"/>
          <w:lang w:val="en-US" w:eastAsia="en-US"/>
        </w:rPr>
        <w:t>Urmasega</w:t>
      </w:r>
      <w:proofErr w:type="spellEnd"/>
      <w:r w:rsidRPr="00ED4B35">
        <w:rPr>
          <w:highlight w:val="red"/>
          <w:lang w:val="en-US" w:eastAsia="en-US"/>
        </w:rPr>
        <w:t xml:space="preserve"> just </w:t>
      </w:r>
      <w:proofErr w:type="spellStart"/>
      <w:r w:rsidRPr="00ED4B35">
        <w:rPr>
          <w:highlight w:val="red"/>
          <w:lang w:val="en-US" w:eastAsia="en-US"/>
        </w:rPr>
        <w:t>arutasime</w:t>
      </w:r>
      <w:proofErr w:type="spellEnd"/>
      <w:r w:rsidRPr="00ED4B35">
        <w:rPr>
          <w:highlight w:val="red"/>
          <w:lang w:val="en-US" w:eastAsia="en-US"/>
        </w:rPr>
        <w:t xml:space="preserve">. </w:t>
      </w:r>
      <w:proofErr w:type="spellStart"/>
      <w:proofErr w:type="gramStart"/>
      <w:r w:rsidRPr="00ED4B35">
        <w:rPr>
          <w:highlight w:val="red"/>
          <w:lang w:val="en-US" w:eastAsia="en-US"/>
        </w:rPr>
        <w:t>Põhirõhk</w:t>
      </w:r>
      <w:proofErr w:type="spellEnd"/>
      <w:r w:rsidRPr="00ED4B35">
        <w:rPr>
          <w:highlight w:val="red"/>
          <w:lang w:val="en-US" w:eastAsia="en-US"/>
        </w:rPr>
        <w:t xml:space="preserve"> on </w:t>
      </w:r>
      <w:proofErr w:type="spellStart"/>
      <w:r w:rsidRPr="00ED4B35">
        <w:rPr>
          <w:highlight w:val="red"/>
          <w:lang w:val="en-US" w:eastAsia="en-US"/>
        </w:rPr>
        <w:t>materjalil</w:t>
      </w:r>
      <w:proofErr w:type="spellEnd"/>
      <w:r w:rsidRPr="00ED4B35">
        <w:rPr>
          <w:highlight w:val="red"/>
          <w:lang w:val="en-US" w:eastAsia="en-US"/>
        </w:rPr>
        <w:t xml:space="preserve">, </w:t>
      </w:r>
      <w:proofErr w:type="spellStart"/>
      <w:r w:rsidRPr="00ED4B35">
        <w:rPr>
          <w:highlight w:val="red"/>
          <w:lang w:val="en-US" w:eastAsia="en-US"/>
        </w:rPr>
        <w:t>mis</w:t>
      </w:r>
      <w:proofErr w:type="spellEnd"/>
      <w:r w:rsidRPr="00ED4B35">
        <w:rPr>
          <w:highlight w:val="red"/>
          <w:lang w:val="en-US" w:eastAsia="en-US"/>
        </w:rPr>
        <w:t xml:space="preserve"> </w:t>
      </w:r>
      <w:proofErr w:type="spellStart"/>
      <w:r w:rsidRPr="00ED4B35">
        <w:rPr>
          <w:highlight w:val="red"/>
          <w:lang w:val="en-US" w:eastAsia="en-US"/>
        </w:rPr>
        <w:t>juhuslikult</w:t>
      </w:r>
      <w:proofErr w:type="spellEnd"/>
      <w:r w:rsidRPr="00ED4B35">
        <w:rPr>
          <w:highlight w:val="red"/>
          <w:lang w:val="en-US" w:eastAsia="en-US"/>
        </w:rPr>
        <w:t xml:space="preserve"> </w:t>
      </w:r>
      <w:proofErr w:type="spellStart"/>
      <w:r w:rsidRPr="00ED4B35">
        <w:rPr>
          <w:highlight w:val="red"/>
          <w:lang w:val="en-US" w:eastAsia="en-US"/>
        </w:rPr>
        <w:t>kõlbas</w:t>
      </w:r>
      <w:proofErr w:type="spellEnd"/>
      <w:r w:rsidRPr="00ED4B35">
        <w:rPr>
          <w:highlight w:val="red"/>
          <w:lang w:val="en-US" w:eastAsia="en-US"/>
        </w:rPr>
        <w:t xml:space="preserve"> </w:t>
      </w:r>
      <w:proofErr w:type="spellStart"/>
      <w:r w:rsidRPr="00ED4B35">
        <w:rPr>
          <w:highlight w:val="red"/>
          <w:lang w:val="en-US" w:eastAsia="en-US"/>
        </w:rPr>
        <w:t>muuhulgas</w:t>
      </w:r>
      <w:proofErr w:type="spellEnd"/>
      <w:r w:rsidRPr="00ED4B35">
        <w:rPr>
          <w:highlight w:val="red"/>
          <w:lang w:val="en-US" w:eastAsia="en-US"/>
        </w:rPr>
        <w:t xml:space="preserve"> </w:t>
      </w:r>
      <w:proofErr w:type="spellStart"/>
      <w:r w:rsidRPr="00ED4B35">
        <w:rPr>
          <w:highlight w:val="red"/>
          <w:lang w:val="en-US" w:eastAsia="en-US"/>
        </w:rPr>
        <w:t>roboti</w:t>
      </w:r>
      <w:proofErr w:type="spellEnd"/>
      <w:r w:rsidRPr="00ED4B35">
        <w:rPr>
          <w:highlight w:val="red"/>
          <w:lang w:val="en-US" w:eastAsia="en-US"/>
        </w:rPr>
        <w:t xml:space="preserve"> </w:t>
      </w:r>
      <w:proofErr w:type="spellStart"/>
      <w:r w:rsidRPr="00ED4B35">
        <w:rPr>
          <w:highlight w:val="red"/>
          <w:lang w:val="en-US" w:eastAsia="en-US"/>
        </w:rPr>
        <w:t>jaoks</w:t>
      </w:r>
      <w:proofErr w:type="spellEnd"/>
      <w:r w:rsidRPr="00ED4B35">
        <w:rPr>
          <w:highlight w:val="red"/>
          <w:lang w:val="en-US" w:eastAsia="en-US"/>
        </w:rPr>
        <w:t>.</w:t>
      </w:r>
      <w:proofErr w:type="gramEnd"/>
    </w:p>
    <w:p w:rsidR="007847AC" w:rsidRPr="00ED4B35" w:rsidDel="004C1E74" w:rsidRDefault="007847AC" w:rsidP="0048388E">
      <w:pPr>
        <w:rPr>
          <w:del w:id="753" w:author="Indrek Must" w:date="2014-03-06T20:03:00Z"/>
          <w:lang w:val="en-US" w:eastAsia="en-US"/>
        </w:rPr>
      </w:pPr>
    </w:p>
    <w:p w:rsidR="004C1E74" w:rsidRDefault="004C1E74">
      <w:pPr>
        <w:pStyle w:val="Maintext0"/>
        <w:rPr>
          <w:ins w:id="754" w:author="Indrek Must" w:date="2014-03-06T20:03:00Z"/>
        </w:rPr>
      </w:pPr>
    </w:p>
    <w:p w:rsidR="00B97F99" w:rsidRPr="00ED4B35" w:rsidRDefault="002A51CA">
      <w:pPr>
        <w:pStyle w:val="Maintext0"/>
      </w:pPr>
      <w:r w:rsidRPr="004C1E74">
        <w:t xml:space="preserve">This work presents the </w:t>
      </w:r>
      <w:del w:id="755" w:author="punn" w:date="2014-03-07T02:14:00Z">
        <w:r w:rsidRPr="004C1E74" w:rsidDel="004F403E">
          <w:delText xml:space="preserve">first </w:delText>
        </w:r>
      </w:del>
      <w:ins w:id="756" w:author="punn" w:date="2014-03-07T02:14:00Z">
        <w:r w:rsidR="004F403E">
          <w:t>mobile</w:t>
        </w:r>
        <w:r w:rsidR="004F403E" w:rsidRPr="004C1E74">
          <w:t xml:space="preserve"> </w:t>
        </w:r>
      </w:ins>
      <w:ins w:id="757" w:author="punn" w:date="2014-03-07T02:15:00Z">
        <w:r w:rsidR="004F403E">
          <w:t xml:space="preserve">terrestrial </w:t>
        </w:r>
      </w:ins>
      <w:r w:rsidRPr="004C1E74">
        <w:t>IEAP r</w:t>
      </w:r>
      <w:r w:rsidRPr="00ED4B35">
        <w:t>obot</w:t>
      </w:r>
      <w:ins w:id="758" w:author="punn" w:date="2014-03-07T02:15:00Z">
        <w:r w:rsidR="004F403E">
          <w:t>, powered by an onboard battery</w:t>
        </w:r>
      </w:ins>
      <w:r w:rsidRPr="00ED4B35">
        <w:t xml:space="preserve"> that can autonomously operate in </w:t>
      </w:r>
      <w:commentRangeStart w:id="759"/>
      <w:r w:rsidRPr="00ED4B35">
        <w:t>air</w:t>
      </w:r>
      <w:commentRangeEnd w:id="759"/>
      <w:r w:rsidR="004F403E">
        <w:rPr>
          <w:rStyle w:val="CommentReference"/>
          <w:lang w:val="x-none"/>
        </w:rPr>
        <w:commentReference w:id="759"/>
      </w:r>
      <w:ins w:id="760" w:author="punn" w:date="2014-03-07T02:16:00Z">
        <w:r w:rsidR="004F403E">
          <w:t xml:space="preserve"> </w:t>
        </w:r>
      </w:ins>
      <w:r w:rsidRPr="00ED4B35">
        <w:t xml:space="preserve">. The constructed robot is very light (total weight 830 mg) and measures less than 4 cm. </w:t>
      </w:r>
      <w:r w:rsidR="00B97F99" w:rsidRPr="00ED4B35">
        <w:t xml:space="preserve"> The constructed inchworm-like robot has a top speed of 2.2 m h</w:t>
      </w:r>
      <w:r w:rsidR="00B97F99" w:rsidRPr="00ED4B35">
        <w:rPr>
          <w:vertAlign w:val="superscript"/>
        </w:rPr>
        <w:t>-1</w:t>
      </w:r>
      <w:r w:rsidR="00B97F99" w:rsidRPr="00ED4B35">
        <w:t>, which makes it demonstrably slower than its biological example. However, it could rival a garden snail, which has a top speed of only 1 m h</w:t>
      </w:r>
      <w:r w:rsidR="00B97F99" w:rsidRPr="00ED4B35">
        <w:rPr>
          <w:vertAlign w:val="superscript"/>
        </w:rPr>
        <w:t>-1</w:t>
      </w:r>
      <w:proofErr w:type="gramStart"/>
      <w:r w:rsidR="00B97F99" w:rsidRPr="00ED4B35">
        <w:t>,</w:t>
      </w:r>
      <w:proofErr w:type="gramEnd"/>
      <w:r w:rsidR="00B97F99" w:rsidRPr="00040E89">
        <w:fldChar w:fldCharType="begin"/>
      </w:r>
      <w:r w:rsidR="00B97F99" w:rsidRPr="00ED4B35">
        <w:instrText>ADDIN RW.CITE{{394 [NoInformation] 2013}}</w:instrText>
      </w:r>
      <w:r w:rsidR="00B97F99" w:rsidRPr="00323C51">
        <w:fldChar w:fldCharType="separate"/>
      </w:r>
      <w:r w:rsidR="00B97F99" w:rsidRPr="00ED4B35">
        <w:rPr>
          <w:rFonts w:eastAsia="Times New Roman"/>
          <w:vertAlign w:val="superscript"/>
        </w:rPr>
        <w:t>[43]</w:t>
      </w:r>
      <w:r w:rsidR="00B97F99" w:rsidRPr="00272B63">
        <w:fldChar w:fldCharType="end"/>
      </w:r>
      <w:r w:rsidR="00B97F99" w:rsidRPr="00ED4B35">
        <w:t xml:space="preserve"> in a </w:t>
      </w:r>
      <w:r w:rsidR="00507F68" w:rsidRPr="00ED4B35">
        <w:t xml:space="preserve">possible occasion of a </w:t>
      </w:r>
      <w:r w:rsidR="00B97F99" w:rsidRPr="00ED4B35">
        <w:t>sprint contest.</w:t>
      </w:r>
    </w:p>
    <w:p w:rsidR="00507F68" w:rsidRPr="00ED4B35" w:rsidRDefault="002A51CA">
      <w:pPr>
        <w:pStyle w:val="Maintext0"/>
      </w:pPr>
      <w:r w:rsidRPr="00ED4B35">
        <w:t xml:space="preserve">The IEAP actuator technology conforms well to the </w:t>
      </w:r>
      <w:r w:rsidRPr="004A226C">
        <w:rPr>
          <w:i/>
          <w:rPrChange w:id="761" w:author="Indrek Must" w:date="2014-03-06T19:40:00Z">
            <w:rPr/>
          </w:rPrChange>
        </w:rPr>
        <w:t xml:space="preserve">state-of-the-art </w:t>
      </w:r>
      <w:r w:rsidRPr="004A226C">
        <w:t>microelectron</w:t>
      </w:r>
      <w:r w:rsidRPr="00D865DD">
        <w:t xml:space="preserve">ics. The actuator and the driving electronics are both powered directly from a one-cell lithium-polymer </w:t>
      </w:r>
      <w:r w:rsidRPr="00D865DD">
        <w:lastRenderedPageBreak/>
        <w:t xml:space="preserve">battery. A cheap and widely-available PWM-based driver integrated circuit is successfully used in the control board for driving the actuator. </w:t>
      </w:r>
      <w:commentRangeStart w:id="762"/>
      <w:r w:rsidRPr="00D865DD">
        <w:t>The robot is driven by a single IEAP actuator.</w:t>
      </w:r>
      <w:commentRangeEnd w:id="762"/>
      <w:r w:rsidR="00D865DD">
        <w:rPr>
          <w:rStyle w:val="CommentReference"/>
          <w:lang w:val="x-none"/>
        </w:rPr>
        <w:commentReference w:id="762"/>
      </w:r>
      <w:r w:rsidRPr="00D865DD">
        <w:t xml:space="preserve"> </w:t>
      </w:r>
      <w:r w:rsidR="00B97F99" w:rsidRPr="00D865DD">
        <w:t xml:space="preserve">The biomimetic design suggests the use of </w:t>
      </w:r>
      <w:ins w:id="763" w:author="Indrek Must" w:date="2014-03-06T19:41:00Z">
        <w:r w:rsidR="00D865DD">
          <w:t xml:space="preserve">the </w:t>
        </w:r>
      </w:ins>
      <w:r w:rsidR="00B97F99" w:rsidRPr="00D865DD">
        <w:t xml:space="preserve">IEAP actuator in a non-planar configuration. In the manufacturing process the actuator was programmed having a U-shape. </w:t>
      </w:r>
    </w:p>
    <w:p w:rsidR="002A51CA" w:rsidRPr="00D865DD" w:rsidRDefault="002A51CA">
      <w:pPr>
        <w:pStyle w:val="Maintext0"/>
      </w:pPr>
      <w:r w:rsidRPr="00ED4B35">
        <w:t xml:space="preserve">The </w:t>
      </w:r>
      <w:r w:rsidR="00507F68" w:rsidRPr="00ED4B35">
        <w:t xml:space="preserve">constructed </w:t>
      </w:r>
      <w:r w:rsidR="00B97F99" w:rsidRPr="00ED4B35">
        <w:t>IEAP</w:t>
      </w:r>
      <w:r w:rsidRPr="00ED4B35">
        <w:t xml:space="preserve"> is optimized for having simultaneously high bending modulus and high strain. At ±3</w:t>
      </w:r>
      <w:r w:rsidR="00507F68" w:rsidRPr="00ED4B35">
        <w:t xml:space="preserve"> </w:t>
      </w:r>
      <w:r w:rsidRPr="00ED4B35">
        <w:t xml:space="preserve">V input voltage, a 3.8-cm piece of laminate generated blocking force as much as 36 </w:t>
      </w:r>
      <w:proofErr w:type="spellStart"/>
      <w:r w:rsidRPr="00ED4B35">
        <w:t>mN</w:t>
      </w:r>
      <w:proofErr w:type="spellEnd"/>
      <w:r w:rsidRPr="00ED4B35">
        <w:t xml:space="preserve"> (3.6 </w:t>
      </w:r>
      <w:proofErr w:type="spellStart"/>
      <w:r w:rsidRPr="00ED4B35">
        <w:t>gf</w:t>
      </w:r>
      <w:proofErr w:type="spellEnd"/>
      <w:r w:rsidRPr="00ED4B35">
        <w:t xml:space="preserve">). In the free-bending mode, the laminate has an electrically-induced strain difference of 1.8% at 3 V. These levels of strain and force suffice for use in </w:t>
      </w:r>
      <w:proofErr w:type="spellStart"/>
      <w:r w:rsidRPr="00ED4B35">
        <w:t>microrobotics</w:t>
      </w:r>
      <w:proofErr w:type="spellEnd"/>
      <w:r w:rsidRPr="00ED4B35">
        <w:t xml:space="preserve">. In fact, voltage as low as 1 V </w:t>
      </w:r>
      <w:del w:id="764" w:author="Indrek Must" w:date="2014-03-06T19:42:00Z">
        <w:r w:rsidRPr="00ED4B35" w:rsidDel="00D865DD">
          <w:delText xml:space="preserve">is </w:delText>
        </w:r>
      </w:del>
      <w:ins w:id="765" w:author="Indrek Must" w:date="2014-03-06T19:42:00Z">
        <w:r w:rsidR="00D865DD">
          <w:t>was</w:t>
        </w:r>
        <w:r w:rsidR="00D865DD" w:rsidRPr="00D865DD">
          <w:t xml:space="preserve"> </w:t>
        </w:r>
      </w:ins>
      <w:r w:rsidRPr="00D865DD">
        <w:t>already sufficient to successfully drive the robot.</w:t>
      </w:r>
    </w:p>
    <w:p w:rsidR="002A51CA" w:rsidRPr="00ED4B35" w:rsidRDefault="002A51CA">
      <w:pPr>
        <w:pStyle w:val="Maintext0"/>
      </w:pPr>
      <w:r w:rsidRPr="00D865DD">
        <w:t>The constructed IEAP actuator stands out by its remarkable efficiency.</w:t>
      </w:r>
      <w:ins w:id="766" w:author="Indrek Must" w:date="2014-03-06T19:38:00Z">
        <w:r w:rsidR="004A226C">
          <w:t xml:space="preserve"> </w:t>
        </w:r>
      </w:ins>
      <w:del w:id="767" w:author="Indrek Must" w:date="2014-03-06T19:42:00Z">
        <w:r w:rsidRPr="004A226C" w:rsidDel="00D865DD">
          <w:delText xml:space="preserve">The </w:delText>
        </w:r>
      </w:del>
      <w:ins w:id="768" w:author="Indrek Must" w:date="2014-03-06T19:42:00Z">
        <w:r w:rsidR="00D865DD">
          <w:t>A</w:t>
        </w:r>
        <w:r w:rsidR="00D865DD" w:rsidRPr="004A226C">
          <w:t xml:space="preserve"> </w:t>
        </w:r>
      </w:ins>
      <w:r w:rsidRPr="004A226C">
        <w:t>compliant gold current collector provide</w:t>
      </w:r>
      <w:r w:rsidRPr="00D865DD">
        <w:t>d the necessary level of electronic conduction without compromising the flexibility of the laminate. An energy-storage efficiency</w:t>
      </w:r>
      <w:r w:rsidR="00A15450" w:rsidRPr="00ED4B35">
        <w:t xml:space="preserve"> </w:t>
      </w:r>
      <w:r w:rsidRPr="00ED4B35">
        <w:t>of 9</w:t>
      </w:r>
      <w:r w:rsidR="00507F68" w:rsidRPr="00ED4B35">
        <w:t>4</w:t>
      </w:r>
      <w:r w:rsidRPr="00ED4B35">
        <w:t xml:space="preserve">% </w:t>
      </w:r>
      <w:r w:rsidR="00A15450" w:rsidRPr="00ED4B35">
        <w:t xml:space="preserve">as a </w:t>
      </w:r>
      <w:proofErr w:type="spellStart"/>
      <w:r w:rsidR="00A15450" w:rsidRPr="00ED4B35">
        <w:t>supercapacitor</w:t>
      </w:r>
      <w:proofErr w:type="spellEnd"/>
      <w:r w:rsidR="00A15450" w:rsidRPr="00ED4B35">
        <w:t xml:space="preserve"> </w:t>
      </w:r>
      <w:r w:rsidRPr="00ED4B35">
        <w:t>was achieved.</w:t>
      </w:r>
    </w:p>
    <w:p w:rsidR="002A51CA" w:rsidRPr="00ED4B35" w:rsidRDefault="002A51CA" w:rsidP="002A51CA">
      <w:pPr>
        <w:pStyle w:val="Head1"/>
      </w:pPr>
    </w:p>
    <w:p w:rsidR="00D1412F" w:rsidRPr="00ED4B35" w:rsidRDefault="00D1412F" w:rsidP="002A51CA">
      <w:pPr>
        <w:pStyle w:val="Head1"/>
      </w:pPr>
    </w:p>
    <w:p w:rsidR="00D1412F" w:rsidRPr="00ED4B35" w:rsidRDefault="00D1412F" w:rsidP="002A51CA">
      <w:pPr>
        <w:pStyle w:val="Head1"/>
      </w:pPr>
    </w:p>
    <w:p w:rsidR="00D1412F" w:rsidRPr="00ED4B35" w:rsidRDefault="00D1412F" w:rsidP="00D1412F">
      <w:pPr>
        <w:pStyle w:val="Heading1"/>
      </w:pPr>
      <w:bookmarkStart w:id="769" w:name="_Toc381529113"/>
      <w:r w:rsidRPr="00ED4B35">
        <w:t>Experimental Section</w:t>
      </w:r>
      <w:bookmarkEnd w:id="769"/>
    </w:p>
    <w:p w:rsidR="00D1412F" w:rsidRPr="00ED4B35" w:rsidRDefault="00D1412F" w:rsidP="00534D8D">
      <w:pPr>
        <w:pStyle w:val="ExperimentalText"/>
        <w:jc w:val="both"/>
      </w:pPr>
      <w:r w:rsidRPr="00ED4B35">
        <w:rPr>
          <w:i/>
          <w:iCs/>
        </w:rPr>
        <w:t>Fabrication of the actuator</w:t>
      </w:r>
      <w:r w:rsidR="002B1263" w:rsidRPr="00ED4B35">
        <w:rPr>
          <w:i/>
          <w:iCs/>
        </w:rPr>
        <w:t xml:space="preserve">: </w:t>
      </w:r>
      <w:r w:rsidRPr="00ED4B35">
        <w:t xml:space="preserve">The separator was prepared from </w:t>
      </w:r>
      <w:proofErr w:type="spellStart"/>
      <w:r w:rsidRPr="00ED4B35">
        <w:t>polyvinylidene</w:t>
      </w:r>
      <w:proofErr w:type="spellEnd"/>
      <w:r w:rsidRPr="00ED4B35">
        <w:t xml:space="preserve"> fluoride co-</w:t>
      </w:r>
      <w:proofErr w:type="spellStart"/>
      <w:r w:rsidRPr="00ED4B35">
        <w:t>hexafluoropropylene</w:t>
      </w:r>
      <w:proofErr w:type="spellEnd"/>
      <w:r w:rsidRPr="00ED4B35">
        <w:t xml:space="preserve"> (</w:t>
      </w:r>
      <w:proofErr w:type="spellStart"/>
      <w:r w:rsidRPr="00ED4B35">
        <w:t>PVdF</w:t>
      </w:r>
      <w:proofErr w:type="spellEnd"/>
      <w:r w:rsidRPr="00ED4B35">
        <w:t xml:space="preserve">-HFP) (Sigma–Aldrich Co.) and 1-ethyl-3-methylimidazolium </w:t>
      </w:r>
      <w:proofErr w:type="spellStart"/>
      <w:r w:rsidRPr="00ED4B35">
        <w:t>trifluoromethanesulphonate</w:t>
      </w:r>
      <w:proofErr w:type="spellEnd"/>
      <w:r w:rsidRPr="00ED4B35">
        <w:t xml:space="preserve"> (EMITFS) (≥99.0%, </w:t>
      </w:r>
      <w:proofErr w:type="spellStart"/>
      <w:r w:rsidRPr="00ED4B35">
        <w:t>Fluka</w:t>
      </w:r>
      <w:proofErr w:type="spellEnd"/>
      <w:r w:rsidRPr="00ED4B35">
        <w:t xml:space="preserve">) by casting method. The ratio between </w:t>
      </w:r>
      <w:proofErr w:type="spellStart"/>
      <w:r w:rsidRPr="00ED4B35">
        <w:t>PVdF</w:t>
      </w:r>
      <w:proofErr w:type="spellEnd"/>
      <w:r w:rsidRPr="00ED4B35">
        <w:t>-HFP</w:t>
      </w:r>
      <w:proofErr w:type="gramStart"/>
      <w:r w:rsidRPr="00ED4B35">
        <w:t>:EMITFS</w:t>
      </w:r>
      <w:proofErr w:type="gramEnd"/>
      <w:r w:rsidRPr="00ED4B35">
        <w:t xml:space="preserve"> was 1:1 in weight. The electrodes contained </w:t>
      </w:r>
      <w:proofErr w:type="spellStart"/>
      <w:r w:rsidRPr="00ED4B35">
        <w:t>TiC</w:t>
      </w:r>
      <w:proofErr w:type="spellEnd"/>
      <w:r w:rsidRPr="00ED4B35">
        <w:t xml:space="preserve">–CDC powder (Skeleton Technologies OÜ), EMITFS, and </w:t>
      </w:r>
      <w:proofErr w:type="spellStart"/>
      <w:r w:rsidRPr="00ED4B35">
        <w:t>PVdF</w:t>
      </w:r>
      <w:proofErr w:type="spellEnd"/>
      <w:r w:rsidRPr="00ED4B35">
        <w:t xml:space="preserve">-HFP in a ratio of 1:1:1. The electrodes were spray-painted on the membrane. Three layers of 130-nm gold sheet (Gold-Hammer) were glued on both sides of the laminate to form current collectors. 15 </w:t>
      </w:r>
      <w:proofErr w:type="spellStart"/>
      <w:r w:rsidRPr="00ED4B35">
        <w:t>wt</w:t>
      </w:r>
      <w:proofErr w:type="spellEnd"/>
      <w:r w:rsidRPr="00ED4B35">
        <w:t xml:space="preserve">% </w:t>
      </w:r>
      <w:proofErr w:type="spellStart"/>
      <w:r w:rsidRPr="00ED4B35">
        <w:t>Nafion</w:t>
      </w:r>
      <w:proofErr w:type="spellEnd"/>
      <w:r w:rsidRPr="00ED4B35">
        <w:t xml:space="preserve"> </w:t>
      </w:r>
      <w:proofErr w:type="gramStart"/>
      <w:r w:rsidRPr="00ED4B35">
        <w:t>solution</w:t>
      </w:r>
      <w:proofErr w:type="gramEnd"/>
      <w:r w:rsidRPr="00ED4B35">
        <w:t xml:space="preserve"> (LIQUION® LQ-1115 1100EW, Ion Power, Inc.) was used as an adhesive for the gold foils. </w:t>
      </w:r>
      <w:r w:rsidRPr="00ED4B35">
        <w:lastRenderedPageBreak/>
        <w:t xml:space="preserve">The non-planar initial shape was programmed by heating the appropriately fixed laminate up to 100ºC. The detailed manufacturing process is described in the </w:t>
      </w:r>
      <w:r w:rsidRPr="00ED4B35">
        <w:rPr>
          <w:b/>
        </w:rPr>
        <w:t>Supp</w:t>
      </w:r>
      <w:r w:rsidR="00DA3583" w:rsidRPr="00ED4B35">
        <w:rPr>
          <w:b/>
        </w:rPr>
        <w:t>orting</w:t>
      </w:r>
      <w:r w:rsidRPr="00ED4B35">
        <w:rPr>
          <w:b/>
        </w:rPr>
        <w:t xml:space="preserve"> Information.</w:t>
      </w:r>
    </w:p>
    <w:p w:rsidR="00D1412F" w:rsidRPr="00ED4B35" w:rsidRDefault="00D1412F" w:rsidP="00534D8D">
      <w:pPr>
        <w:pStyle w:val="ExperimentalText"/>
        <w:jc w:val="both"/>
      </w:pPr>
      <w:r w:rsidRPr="00ED4B35">
        <w:rPr>
          <w:i/>
          <w:iCs/>
        </w:rPr>
        <w:t xml:space="preserve">Electrical and electromechanical </w:t>
      </w:r>
      <w:r w:rsidR="002B1263" w:rsidRPr="00ED4B35">
        <w:rPr>
          <w:i/>
          <w:iCs/>
        </w:rPr>
        <w:t xml:space="preserve">measurements: </w:t>
      </w:r>
      <w:r w:rsidRPr="00ED4B35">
        <w:t xml:space="preserve">The current consumption of the robot was measured by applying a 4-V input voltage from an external laboratory power supply. The total current consumed by both actuator and control board was measured. </w:t>
      </w:r>
      <w:ins w:id="770" w:author="Indrek Must" w:date="2014-03-06T19:44:00Z">
        <w:r w:rsidR="00D865DD">
          <w:t>The current consumption of the</w:t>
        </w:r>
      </w:ins>
      <w:ins w:id="771" w:author="Indrek Must" w:date="2014-03-06T19:46:00Z">
        <w:r w:rsidR="00D865DD">
          <w:t xml:space="preserve"> sole</w:t>
        </w:r>
      </w:ins>
      <w:ins w:id="772" w:author="Indrek Must" w:date="2014-03-06T19:44:00Z">
        <w:r w:rsidR="00D865DD">
          <w:t xml:space="preserve"> IEAP was determined by subtracting the current consumption of the system without IEAP attached.</w:t>
        </w:r>
      </w:ins>
      <w:ins w:id="773" w:author="Indrek Must" w:date="2014-03-06T19:45:00Z">
        <w:r w:rsidR="00D865DD">
          <w:t xml:space="preserve"> </w:t>
        </w:r>
      </w:ins>
      <w:r w:rsidRPr="00D865DD">
        <w:t>The terminal voltages were registered using National Instruments PCI-6036E and 6</w:t>
      </w:r>
      <w:r w:rsidRPr="00D865DD">
        <w:rPr>
          <w:highlight w:val="yellow"/>
        </w:rPr>
        <w:t>XXX</w:t>
      </w:r>
      <w:r w:rsidRPr="00D865DD">
        <w:t xml:space="preserve"> DAQ devices. Tektronix TDS 2024B oscilloscope was used in the measurements in </w:t>
      </w:r>
      <w:r w:rsidR="002B1263" w:rsidRPr="00ED4B35">
        <w:fldChar w:fldCharType="begin"/>
      </w:r>
      <w:r w:rsidR="002B1263" w:rsidRPr="00ED4B35">
        <w:instrText xml:space="preserve"> REF _Ref379984139 \h </w:instrText>
      </w:r>
      <w:r w:rsidR="00534D8D" w:rsidRPr="00ED4B35">
        <w:instrText xml:space="preserve"> \* MERGEFORMAT </w:instrText>
      </w:r>
      <w:r w:rsidR="002B1263" w:rsidRPr="00323C51">
        <w:fldChar w:fldCharType="separate"/>
      </w:r>
      <w:r w:rsidR="00534D8D" w:rsidRPr="00ED4B35">
        <w:t>Figure 5</w:t>
      </w:r>
      <w:r w:rsidR="002B1263" w:rsidRPr="00040E89">
        <w:fldChar w:fldCharType="end"/>
      </w:r>
      <w:r w:rsidR="002B1263" w:rsidRPr="00ED4B35">
        <w:t>c</w:t>
      </w:r>
      <w:r w:rsidRPr="00ED4B35">
        <w:t xml:space="preserve">. </w:t>
      </w:r>
    </w:p>
    <w:p w:rsidR="00D1412F" w:rsidRPr="00ED4B35" w:rsidRDefault="00D1412F" w:rsidP="00534D8D">
      <w:pPr>
        <w:pStyle w:val="ExperimentalText"/>
        <w:jc w:val="both"/>
      </w:pPr>
      <w:r w:rsidRPr="00ED4B35">
        <w:t xml:space="preserve">Blocking force was measured using an </w:t>
      </w:r>
      <w:proofErr w:type="spellStart"/>
      <w:r w:rsidRPr="00ED4B35">
        <w:t>ADInstruments</w:t>
      </w:r>
      <w:proofErr w:type="spellEnd"/>
      <w:r w:rsidRPr="00ED4B35">
        <w:t xml:space="preserve"> MLT0202 load cell connected to the National Instruments PCI-6036E DAQ device. The actuation was recorded by a DMK 22BUC03 USB camera equipped with a </w:t>
      </w:r>
      <w:r w:rsidR="007847AC" w:rsidRPr="00ED4B35">
        <w:t xml:space="preserve">lens of long focal length </w:t>
      </w:r>
      <w:r w:rsidRPr="00ED4B35">
        <w:t xml:space="preserve">C5028-M. The curvature amplitude was determined by fitting the recorded image of the IEAP with a circle of variable radius using National Instruments </w:t>
      </w:r>
      <w:proofErr w:type="spellStart"/>
      <w:r w:rsidRPr="00ED4B35">
        <w:t>LabView</w:t>
      </w:r>
      <w:proofErr w:type="spellEnd"/>
      <w:r w:rsidRPr="00ED4B35">
        <w:t xml:space="preserve"> software package. The amplitudes and phases corresponding to </w:t>
      </w:r>
      <w:del w:id="774" w:author="Indrek Must" w:date="2014-03-06T19:46:00Z">
        <w:r w:rsidRPr="00ED4B35" w:rsidDel="00D865DD">
          <w:delText xml:space="preserve">a </w:delText>
        </w:r>
      </w:del>
      <w:ins w:id="775" w:author="Indrek Must" w:date="2014-03-06T19:46:00Z">
        <w:r w:rsidR="00D865DD">
          <w:t>the</w:t>
        </w:r>
        <w:r w:rsidR="00D865DD" w:rsidRPr="00D865DD">
          <w:t xml:space="preserve"> </w:t>
        </w:r>
      </w:ins>
      <w:r w:rsidRPr="00D865DD">
        <w:t xml:space="preserve">sinusoidal input were determined by fitting the measured data using a differential evolution algorithm implemented in </w:t>
      </w:r>
      <w:proofErr w:type="spellStart"/>
      <w:r w:rsidRPr="00D865DD">
        <w:t>LabView</w:t>
      </w:r>
      <w:proofErr w:type="spellEnd"/>
      <w:r w:rsidRPr="00D865DD">
        <w:t>. The sheet resistance was measured using an Agilent 34420A micro-ohm meter and a custom-ma</w:t>
      </w:r>
      <w:r w:rsidRPr="00ED4B35">
        <w:t>de bending rig described previously by Must et al.</w:t>
      </w:r>
      <w:r w:rsidRPr="00040E89">
        <w:fldChar w:fldCharType="begin"/>
      </w:r>
      <w:r w:rsidRPr="00ED4B35">
        <w:instrText>ADDIN RW.CITE{{63 Must,Indrek 2012}}</w:instrText>
      </w:r>
      <w:r w:rsidRPr="00323C51">
        <w:fldChar w:fldCharType="separate"/>
      </w:r>
      <w:r w:rsidR="00DA3583" w:rsidRPr="00ED4B35">
        <w:rPr>
          <w:rFonts w:eastAsia="Times New Roman"/>
          <w:vertAlign w:val="superscript"/>
        </w:rPr>
        <w:t>[44]</w:t>
      </w:r>
      <w:r w:rsidRPr="00272B63">
        <w:fldChar w:fldCharType="end"/>
      </w:r>
    </w:p>
    <w:p w:rsidR="00D1412F" w:rsidRPr="00D865DD" w:rsidRDefault="00D1412F" w:rsidP="00534D8D">
      <w:pPr>
        <w:pStyle w:val="ExperimentalText"/>
        <w:jc w:val="both"/>
      </w:pPr>
      <w:r w:rsidRPr="00ED4B35">
        <w:t xml:space="preserve">The </w:t>
      </w:r>
      <w:proofErr w:type="spellStart"/>
      <w:r w:rsidRPr="00ED4B35">
        <w:t>chronocoulonometry</w:t>
      </w:r>
      <w:proofErr w:type="spellEnd"/>
      <w:r w:rsidRPr="00ED4B35">
        <w:t xml:space="preserve"> experiment was performed on a PARSTAT 2273 </w:t>
      </w:r>
      <w:proofErr w:type="spellStart"/>
      <w:r w:rsidRPr="00ED4B35">
        <w:t>potentiostat</w:t>
      </w:r>
      <w:proofErr w:type="spellEnd"/>
      <w:r w:rsidRPr="00ED4B35">
        <w:t xml:space="preserve"> in </w:t>
      </w:r>
      <w:ins w:id="776" w:author="Indrek Must" w:date="2014-03-06T19:47:00Z">
        <w:r w:rsidR="00D865DD">
          <w:t xml:space="preserve">a </w:t>
        </w:r>
      </w:ins>
      <w:r w:rsidRPr="00D865DD">
        <w:t xml:space="preserve">two-electrode mode. </w:t>
      </w:r>
    </w:p>
    <w:p w:rsidR="00D1412F" w:rsidRPr="00ED4B35" w:rsidRDefault="00D1412F" w:rsidP="00534D8D">
      <w:pPr>
        <w:pStyle w:val="ExperimentalText"/>
        <w:jc w:val="both"/>
      </w:pPr>
      <w:r w:rsidRPr="00D865DD">
        <w:t>The scanning electron micrographs were obtained using a Hitachi TM3000 microscope</w:t>
      </w:r>
      <w:ins w:id="777" w:author="Indrek Must" w:date="2014-03-06T19:47:00Z">
        <w:r w:rsidR="00D865DD">
          <w:t xml:space="preserve"> </w:t>
        </w:r>
      </w:ins>
      <w:r w:rsidR="00503C50" w:rsidRPr="00D865DD">
        <w:t>at 15-kV acceleration voltage with back-scattered electron detector</w:t>
      </w:r>
      <w:r w:rsidRPr="00ED4B35">
        <w:t>.</w:t>
      </w:r>
    </w:p>
    <w:p w:rsidR="002D16A0" w:rsidRPr="00ED4B35" w:rsidRDefault="002D16A0" w:rsidP="002D16A0">
      <w:pPr>
        <w:rPr>
          <w:lang w:val="en-US"/>
        </w:rPr>
      </w:pPr>
    </w:p>
    <w:p w:rsidR="00131D58" w:rsidRPr="00ED4B35" w:rsidRDefault="00131D58" w:rsidP="00131D58">
      <w:pPr>
        <w:pStyle w:val="MainText"/>
        <w:spacing w:line="240" w:lineRule="auto"/>
      </w:pPr>
    </w:p>
    <w:p w:rsidR="00131D58" w:rsidRPr="00ED4B35" w:rsidRDefault="00131D58" w:rsidP="00131D58">
      <w:pPr>
        <w:pStyle w:val="Acknowledgements"/>
        <w:rPr>
          <w:i/>
        </w:rPr>
      </w:pPr>
      <w:r w:rsidRPr="00ED4B35">
        <w:rPr>
          <w:b/>
        </w:rPr>
        <w:t>Supporting Information</w:t>
      </w:r>
    </w:p>
    <w:p w:rsidR="002B1263" w:rsidRPr="00ED4B35" w:rsidRDefault="002B1263">
      <w:pPr>
        <w:pStyle w:val="Maintext0"/>
      </w:pPr>
    </w:p>
    <w:p w:rsidR="00131D58" w:rsidRPr="00ED4B35" w:rsidRDefault="00131D58">
      <w:pPr>
        <w:pStyle w:val="Maintext0"/>
      </w:pPr>
      <w:r w:rsidRPr="00ED4B35">
        <w:t>Supporting Information is available from the Wiley Online Library.</w:t>
      </w:r>
    </w:p>
    <w:p w:rsidR="002B1263" w:rsidRPr="00ED4B35" w:rsidRDefault="00503C50">
      <w:pPr>
        <w:pStyle w:val="Maintext0"/>
        <w:numPr>
          <w:ilvl w:val="0"/>
          <w:numId w:val="8"/>
        </w:numPr>
      </w:pPr>
      <w:r w:rsidRPr="00ED4B35">
        <w:lastRenderedPageBreak/>
        <w:t xml:space="preserve">S1: </w:t>
      </w:r>
      <w:r w:rsidR="002B1263" w:rsidRPr="00ED4B35">
        <w:t xml:space="preserve">Details on the manufacturing process </w:t>
      </w:r>
      <w:r w:rsidR="00534D8D" w:rsidRPr="00ED4B35">
        <w:t>for</w:t>
      </w:r>
      <w:r w:rsidR="002B1263" w:rsidRPr="00ED4B35">
        <w:t xml:space="preserve"> the IEAP</w:t>
      </w:r>
    </w:p>
    <w:p w:rsidR="002B1263" w:rsidRPr="00ED4B35" w:rsidRDefault="00503C50">
      <w:pPr>
        <w:pStyle w:val="Maintext0"/>
        <w:numPr>
          <w:ilvl w:val="0"/>
          <w:numId w:val="8"/>
        </w:numPr>
      </w:pPr>
      <w:r w:rsidRPr="00ED4B35">
        <w:t xml:space="preserve">S2.1-S2.4: </w:t>
      </w:r>
      <w:r w:rsidR="002B1263" w:rsidRPr="00ED4B35">
        <w:t xml:space="preserve">Construction details </w:t>
      </w:r>
      <w:r w:rsidR="00534D8D" w:rsidRPr="00ED4B35">
        <w:t xml:space="preserve">for </w:t>
      </w:r>
      <w:r w:rsidR="002B1263" w:rsidRPr="00ED4B35">
        <w:t xml:space="preserve">the </w:t>
      </w:r>
      <w:r w:rsidR="00534D8D" w:rsidRPr="00ED4B35">
        <w:t xml:space="preserve">constructed </w:t>
      </w:r>
      <w:r w:rsidR="002B1263" w:rsidRPr="00ED4B35">
        <w:t>micro-robot</w:t>
      </w:r>
    </w:p>
    <w:p w:rsidR="002B1263" w:rsidRPr="00ED4B35" w:rsidRDefault="00503C50">
      <w:pPr>
        <w:pStyle w:val="Maintext0"/>
        <w:numPr>
          <w:ilvl w:val="0"/>
          <w:numId w:val="8"/>
        </w:numPr>
      </w:pPr>
      <w:r w:rsidRPr="00ED4B35">
        <w:t xml:space="preserve">S3: </w:t>
      </w:r>
      <w:r w:rsidR="002B1263" w:rsidRPr="00ED4B35">
        <w:t>Calculation for the apparent bending stiffness</w:t>
      </w:r>
    </w:p>
    <w:p w:rsidR="002B1263" w:rsidRPr="00ED4B35" w:rsidRDefault="00503C50">
      <w:pPr>
        <w:pStyle w:val="Maintext0"/>
        <w:numPr>
          <w:ilvl w:val="0"/>
          <w:numId w:val="8"/>
        </w:numPr>
      </w:pPr>
      <w:r w:rsidRPr="00ED4B35">
        <w:t xml:space="preserve">S4: </w:t>
      </w:r>
      <w:r w:rsidR="002B1263" w:rsidRPr="00ED4B35">
        <w:t xml:space="preserve">A video demonstration for the </w:t>
      </w:r>
      <w:proofErr w:type="spellStart"/>
      <w:r w:rsidR="002B1263" w:rsidRPr="00ED4B35">
        <w:t>microrobot</w:t>
      </w:r>
      <w:proofErr w:type="spellEnd"/>
    </w:p>
    <w:p w:rsidR="00004A23" w:rsidRPr="00ED4B35" w:rsidRDefault="00004A23" w:rsidP="00004A23">
      <w:pPr>
        <w:pStyle w:val="MainText"/>
      </w:pPr>
    </w:p>
    <w:p w:rsidR="002D16A0" w:rsidRPr="00ED4B35" w:rsidRDefault="002D16A0" w:rsidP="002A51CA">
      <w:pPr>
        <w:pStyle w:val="Head1"/>
      </w:pPr>
      <w:r w:rsidRPr="00ED4B35">
        <w:t>Acknowledgements</w:t>
      </w:r>
    </w:p>
    <w:p w:rsidR="002B1263" w:rsidRPr="00ED4B35" w:rsidRDefault="002B1263" w:rsidP="002B1263">
      <w:pPr>
        <w:pStyle w:val="Acknowledgements"/>
      </w:pPr>
      <w:r w:rsidRPr="00ED4B35">
        <w:t xml:space="preserve">This work was supported by the Estonian Science Foundation grant no. 8553, by targeted financing SF0180008s08 from the Estonian Ministry of Education, by Institutional Research Funding project IUT20-24 from Estonian Research Council, and by development project no. </w:t>
      </w:r>
      <w:proofErr w:type="gramStart"/>
      <w:r w:rsidRPr="00ED4B35">
        <w:t>SLOTI12156T by Archimedes Foundation.</w:t>
      </w:r>
      <w:proofErr w:type="gramEnd"/>
      <w:r w:rsidRPr="00ED4B35">
        <w:t xml:space="preserve"> The authors acknowledge support from national scholarship program </w:t>
      </w:r>
      <w:proofErr w:type="spellStart"/>
      <w:r w:rsidRPr="00ED4B35">
        <w:t>Kristjan</w:t>
      </w:r>
      <w:proofErr w:type="spellEnd"/>
      <w:r w:rsidRPr="00ED4B35">
        <w:t xml:space="preserve"> </w:t>
      </w:r>
      <w:proofErr w:type="spellStart"/>
      <w:r w:rsidRPr="00ED4B35">
        <w:t>Jaak</w:t>
      </w:r>
      <w:proofErr w:type="spellEnd"/>
      <w:r w:rsidRPr="00ED4B35">
        <w:t xml:space="preserve">, which is funded and managed by Archimedes Foundation in collaboration with the Ministry of Education and Research; the Estonian Doctoral School in Information and Communication Technology, the graduate school ‘Functional materials and technologies’, and the Tiger University Program of the Information Technology Foundation for Education. </w:t>
      </w:r>
    </w:p>
    <w:p w:rsidR="00534D8D" w:rsidRPr="00ED4B35" w:rsidRDefault="00534D8D" w:rsidP="002B1263">
      <w:pPr>
        <w:pStyle w:val="Acknowledgements"/>
      </w:pPr>
    </w:p>
    <w:p w:rsidR="00004A23" w:rsidRPr="00ED4B35" w:rsidRDefault="00004A23" w:rsidP="00004A23">
      <w:pPr>
        <w:pStyle w:val="dates"/>
      </w:pPr>
      <w:r w:rsidRPr="00ED4B35">
        <w:t>Received: ((will be filled in by the editorial staff)</w:t>
      </w:r>
      <w:proofErr w:type="gramStart"/>
      <w:r w:rsidRPr="00ED4B35">
        <w:t>)</w:t>
      </w:r>
      <w:proofErr w:type="gramEnd"/>
      <w:r w:rsidRPr="00ED4B35">
        <w:br/>
        <w:t>Revised: ((will be filled in by the editorial staff))</w:t>
      </w:r>
      <w:r w:rsidRPr="00ED4B35">
        <w:br/>
        <w:t>Published online: ((will be filled in by the editorial staff))</w:t>
      </w:r>
    </w:p>
    <w:p w:rsidR="00004A23" w:rsidRPr="00ED4B35" w:rsidRDefault="00004A23" w:rsidP="00004A23">
      <w:pPr>
        <w:pStyle w:val="MainText"/>
      </w:pPr>
    </w:p>
    <w:p w:rsidR="00DA3583" w:rsidRPr="00ED4B35" w:rsidRDefault="002B1263">
      <w:pPr>
        <w:pStyle w:val="NormalWeb"/>
        <w:jc w:val="center"/>
        <w:divId w:val="827867497"/>
      </w:pPr>
      <w:r w:rsidRPr="00ED4B35">
        <w:rPr>
          <w:rPrChange w:id="778" w:author="Indrek Must" w:date="2014-03-06T19:19:00Z">
            <w:rPr>
              <w:rFonts w:eastAsia="MS Mincho"/>
              <w:lang w:eastAsia="ja-JP"/>
            </w:rPr>
          </w:rPrChange>
        </w:rPr>
        <w:fldChar w:fldCharType="begin"/>
      </w:r>
      <w:r w:rsidR="00DA3583" w:rsidRPr="00ED4B35">
        <w:instrText>ADDIN RW.BIB</w:instrText>
      </w:r>
      <w:r w:rsidRPr="00ED4B35">
        <w:rPr>
          <w:rPrChange w:id="779" w:author="Indrek Must" w:date="2014-03-06T19:19:00Z">
            <w:rPr>
              <w:rFonts w:eastAsia="MS Mincho"/>
              <w:lang w:eastAsia="ja-JP"/>
            </w:rPr>
          </w:rPrChange>
        </w:rPr>
        <w:fldChar w:fldCharType="separate"/>
      </w:r>
      <w:r w:rsidR="00DA3583" w:rsidRPr="00ED4B35">
        <w:t>References</w:t>
      </w:r>
    </w:p>
    <w:p w:rsidR="00DA3583" w:rsidRPr="00ED4B35" w:rsidRDefault="00DA3583">
      <w:pPr>
        <w:pStyle w:val="NormalWeb"/>
        <w:spacing w:line="480" w:lineRule="auto"/>
        <w:divId w:val="827867497"/>
      </w:pPr>
      <w:r w:rsidRPr="00ED4B35">
        <w:t>[1] Y. Li, R. Torah, S. Beeby, J. Tudor, "An all-inkjet printed flexible capacitor for wearable applications", presented at Design, Test, Integration and Packaging of MEMS/MOEMS (DTIP), 2012 Symposium on2012.</w:t>
      </w:r>
    </w:p>
    <w:p w:rsidR="00DA3583" w:rsidRPr="00ED4B35" w:rsidRDefault="00DA3583">
      <w:pPr>
        <w:pStyle w:val="NormalWeb"/>
        <w:spacing w:line="480" w:lineRule="auto"/>
        <w:divId w:val="827867497"/>
      </w:pPr>
      <w:r w:rsidRPr="00ED4B35">
        <w:t xml:space="preserve">[2] D. Wei, T. W. Ng, </w:t>
      </w:r>
      <w:r w:rsidRPr="00ED4B35">
        <w:rPr>
          <w:i/>
          <w:iCs/>
        </w:rPr>
        <w:t>, Electrochemistry Communications.</w:t>
      </w:r>
      <w:r w:rsidRPr="00ED4B35">
        <w:rPr>
          <w:b/>
          <w:bCs/>
        </w:rPr>
        <w:t xml:space="preserve"> 2009</w:t>
      </w:r>
      <w:r w:rsidRPr="00ED4B35">
        <w:rPr>
          <w:i/>
          <w:iCs/>
        </w:rPr>
        <w:t>, 11</w:t>
      </w:r>
      <w:r w:rsidRPr="00ED4B35">
        <w:t>(10), 1996-1999.</w:t>
      </w:r>
    </w:p>
    <w:p w:rsidR="00DA3583" w:rsidRPr="00ED4B35" w:rsidRDefault="00DA3583">
      <w:pPr>
        <w:pStyle w:val="NormalWeb"/>
        <w:spacing w:line="480" w:lineRule="auto"/>
        <w:divId w:val="827867497"/>
      </w:pPr>
      <w:r w:rsidRPr="00ED4B35">
        <w:t xml:space="preserve">[3] J. Bae, M. K. Song, Y. J. Park, J. M. Kim, M. Liu, Z. L. Wang, </w:t>
      </w:r>
      <w:r w:rsidRPr="00ED4B35">
        <w:rPr>
          <w:i/>
          <w:iCs/>
        </w:rPr>
        <w:t>, Angewandte Chemie International Edition.</w:t>
      </w:r>
      <w:r w:rsidRPr="00ED4B35">
        <w:rPr>
          <w:b/>
          <w:bCs/>
        </w:rPr>
        <w:t xml:space="preserve"> 2011</w:t>
      </w:r>
      <w:r w:rsidRPr="00ED4B35">
        <w:rPr>
          <w:i/>
          <w:iCs/>
        </w:rPr>
        <w:t>, 50</w:t>
      </w:r>
      <w:r w:rsidRPr="00ED4B35">
        <w:t>(7), 1683-1687.</w:t>
      </w:r>
    </w:p>
    <w:p w:rsidR="00DA3583" w:rsidRPr="00ED4B35" w:rsidRDefault="00DA3583">
      <w:pPr>
        <w:pStyle w:val="NormalWeb"/>
        <w:spacing w:line="480" w:lineRule="auto"/>
        <w:divId w:val="827867497"/>
      </w:pPr>
      <w:r w:rsidRPr="00ED4B35">
        <w:t xml:space="preserve">[4] H. Gwon, H. S. Kim, K. U. Lee, D. H. Seo, Y. C. Park, Y. S. Lee, B. T. Ahn, K. Kang, </w:t>
      </w:r>
      <w:r w:rsidRPr="00ED4B35">
        <w:rPr>
          <w:i/>
          <w:iCs/>
        </w:rPr>
        <w:t>, Energy &amp; Environmental Science.</w:t>
      </w:r>
      <w:r w:rsidRPr="00ED4B35">
        <w:rPr>
          <w:b/>
          <w:bCs/>
        </w:rPr>
        <w:t xml:space="preserve"> 2011</w:t>
      </w:r>
      <w:r w:rsidRPr="00ED4B35">
        <w:rPr>
          <w:i/>
          <w:iCs/>
        </w:rPr>
        <w:t>, 4</w:t>
      </w:r>
      <w:r w:rsidRPr="00ED4B35">
        <w:t>(4), 1277-1283.</w:t>
      </w:r>
    </w:p>
    <w:p w:rsidR="00DA3583" w:rsidRPr="00ED4B35" w:rsidRDefault="00DA3583">
      <w:pPr>
        <w:pStyle w:val="NormalWeb"/>
        <w:spacing w:line="480" w:lineRule="auto"/>
        <w:divId w:val="827867497"/>
      </w:pPr>
      <w:r w:rsidRPr="00ED4B35">
        <w:lastRenderedPageBreak/>
        <w:t xml:space="preserve">[5] L. Nyholm, G. Nyström, A. Mihranyan, M. Strømme, </w:t>
      </w:r>
      <w:r w:rsidRPr="00ED4B35">
        <w:rPr>
          <w:i/>
          <w:iCs/>
        </w:rPr>
        <w:t>, Adv Mater.</w:t>
      </w:r>
      <w:r w:rsidRPr="00ED4B35">
        <w:rPr>
          <w:b/>
          <w:bCs/>
        </w:rPr>
        <w:t xml:space="preserve"> 2011</w:t>
      </w:r>
      <w:r w:rsidRPr="00ED4B35">
        <w:rPr>
          <w:i/>
          <w:iCs/>
        </w:rPr>
        <w:t>, 23</w:t>
      </w:r>
      <w:r w:rsidRPr="00ED4B35">
        <w:t>(33), 3751-3769.</w:t>
      </w:r>
    </w:p>
    <w:p w:rsidR="00DA3583" w:rsidRPr="00ED4B35" w:rsidRDefault="00DA3583">
      <w:pPr>
        <w:pStyle w:val="NormalWeb"/>
        <w:spacing w:line="480" w:lineRule="auto"/>
        <w:divId w:val="827867497"/>
      </w:pPr>
      <w:r w:rsidRPr="00ED4B35">
        <w:t xml:space="preserve">[6] F. Kaasik, T. Tamm, M. Hantel, E. Perre, A. Aabloo, E. Lust, M. Bazant, V. Presser, </w:t>
      </w:r>
      <w:r w:rsidRPr="00ED4B35">
        <w:rPr>
          <w:i/>
          <w:iCs/>
        </w:rPr>
        <w:t>, Electrochemistry Communications.</w:t>
      </w:r>
      <w:r w:rsidRPr="00ED4B35">
        <w:rPr>
          <w:b/>
          <w:bCs/>
        </w:rPr>
        <w:t xml:space="preserve"> 2013</w:t>
      </w:r>
      <w:r w:rsidRPr="00ED4B35">
        <w:t>.</w:t>
      </w:r>
    </w:p>
    <w:p w:rsidR="00DA3583" w:rsidRPr="00ED4B35" w:rsidRDefault="00DA3583">
      <w:pPr>
        <w:pStyle w:val="NormalWeb"/>
        <w:spacing w:line="480" w:lineRule="auto"/>
        <w:divId w:val="827867497"/>
      </w:pPr>
      <w:r w:rsidRPr="00ED4B35">
        <w:t xml:space="preserve">[7] R. Kötz, P. Ruch, D. Cericola, </w:t>
      </w:r>
      <w:r w:rsidRPr="00ED4B35">
        <w:rPr>
          <w:i/>
          <w:iCs/>
        </w:rPr>
        <w:t>, J. Power Sources.</w:t>
      </w:r>
      <w:r w:rsidRPr="00ED4B35">
        <w:rPr>
          <w:b/>
          <w:bCs/>
        </w:rPr>
        <w:t xml:space="preserve"> 2010</w:t>
      </w:r>
      <w:r w:rsidRPr="00ED4B35">
        <w:rPr>
          <w:i/>
          <w:iCs/>
        </w:rPr>
        <w:t>, 195</w:t>
      </w:r>
      <w:r w:rsidRPr="00ED4B35">
        <w:t>(3), 923-928.</w:t>
      </w:r>
    </w:p>
    <w:p w:rsidR="00DA3583" w:rsidRPr="00ED4B35" w:rsidRDefault="00DA3583">
      <w:pPr>
        <w:pStyle w:val="NormalWeb"/>
        <w:spacing w:line="480" w:lineRule="auto"/>
        <w:divId w:val="827867497"/>
      </w:pPr>
      <w:r w:rsidRPr="00ED4B35">
        <w:t xml:space="preserve">[8] B. J. Akle, M. D. Bennett, D. J. Leo, </w:t>
      </w:r>
      <w:r w:rsidRPr="00ED4B35">
        <w:rPr>
          <w:i/>
          <w:iCs/>
        </w:rPr>
        <w:t>, Sensors and Actuators A: Physical.</w:t>
      </w:r>
      <w:r w:rsidRPr="00ED4B35">
        <w:rPr>
          <w:b/>
          <w:bCs/>
        </w:rPr>
        <w:t xml:space="preserve"> 2006</w:t>
      </w:r>
      <w:r w:rsidRPr="00ED4B35">
        <w:rPr>
          <w:i/>
          <w:iCs/>
        </w:rPr>
        <w:t>, 126</w:t>
      </w:r>
      <w:r w:rsidRPr="00ED4B35">
        <w:t>(1), 173-181.</w:t>
      </w:r>
    </w:p>
    <w:p w:rsidR="00DA3583" w:rsidRPr="00ED4B35" w:rsidRDefault="00DA3583">
      <w:pPr>
        <w:pStyle w:val="NormalWeb"/>
        <w:spacing w:line="480" w:lineRule="auto"/>
        <w:divId w:val="827867497"/>
      </w:pPr>
      <w:r w:rsidRPr="00ED4B35">
        <w:t xml:space="preserve">[9] K. J. Kim, S. Tadokoro, </w:t>
      </w:r>
      <w:r w:rsidRPr="00ED4B35">
        <w:rPr>
          <w:i/>
          <w:iCs/>
        </w:rPr>
        <w:t>Electroactive Polymers for Robotic Applications: Artificial Muscles and Sensors</w:t>
      </w:r>
      <w:r w:rsidRPr="00ED4B35">
        <w:t>, Springer</w:t>
      </w:r>
      <w:r w:rsidRPr="00ED4B35">
        <w:rPr>
          <w:b/>
          <w:bCs/>
        </w:rPr>
        <w:t>2007</w:t>
      </w:r>
      <w:r w:rsidRPr="00ED4B35">
        <w:t>.</w:t>
      </w:r>
    </w:p>
    <w:p w:rsidR="00DA3583" w:rsidRPr="00ED4B35" w:rsidRDefault="00DA3583">
      <w:pPr>
        <w:pStyle w:val="NormalWeb"/>
        <w:spacing w:line="480" w:lineRule="auto"/>
        <w:divId w:val="827867497"/>
      </w:pPr>
      <w:r w:rsidRPr="00ED4B35">
        <w:t xml:space="preserve">[10] P. Cottinet, C. Souders, S. Tsai, R. Liang, B. Wang, C. Zhang, </w:t>
      </w:r>
      <w:r w:rsidRPr="00ED4B35">
        <w:rPr>
          <w:i/>
          <w:iCs/>
        </w:rPr>
        <w:t>, Physics Letters A.</w:t>
      </w:r>
      <w:r w:rsidRPr="00ED4B35">
        <w:rPr>
          <w:b/>
          <w:bCs/>
        </w:rPr>
        <w:t xml:space="preserve"> 2012</w:t>
      </w:r>
      <w:r w:rsidRPr="00ED4B35">
        <w:rPr>
          <w:i/>
          <w:iCs/>
        </w:rPr>
        <w:t>, 376</w:t>
      </w:r>
      <w:r w:rsidRPr="00ED4B35">
        <w:t>(12), 1132-1136.</w:t>
      </w:r>
    </w:p>
    <w:p w:rsidR="00DA3583" w:rsidRPr="00ED4B35" w:rsidRDefault="00DA3583">
      <w:pPr>
        <w:pStyle w:val="NormalWeb"/>
        <w:spacing w:line="480" w:lineRule="auto"/>
        <w:divId w:val="827867497"/>
      </w:pPr>
      <w:r w:rsidRPr="00ED4B35">
        <w:t xml:space="preserve">[11] M. Ghaffari, W. Kinsman, Y. Zhou, S. Murali, Q. Burlingame, M. Lin, R. Ruoff, Q. Zhang, </w:t>
      </w:r>
      <w:r w:rsidRPr="00ED4B35">
        <w:rPr>
          <w:i/>
          <w:iCs/>
        </w:rPr>
        <w:t>, Adv Mater.</w:t>
      </w:r>
      <w:r w:rsidRPr="00ED4B35">
        <w:rPr>
          <w:b/>
          <w:bCs/>
        </w:rPr>
        <w:t xml:space="preserve"> 2013</w:t>
      </w:r>
      <w:r w:rsidRPr="00ED4B35">
        <w:t>.</w:t>
      </w:r>
    </w:p>
    <w:p w:rsidR="00DA3583" w:rsidRPr="00ED4B35" w:rsidRDefault="00DA3583">
      <w:pPr>
        <w:pStyle w:val="NormalWeb"/>
        <w:spacing w:line="480" w:lineRule="auto"/>
        <w:divId w:val="827867497"/>
      </w:pPr>
      <w:r w:rsidRPr="00ED4B35">
        <w:t xml:space="preserve">[12] R. Temmer, A. Maziz, C. Plesse, A. Aabloo, F. Vidal, T. Tamm, </w:t>
      </w:r>
      <w:r w:rsidRPr="00ED4B35">
        <w:rPr>
          <w:i/>
          <w:iCs/>
        </w:rPr>
        <w:t>, Smart Mater. Struct.</w:t>
      </w:r>
      <w:r w:rsidRPr="00ED4B35">
        <w:rPr>
          <w:b/>
          <w:bCs/>
        </w:rPr>
        <w:t xml:space="preserve"> 2013</w:t>
      </w:r>
      <w:r w:rsidRPr="00ED4B35">
        <w:rPr>
          <w:i/>
          <w:iCs/>
        </w:rPr>
        <w:t>, 22</w:t>
      </w:r>
      <w:r w:rsidRPr="00ED4B35">
        <w:t>(10), 104006.</w:t>
      </w:r>
    </w:p>
    <w:p w:rsidR="00DA3583" w:rsidRPr="00ED4B35" w:rsidRDefault="00DA3583">
      <w:pPr>
        <w:pStyle w:val="NormalWeb"/>
        <w:spacing w:line="480" w:lineRule="auto"/>
        <w:divId w:val="827867497"/>
      </w:pPr>
      <w:r w:rsidRPr="00ED4B35">
        <w:t xml:space="preserve">[13] J. Torop, T. Sugino, K. Asaka, A. Jänes, E. Lust, A. Aabloo, </w:t>
      </w:r>
      <w:r w:rsidRPr="00ED4B35">
        <w:rPr>
          <w:i/>
          <w:iCs/>
        </w:rPr>
        <w:t>, Sensors Actuators B: Chem.</w:t>
      </w:r>
      <w:r w:rsidRPr="00ED4B35">
        <w:rPr>
          <w:b/>
          <w:bCs/>
        </w:rPr>
        <w:t xml:space="preserve"> 2012</w:t>
      </w:r>
      <w:r w:rsidRPr="00ED4B35">
        <w:rPr>
          <w:i/>
          <w:iCs/>
        </w:rPr>
        <w:t>, 161</w:t>
      </w:r>
      <w:r w:rsidRPr="00ED4B35">
        <w:t>(1), 629-634.</w:t>
      </w:r>
    </w:p>
    <w:p w:rsidR="00DA3583" w:rsidRPr="00ED4B35" w:rsidRDefault="00DA3583">
      <w:pPr>
        <w:pStyle w:val="NormalWeb"/>
        <w:spacing w:line="480" w:lineRule="auto"/>
        <w:divId w:val="827867497"/>
      </w:pPr>
      <w:r w:rsidRPr="00ED4B35">
        <w:t xml:space="preserve">[14] E. W. Jager, E. Smela, O. Inganäs, </w:t>
      </w:r>
      <w:r w:rsidRPr="00ED4B35">
        <w:rPr>
          <w:i/>
          <w:iCs/>
        </w:rPr>
        <w:t>, Science.</w:t>
      </w:r>
      <w:r w:rsidRPr="00ED4B35">
        <w:rPr>
          <w:b/>
          <w:bCs/>
        </w:rPr>
        <w:t xml:space="preserve"> 2000</w:t>
      </w:r>
      <w:r w:rsidRPr="00ED4B35">
        <w:rPr>
          <w:i/>
          <w:iCs/>
        </w:rPr>
        <w:t>, 290</w:t>
      </w:r>
      <w:r w:rsidRPr="00ED4B35">
        <w:t>(5496), 1540-1545.</w:t>
      </w:r>
    </w:p>
    <w:p w:rsidR="00DA3583" w:rsidRPr="00ED4B35" w:rsidRDefault="00DA3583">
      <w:pPr>
        <w:pStyle w:val="NormalWeb"/>
        <w:spacing w:line="480" w:lineRule="auto"/>
        <w:divId w:val="827867497"/>
      </w:pPr>
      <w:r w:rsidRPr="00ED4B35">
        <w:t xml:space="preserve">[15] K. Aw, L. Fu, A. McDaid, </w:t>
      </w:r>
      <w:r w:rsidRPr="00ED4B35">
        <w:rPr>
          <w:i/>
          <w:iCs/>
        </w:rPr>
        <w:t>, International Journal of Smart and Nano Materials.</w:t>
      </w:r>
      <w:r w:rsidRPr="00ED4B35">
        <w:rPr>
          <w:b/>
          <w:bCs/>
        </w:rPr>
        <w:t xml:space="preserve"> 2013</w:t>
      </w:r>
      <w:r w:rsidRPr="00ED4B35">
        <w:t>(ahead-of-print), 1-11.</w:t>
      </w:r>
    </w:p>
    <w:p w:rsidR="00DA3583" w:rsidRPr="00ED4B35" w:rsidRDefault="00DA3583">
      <w:pPr>
        <w:pStyle w:val="NormalWeb"/>
        <w:spacing w:line="480" w:lineRule="auto"/>
        <w:divId w:val="827867497"/>
      </w:pPr>
      <w:r w:rsidRPr="00ED4B35">
        <w:lastRenderedPageBreak/>
        <w:t>[16] J. Hou, M. Luo, T. Mei, "The design and control of amoeba-like robot", presented at Computer Application and System Modeling (ICCASM), 2010 International Conference on2010.</w:t>
      </w:r>
    </w:p>
    <w:p w:rsidR="00DA3583" w:rsidRPr="00ED4B35" w:rsidRDefault="00DA3583">
      <w:pPr>
        <w:pStyle w:val="NormalWeb"/>
        <w:spacing w:line="480" w:lineRule="auto"/>
        <w:divId w:val="827867497"/>
      </w:pPr>
      <w:r w:rsidRPr="00ED4B35">
        <w:t xml:space="preserve">[17] A. A. Villanueva, K. J. Marut, T. Michael, S. Priya, </w:t>
      </w:r>
      <w:r w:rsidRPr="00ED4B35">
        <w:rPr>
          <w:i/>
          <w:iCs/>
        </w:rPr>
        <w:t>, Bioinspiration &amp; biomimetics.</w:t>
      </w:r>
      <w:r w:rsidRPr="00ED4B35">
        <w:rPr>
          <w:b/>
          <w:bCs/>
        </w:rPr>
        <w:t xml:space="preserve"> 2013</w:t>
      </w:r>
      <w:r w:rsidRPr="00ED4B35">
        <w:rPr>
          <w:i/>
          <w:iCs/>
        </w:rPr>
        <w:t>, 8</w:t>
      </w:r>
      <w:r w:rsidRPr="00ED4B35">
        <w:t>(4), 046005.</w:t>
      </w:r>
    </w:p>
    <w:p w:rsidR="00DA3583" w:rsidRPr="00ED4B35" w:rsidRDefault="00DA3583">
      <w:pPr>
        <w:pStyle w:val="NormalWeb"/>
        <w:spacing w:line="480" w:lineRule="auto"/>
        <w:divId w:val="827867497"/>
      </w:pPr>
      <w:r w:rsidRPr="00ED4B35">
        <w:t xml:space="preserve">[18] S. W. Kwok, S. A. Morin, B. Mosadegh, J. So, R. F. Shepherd, R. V. Martinez, B. Smith, F. C. Simeone, A. A. Stokes, G. M. Whitesides, </w:t>
      </w:r>
      <w:r w:rsidRPr="00ED4B35">
        <w:rPr>
          <w:i/>
          <w:iCs/>
        </w:rPr>
        <w:t>, Advanced Functional Materials.</w:t>
      </w:r>
      <w:r w:rsidRPr="00ED4B35">
        <w:rPr>
          <w:b/>
          <w:bCs/>
        </w:rPr>
        <w:t xml:space="preserve"> 2013</w:t>
      </w:r>
      <w:r w:rsidRPr="00ED4B35">
        <w:t>.</w:t>
      </w:r>
    </w:p>
    <w:p w:rsidR="00DA3583" w:rsidRPr="00ED4B35" w:rsidRDefault="00DA3583">
      <w:pPr>
        <w:pStyle w:val="NormalWeb"/>
        <w:spacing w:line="480" w:lineRule="auto"/>
        <w:divId w:val="827867497"/>
      </w:pPr>
      <w:r w:rsidRPr="00ED4B35">
        <w:t xml:space="preserve">[19] S. McGovern, G. Alici, V. Truong, G. Spinks, </w:t>
      </w:r>
      <w:r w:rsidRPr="00ED4B35">
        <w:rPr>
          <w:i/>
          <w:iCs/>
        </w:rPr>
        <w:t>, Smart Mater. Struct.</w:t>
      </w:r>
      <w:r w:rsidRPr="00ED4B35">
        <w:rPr>
          <w:b/>
          <w:bCs/>
        </w:rPr>
        <w:t xml:space="preserve"> 2009</w:t>
      </w:r>
      <w:r w:rsidRPr="00ED4B35">
        <w:rPr>
          <w:i/>
          <w:iCs/>
        </w:rPr>
        <w:t>, 18</w:t>
      </w:r>
      <w:r w:rsidRPr="00ED4B35">
        <w:t>(9), 095009.</w:t>
      </w:r>
    </w:p>
    <w:p w:rsidR="00DA3583" w:rsidRPr="00ED4B35" w:rsidRDefault="00DA3583">
      <w:pPr>
        <w:pStyle w:val="NormalWeb"/>
        <w:spacing w:line="480" w:lineRule="auto"/>
        <w:divId w:val="827867497"/>
      </w:pPr>
      <w:r w:rsidRPr="00ED4B35">
        <w:t>[20] X. Tan, D. Kim, N. Usher, D. Laboy, J. Jackson, A. Kapetanovic, J. Rapai, B. Sabadus, X. Zhou, "An autonomous robotic fish for mobile sensing", presented at Intelligent Robots and Systems, 2006 IEEE/RSJ International Conference on2006.</w:t>
      </w:r>
    </w:p>
    <w:p w:rsidR="00DA3583" w:rsidRPr="00ED4B35" w:rsidRDefault="00DA3583">
      <w:pPr>
        <w:pStyle w:val="NormalWeb"/>
        <w:spacing w:line="480" w:lineRule="auto"/>
        <w:divId w:val="827867497"/>
      </w:pPr>
      <w:r w:rsidRPr="00ED4B35">
        <w:t xml:space="preserve">[21] Y. Ma, Y. Zhang, B. Wu, W. Sun, Z. Li, J. Sun, </w:t>
      </w:r>
      <w:r w:rsidRPr="00ED4B35">
        <w:rPr>
          <w:i/>
          <w:iCs/>
        </w:rPr>
        <w:t>, Angewandte Chemie.</w:t>
      </w:r>
      <w:r w:rsidRPr="00ED4B35">
        <w:rPr>
          <w:b/>
          <w:bCs/>
        </w:rPr>
        <w:t xml:space="preserve"> 2011</w:t>
      </w:r>
      <w:r w:rsidRPr="00ED4B35">
        <w:rPr>
          <w:i/>
          <w:iCs/>
        </w:rPr>
        <w:t>, 123</w:t>
      </w:r>
      <w:r w:rsidRPr="00ED4B35">
        <w:t>(28), 6378-6381.</w:t>
      </w:r>
    </w:p>
    <w:p w:rsidR="00DA3583" w:rsidRPr="00ED4B35" w:rsidRDefault="00DA3583">
      <w:pPr>
        <w:pStyle w:val="NormalWeb"/>
        <w:spacing w:line="480" w:lineRule="auto"/>
        <w:divId w:val="827867497"/>
      </w:pPr>
      <w:r w:rsidRPr="00ED4B35">
        <w:t xml:space="preserve">[22] S. Lee, J. H. Prosser, P. K. Purohit, D. Lee, </w:t>
      </w:r>
      <w:r w:rsidRPr="00ED4B35">
        <w:rPr>
          <w:i/>
          <w:iCs/>
        </w:rPr>
        <w:t>, ACS Macro Letters.</w:t>
      </w:r>
      <w:r w:rsidRPr="00ED4B35">
        <w:rPr>
          <w:b/>
          <w:bCs/>
        </w:rPr>
        <w:t xml:space="preserve"> 2013</w:t>
      </w:r>
      <w:r w:rsidRPr="00ED4B35">
        <w:rPr>
          <w:i/>
          <w:iCs/>
        </w:rPr>
        <w:t>, 2</w:t>
      </w:r>
      <w:r w:rsidRPr="00ED4B35">
        <w:t>, 960-965.</w:t>
      </w:r>
    </w:p>
    <w:p w:rsidR="00DA3583" w:rsidRPr="00ED4B35" w:rsidRDefault="00DA3583">
      <w:pPr>
        <w:pStyle w:val="NormalWeb"/>
        <w:spacing w:line="480" w:lineRule="auto"/>
        <w:divId w:val="827867497"/>
      </w:pPr>
      <w:r w:rsidRPr="00ED4B35">
        <w:t xml:space="preserve">[23] H. Cheng, J. Liu, Y. Zhao, C. Hu, Z. Zhang, N. Chen, L. Jiang, L. Qu, </w:t>
      </w:r>
      <w:r w:rsidRPr="00ED4B35">
        <w:rPr>
          <w:i/>
          <w:iCs/>
        </w:rPr>
        <w:t>, Angewandte Chemie International Edition.</w:t>
      </w:r>
      <w:r w:rsidRPr="00ED4B35">
        <w:rPr>
          <w:b/>
          <w:bCs/>
        </w:rPr>
        <w:t xml:space="preserve"> 2013</w:t>
      </w:r>
      <w:r w:rsidRPr="00ED4B35">
        <w:rPr>
          <w:i/>
          <w:iCs/>
        </w:rPr>
        <w:t>, 52</w:t>
      </w:r>
      <w:r w:rsidRPr="00ED4B35">
        <w:t>(40), 10482-10486.</w:t>
      </w:r>
    </w:p>
    <w:p w:rsidR="00DA3583" w:rsidRPr="00ED4B35" w:rsidRDefault="00DA3583">
      <w:pPr>
        <w:pStyle w:val="NormalWeb"/>
        <w:spacing w:line="480" w:lineRule="auto"/>
        <w:divId w:val="827867497"/>
      </w:pPr>
      <w:r w:rsidRPr="00ED4B35">
        <w:t xml:space="preserve">[24] S. Maeda, Y. Hara, T. Sakai, R. Yoshida, S. Hashimoto, </w:t>
      </w:r>
      <w:r w:rsidRPr="00ED4B35">
        <w:rPr>
          <w:i/>
          <w:iCs/>
        </w:rPr>
        <w:t>, Adv Mater.</w:t>
      </w:r>
      <w:r w:rsidRPr="00ED4B35">
        <w:rPr>
          <w:b/>
          <w:bCs/>
        </w:rPr>
        <w:t xml:space="preserve"> 2007</w:t>
      </w:r>
      <w:r w:rsidRPr="00ED4B35">
        <w:rPr>
          <w:i/>
          <w:iCs/>
        </w:rPr>
        <w:t>, 19</w:t>
      </w:r>
      <w:r w:rsidRPr="00ED4B35">
        <w:t>(21), 3480-3484.</w:t>
      </w:r>
    </w:p>
    <w:p w:rsidR="00DA3583" w:rsidRPr="00ED4B35" w:rsidRDefault="00DA3583">
      <w:pPr>
        <w:pStyle w:val="NormalWeb"/>
        <w:spacing w:line="480" w:lineRule="auto"/>
        <w:divId w:val="827867497"/>
      </w:pPr>
      <w:r w:rsidRPr="00ED4B35">
        <w:t xml:space="preserve">[25] F. Ilievski, A. D. Mazzeo, R. F. Shepherd, X. Chen, G. M. Whitesides, </w:t>
      </w:r>
      <w:r w:rsidRPr="00ED4B35">
        <w:rPr>
          <w:i/>
          <w:iCs/>
        </w:rPr>
        <w:t>, Angewandte Chemie.</w:t>
      </w:r>
      <w:r w:rsidRPr="00ED4B35">
        <w:rPr>
          <w:b/>
          <w:bCs/>
        </w:rPr>
        <w:t xml:space="preserve"> 2011</w:t>
      </w:r>
      <w:r w:rsidRPr="00ED4B35">
        <w:rPr>
          <w:i/>
          <w:iCs/>
        </w:rPr>
        <w:t>, 123</w:t>
      </w:r>
      <w:r w:rsidRPr="00ED4B35">
        <w:t>(8), 1930-1935.</w:t>
      </w:r>
    </w:p>
    <w:p w:rsidR="00DA3583" w:rsidRPr="00ED4B35" w:rsidRDefault="00DA3583">
      <w:pPr>
        <w:pStyle w:val="NormalWeb"/>
        <w:spacing w:line="480" w:lineRule="auto"/>
        <w:divId w:val="827867497"/>
      </w:pPr>
      <w:r w:rsidRPr="00ED4B35">
        <w:lastRenderedPageBreak/>
        <w:t xml:space="preserve">[26] S. A. Morin, R. F. Shepherd, S. W. Kwok, A. A. Stokes, A. Nemiroski, G. M. Whitesides, </w:t>
      </w:r>
      <w:r w:rsidRPr="00ED4B35">
        <w:rPr>
          <w:i/>
          <w:iCs/>
        </w:rPr>
        <w:t>, Science.</w:t>
      </w:r>
      <w:r w:rsidRPr="00ED4B35">
        <w:rPr>
          <w:b/>
          <w:bCs/>
        </w:rPr>
        <w:t xml:space="preserve"> 2012</w:t>
      </w:r>
      <w:r w:rsidRPr="00ED4B35">
        <w:rPr>
          <w:i/>
          <w:iCs/>
        </w:rPr>
        <w:t>, 337</w:t>
      </w:r>
      <w:r w:rsidRPr="00ED4B35">
        <w:t>(6096), 828-832.</w:t>
      </w:r>
    </w:p>
    <w:p w:rsidR="00DA3583" w:rsidRPr="00ED4B35" w:rsidRDefault="00DA3583">
      <w:pPr>
        <w:pStyle w:val="NormalWeb"/>
        <w:spacing w:line="480" w:lineRule="auto"/>
        <w:divId w:val="827867497"/>
      </w:pPr>
      <w:r w:rsidRPr="00ED4B35">
        <w:t xml:space="preserve">[27] B. Mosadegh, P. Polygerinos, C. Keplinger, S. Wennstedt, R. F. Shepherd, U. Gupta, J. Shim, K. Bertoldi, C. J. Walsh, G. M. Whitesides, </w:t>
      </w:r>
      <w:r w:rsidRPr="00ED4B35">
        <w:rPr>
          <w:i/>
          <w:iCs/>
        </w:rPr>
        <w:t>, Advanced Functional Materials.</w:t>
      </w:r>
      <w:r w:rsidRPr="00ED4B35">
        <w:rPr>
          <w:b/>
          <w:bCs/>
        </w:rPr>
        <w:t xml:space="preserve"> 2013</w:t>
      </w:r>
      <w:r w:rsidRPr="00ED4B35">
        <w:t>.</w:t>
      </w:r>
    </w:p>
    <w:p w:rsidR="00DA3583" w:rsidRPr="00ED4B35" w:rsidRDefault="00DA3583">
      <w:pPr>
        <w:pStyle w:val="NormalWeb"/>
        <w:spacing w:line="480" w:lineRule="auto"/>
        <w:divId w:val="827867497"/>
      </w:pPr>
      <w:r w:rsidRPr="00ED4B35">
        <w:t xml:space="preserve">[28] P. Brochu, Q. Pei, </w:t>
      </w:r>
      <w:r w:rsidRPr="00ED4B35">
        <w:rPr>
          <w:i/>
          <w:iCs/>
        </w:rPr>
        <w:t>, Macromolecular rapid communications.</w:t>
      </w:r>
      <w:r w:rsidRPr="00ED4B35">
        <w:rPr>
          <w:b/>
          <w:bCs/>
        </w:rPr>
        <w:t xml:space="preserve"> 2010</w:t>
      </w:r>
      <w:r w:rsidRPr="00ED4B35">
        <w:rPr>
          <w:i/>
          <w:iCs/>
        </w:rPr>
        <w:t>, 31</w:t>
      </w:r>
      <w:r w:rsidRPr="00ED4B35">
        <w:t>(1), 10-36.</w:t>
      </w:r>
    </w:p>
    <w:p w:rsidR="00DA3583" w:rsidRPr="00ED4B35" w:rsidRDefault="00DA3583">
      <w:pPr>
        <w:pStyle w:val="NormalWeb"/>
        <w:spacing w:line="480" w:lineRule="auto"/>
        <w:divId w:val="827867497"/>
      </w:pPr>
      <w:r w:rsidRPr="00ED4B35">
        <w:t>[29] A. Punning, M. Anton, M. Kruusmaa, A. Aabloo, "A biologically inspired ray-like underwater robot with electroactive polymer pectoral fins", presented at International IEEE Conference on Mechatronics and Robotics2004.</w:t>
      </w:r>
    </w:p>
    <w:p w:rsidR="00DA3583" w:rsidRPr="00ED4B35" w:rsidRDefault="00DA3583">
      <w:pPr>
        <w:pStyle w:val="NormalWeb"/>
        <w:spacing w:line="480" w:lineRule="auto"/>
        <w:divId w:val="827867497"/>
      </w:pPr>
      <w:r w:rsidRPr="00ED4B35">
        <w:t xml:space="preserve">[30] J. Najem, S. A. Sarles, B. Akle, D. J. Leo, </w:t>
      </w:r>
      <w:r w:rsidRPr="00ED4B35">
        <w:rPr>
          <w:i/>
          <w:iCs/>
        </w:rPr>
        <w:t>, Smart Mater. Struct.</w:t>
      </w:r>
      <w:r w:rsidRPr="00ED4B35">
        <w:rPr>
          <w:b/>
          <w:bCs/>
        </w:rPr>
        <w:t xml:space="preserve"> 2012</w:t>
      </w:r>
      <w:r w:rsidRPr="00ED4B35">
        <w:rPr>
          <w:i/>
          <w:iCs/>
        </w:rPr>
        <w:t>, 21</w:t>
      </w:r>
      <w:r w:rsidRPr="00ED4B35">
        <w:t>(9), 094026.</w:t>
      </w:r>
    </w:p>
    <w:p w:rsidR="00DA3583" w:rsidRPr="00ED4B35" w:rsidRDefault="00DA3583">
      <w:pPr>
        <w:pStyle w:val="NormalWeb"/>
        <w:spacing w:line="480" w:lineRule="auto"/>
        <w:divId w:val="827867497"/>
      </w:pPr>
      <w:r w:rsidRPr="00ED4B35">
        <w:t xml:space="preserve">[31] S. Sareh, J. Rossiter, </w:t>
      </w:r>
      <w:r w:rsidRPr="00ED4B35">
        <w:rPr>
          <w:i/>
          <w:iCs/>
        </w:rPr>
        <w:t>, Smart Mater. Struct.</w:t>
      </w:r>
      <w:r w:rsidRPr="00ED4B35">
        <w:rPr>
          <w:b/>
          <w:bCs/>
        </w:rPr>
        <w:t xml:space="preserve"> 2013</w:t>
      </w:r>
      <w:r w:rsidRPr="00ED4B35">
        <w:rPr>
          <w:i/>
          <w:iCs/>
        </w:rPr>
        <w:t>, 22</w:t>
      </w:r>
      <w:r w:rsidRPr="00ED4B35">
        <w:t>(1), 014004.</w:t>
      </w:r>
    </w:p>
    <w:p w:rsidR="00DA3583" w:rsidRPr="00ED4B35" w:rsidRDefault="00DA3583">
      <w:pPr>
        <w:pStyle w:val="NormalWeb"/>
        <w:spacing w:line="480" w:lineRule="auto"/>
        <w:divId w:val="827867497"/>
      </w:pPr>
      <w:r w:rsidRPr="00ED4B35">
        <w:t>[32] S. Guo, L. Shi, K. Asaka, "IPMC actuator-sensor based a biomimetic underwater microrobot with 8 Legs", presented at Automation and Logistics, 2008. ICAL 2008. IEEE International Conference on2008.</w:t>
      </w:r>
    </w:p>
    <w:p w:rsidR="00DA3583" w:rsidRPr="00ED4B35" w:rsidRDefault="00DA3583">
      <w:pPr>
        <w:pStyle w:val="NormalWeb"/>
        <w:spacing w:line="480" w:lineRule="auto"/>
        <w:divId w:val="827867497"/>
      </w:pPr>
      <w:r w:rsidRPr="00ED4B35">
        <w:t>[33] N. Kamamichi, M. Yamakita, K. Asaka, Z. Luo, "A snake-like swimming robot using IPMC actuator/sensor", presented at Robotics and Automation, 2006. ICRA 2006. Proceedings 2006 IEEE International Conference on2006.</w:t>
      </w:r>
    </w:p>
    <w:p w:rsidR="00DA3583" w:rsidRPr="00ED4B35" w:rsidRDefault="00DA3583">
      <w:pPr>
        <w:pStyle w:val="NormalWeb"/>
        <w:spacing w:line="480" w:lineRule="auto"/>
        <w:divId w:val="827867497"/>
      </w:pPr>
      <w:r w:rsidRPr="00ED4B35">
        <w:t xml:space="preserve">[34] V. Palmre, J. J. Hubbard, M. Fleming, D. Pugal, S. Kim, K. J. Kim, K. K. Leang, </w:t>
      </w:r>
      <w:r w:rsidRPr="00ED4B35">
        <w:rPr>
          <w:i/>
          <w:iCs/>
        </w:rPr>
        <w:t>, Smart Mater. Struct.</w:t>
      </w:r>
      <w:r w:rsidRPr="00ED4B35">
        <w:rPr>
          <w:b/>
          <w:bCs/>
        </w:rPr>
        <w:t xml:space="preserve"> 2013</w:t>
      </w:r>
      <w:r w:rsidRPr="00ED4B35">
        <w:rPr>
          <w:i/>
          <w:iCs/>
        </w:rPr>
        <w:t>, 22</w:t>
      </w:r>
      <w:r w:rsidRPr="00ED4B35">
        <w:t>(1), 014003.</w:t>
      </w:r>
    </w:p>
    <w:p w:rsidR="00DA3583" w:rsidRPr="00ED4B35" w:rsidRDefault="00DA3583">
      <w:pPr>
        <w:pStyle w:val="NormalWeb"/>
        <w:spacing w:line="480" w:lineRule="auto"/>
        <w:divId w:val="827867497"/>
      </w:pPr>
      <w:r w:rsidRPr="00ED4B35">
        <w:t xml:space="preserve">[35] P. Arena, C. Bonomo, L. Fortuna, M. Frasca, S. Graziani, </w:t>
      </w:r>
      <w:r w:rsidRPr="00ED4B35">
        <w:rPr>
          <w:i/>
          <w:iCs/>
        </w:rPr>
        <w:t>, Systems, Man, and Cybernetics, Part B: Cybernetics, IEEE Transactions on.</w:t>
      </w:r>
      <w:r w:rsidRPr="00ED4B35">
        <w:rPr>
          <w:b/>
          <w:bCs/>
        </w:rPr>
        <w:t xml:space="preserve"> 2006</w:t>
      </w:r>
      <w:r w:rsidRPr="00ED4B35">
        <w:rPr>
          <w:i/>
          <w:iCs/>
        </w:rPr>
        <w:t>, 36</w:t>
      </w:r>
      <w:r w:rsidRPr="00ED4B35">
        <w:t>(5), 1044-1052.</w:t>
      </w:r>
    </w:p>
    <w:p w:rsidR="00DA3583" w:rsidRPr="00ED4B35" w:rsidRDefault="00DA3583">
      <w:pPr>
        <w:pStyle w:val="NormalWeb"/>
        <w:spacing w:line="480" w:lineRule="auto"/>
        <w:divId w:val="827867497"/>
      </w:pPr>
      <w:r w:rsidRPr="00ED4B35">
        <w:t xml:space="preserve">[36] A. Firouzeh, M. Ozmaeian, A. Alasty, </w:t>
      </w:r>
      <w:r w:rsidRPr="00ED4B35">
        <w:rPr>
          <w:i/>
          <w:iCs/>
        </w:rPr>
        <w:t>, Smart Mater. Struct.</w:t>
      </w:r>
      <w:r w:rsidRPr="00ED4B35">
        <w:rPr>
          <w:b/>
          <w:bCs/>
        </w:rPr>
        <w:t xml:space="preserve"> 2012</w:t>
      </w:r>
      <w:r w:rsidRPr="00ED4B35">
        <w:rPr>
          <w:i/>
          <w:iCs/>
        </w:rPr>
        <w:t>, 21</w:t>
      </w:r>
      <w:r w:rsidRPr="00ED4B35">
        <w:t>(6), 065011.</w:t>
      </w:r>
    </w:p>
    <w:p w:rsidR="00DA3583" w:rsidRPr="00ED4B35" w:rsidRDefault="00DA3583">
      <w:pPr>
        <w:pStyle w:val="NormalWeb"/>
        <w:spacing w:line="480" w:lineRule="auto"/>
        <w:divId w:val="827867497"/>
      </w:pPr>
      <w:r w:rsidRPr="00ED4B35">
        <w:lastRenderedPageBreak/>
        <w:t xml:space="preserve">[37] U. Kosidlo, M. Omastová, M. Micusík, G. Ćirić-Marjanović, H. Randriamahazaka, T. Wallmersperger, A. Aabloo, I. Kolaric, T. Bauernhansl, </w:t>
      </w:r>
      <w:r w:rsidRPr="00ED4B35">
        <w:rPr>
          <w:i/>
          <w:iCs/>
        </w:rPr>
        <w:t>, Smart Mater. Struct.</w:t>
      </w:r>
      <w:r w:rsidRPr="00ED4B35">
        <w:rPr>
          <w:b/>
          <w:bCs/>
        </w:rPr>
        <w:t xml:space="preserve"> 2013</w:t>
      </w:r>
      <w:r w:rsidRPr="00ED4B35">
        <w:rPr>
          <w:i/>
          <w:iCs/>
        </w:rPr>
        <w:t>, 22</w:t>
      </w:r>
      <w:r w:rsidRPr="00ED4B35">
        <w:t>(10), 104022.</w:t>
      </w:r>
    </w:p>
    <w:p w:rsidR="00DA3583" w:rsidRPr="00ED4B35" w:rsidRDefault="00DA3583">
      <w:pPr>
        <w:pStyle w:val="NormalWeb"/>
        <w:spacing w:line="480" w:lineRule="auto"/>
        <w:divId w:val="827867497"/>
      </w:pPr>
      <w:r w:rsidRPr="00ED4B35">
        <w:t xml:space="preserve">[38] A. Punning, M. Kruusmaa, A. Aabloo, </w:t>
      </w:r>
      <w:r w:rsidRPr="00ED4B35">
        <w:rPr>
          <w:i/>
          <w:iCs/>
        </w:rPr>
        <w:t>, Sensors and Actuators A: Physical.</w:t>
      </w:r>
      <w:r w:rsidRPr="00ED4B35">
        <w:rPr>
          <w:b/>
          <w:bCs/>
        </w:rPr>
        <w:t xml:space="preserve"> 2007</w:t>
      </w:r>
      <w:r w:rsidRPr="00ED4B35">
        <w:rPr>
          <w:i/>
          <w:iCs/>
        </w:rPr>
        <w:t>, 133</w:t>
      </w:r>
      <w:r w:rsidRPr="00ED4B35">
        <w:t>(1), 200-209.</w:t>
      </w:r>
    </w:p>
    <w:p w:rsidR="00DA3583" w:rsidRPr="00ED4B35" w:rsidRDefault="00DA3583">
      <w:pPr>
        <w:pStyle w:val="NormalWeb"/>
        <w:spacing w:line="480" w:lineRule="auto"/>
        <w:divId w:val="827867497"/>
      </w:pPr>
      <w:r w:rsidRPr="00ED4B35">
        <w:t xml:space="preserve">[39] K. Kruusamäe, P. Brunetto, A. Punning, M. Kodu, R. Jaaniso, S. Graziani, L. Fortuna, A. Aabloo, </w:t>
      </w:r>
      <w:r w:rsidRPr="00ED4B35">
        <w:rPr>
          <w:i/>
          <w:iCs/>
        </w:rPr>
        <w:t>, Smart Mater. Struct.</w:t>
      </w:r>
      <w:r w:rsidRPr="00ED4B35">
        <w:rPr>
          <w:b/>
          <w:bCs/>
        </w:rPr>
        <w:t xml:space="preserve"> 2011</w:t>
      </w:r>
      <w:r w:rsidRPr="00ED4B35">
        <w:rPr>
          <w:i/>
          <w:iCs/>
        </w:rPr>
        <w:t>, 20</w:t>
      </w:r>
      <w:r w:rsidRPr="00ED4B35">
        <w:t>(12), 124001.</w:t>
      </w:r>
    </w:p>
    <w:p w:rsidR="00DA3583" w:rsidRPr="00ED4B35" w:rsidRDefault="00DA3583">
      <w:pPr>
        <w:pStyle w:val="NormalWeb"/>
        <w:spacing w:line="480" w:lineRule="auto"/>
        <w:divId w:val="827867497"/>
      </w:pPr>
      <w:r w:rsidRPr="00ED4B35">
        <w:t xml:space="preserve">[40] S. Rosset, H. R. Shea, </w:t>
      </w:r>
      <w:r w:rsidRPr="00ED4B35">
        <w:rPr>
          <w:i/>
          <w:iCs/>
        </w:rPr>
        <w:t>, Applied Physics A.</w:t>
      </w:r>
      <w:r w:rsidRPr="00ED4B35">
        <w:rPr>
          <w:b/>
          <w:bCs/>
        </w:rPr>
        <w:t xml:space="preserve"> 2013</w:t>
      </w:r>
      <w:r w:rsidRPr="00ED4B35">
        <w:rPr>
          <w:i/>
          <w:iCs/>
        </w:rPr>
        <w:t>, 110</w:t>
      </w:r>
      <w:r w:rsidRPr="00ED4B35">
        <w:t>(2), 281-307.</w:t>
      </w:r>
    </w:p>
    <w:p w:rsidR="00DA3583" w:rsidRPr="00ED4B35" w:rsidRDefault="00DA3583">
      <w:pPr>
        <w:pStyle w:val="NormalWeb"/>
        <w:spacing w:line="480" w:lineRule="auto"/>
        <w:divId w:val="827867497"/>
      </w:pPr>
      <w:r w:rsidRPr="00ED4B35">
        <w:t xml:space="preserve">[41] P. Aza'is, </w:t>
      </w:r>
      <w:r w:rsidRPr="00ED4B35">
        <w:rPr>
          <w:i/>
          <w:iCs/>
        </w:rPr>
        <w:t>, Supercapacitors: Materials, Systems and Applications.</w:t>
      </w:r>
      <w:r w:rsidRPr="00ED4B35">
        <w:rPr>
          <w:b/>
          <w:bCs/>
        </w:rPr>
        <w:t xml:space="preserve"> 2013</w:t>
      </w:r>
      <w:r w:rsidRPr="00ED4B35">
        <w:t>.</w:t>
      </w:r>
    </w:p>
    <w:p w:rsidR="00DA3583" w:rsidRPr="00ED4B35" w:rsidRDefault="00DA3583">
      <w:pPr>
        <w:pStyle w:val="NormalWeb"/>
        <w:spacing w:line="480" w:lineRule="auto"/>
        <w:divId w:val="827867497"/>
      </w:pPr>
      <w:r w:rsidRPr="00ED4B35">
        <w:t xml:space="preserve">[42] M. Beidaghi, Y. Gogotsi, </w:t>
      </w:r>
      <w:r w:rsidRPr="00ED4B35">
        <w:rPr>
          <w:i/>
          <w:iCs/>
        </w:rPr>
        <w:t>, Energy &amp; Environmental Science.</w:t>
      </w:r>
      <w:r w:rsidRPr="00ED4B35">
        <w:rPr>
          <w:b/>
          <w:bCs/>
        </w:rPr>
        <w:t xml:space="preserve"> 2013</w:t>
      </w:r>
      <w:r w:rsidRPr="00ED4B35">
        <w:t>.</w:t>
      </w:r>
    </w:p>
    <w:p w:rsidR="00DA3583" w:rsidRPr="00ED4B35" w:rsidRDefault="00DA3583">
      <w:pPr>
        <w:pStyle w:val="NormalWeb"/>
        <w:spacing w:line="480" w:lineRule="auto"/>
        <w:divId w:val="827867497"/>
      </w:pPr>
      <w:r w:rsidRPr="00ED4B35">
        <w:t xml:space="preserve">[43] Anonymous </w:t>
      </w:r>
      <w:r w:rsidRPr="00ED4B35">
        <w:rPr>
          <w:i/>
          <w:iCs/>
        </w:rPr>
        <w:t>Study of 450 garden snails, Cornu aspersum, in a typical rough lawn habitat</w:t>
      </w:r>
      <w:r w:rsidRPr="00ED4B35">
        <w:t>, University of Exeter</w:t>
      </w:r>
      <w:r w:rsidRPr="00ED4B35">
        <w:rPr>
          <w:b/>
          <w:bCs/>
        </w:rPr>
        <w:t>2013</w:t>
      </w:r>
      <w:r w:rsidRPr="00ED4B35">
        <w:t>.</w:t>
      </w:r>
    </w:p>
    <w:p w:rsidR="00DA3583" w:rsidRPr="00ED4B35" w:rsidRDefault="00DA3583">
      <w:pPr>
        <w:pStyle w:val="NormalWeb"/>
        <w:spacing w:line="480" w:lineRule="auto"/>
        <w:divId w:val="827867497"/>
      </w:pPr>
      <w:r w:rsidRPr="00ED4B35">
        <w:t xml:space="preserve">[44] I. Must, F. Kaasik, I. Põldsalu, U. Johanson, A. Punning, A. Aabloo, </w:t>
      </w:r>
      <w:r w:rsidRPr="00ED4B35">
        <w:rPr>
          <w:i/>
          <w:iCs/>
        </w:rPr>
        <w:t>, Carbon.</w:t>
      </w:r>
      <w:r w:rsidRPr="00ED4B35">
        <w:rPr>
          <w:b/>
          <w:bCs/>
        </w:rPr>
        <w:t xml:space="preserve"> 2012</w:t>
      </w:r>
      <w:r w:rsidRPr="00ED4B35">
        <w:rPr>
          <w:i/>
          <w:iCs/>
        </w:rPr>
        <w:t>, 50</w:t>
      </w:r>
      <w:r w:rsidRPr="00ED4B35">
        <w:t>(2), 535-541.</w:t>
      </w:r>
    </w:p>
    <w:p w:rsidR="00DA3583" w:rsidRPr="00ED4B35" w:rsidRDefault="00DA3583">
      <w:pPr>
        <w:pStyle w:val="NormalWeb"/>
        <w:spacing w:line="480" w:lineRule="auto"/>
        <w:divId w:val="827867497"/>
      </w:pPr>
      <w:r w:rsidRPr="00ED4B35">
        <w:t xml:space="preserve">[45] B. J. Akle, M. D. Bennett, D. J. Leo, K. B. Wiles, J. E. McGrath, </w:t>
      </w:r>
      <w:r w:rsidRPr="00ED4B35">
        <w:rPr>
          <w:i/>
          <w:iCs/>
        </w:rPr>
        <w:t>, J. Mater. Sci.</w:t>
      </w:r>
      <w:r w:rsidRPr="00ED4B35">
        <w:rPr>
          <w:b/>
          <w:bCs/>
        </w:rPr>
        <w:t xml:space="preserve"> 2007</w:t>
      </w:r>
      <w:r w:rsidRPr="00ED4B35">
        <w:rPr>
          <w:i/>
          <w:iCs/>
        </w:rPr>
        <w:t>, 42</w:t>
      </w:r>
      <w:r w:rsidRPr="00ED4B35">
        <w:t>(16), 7031-7041.</w:t>
      </w:r>
    </w:p>
    <w:p w:rsidR="00DA3583" w:rsidRPr="00ED4B35" w:rsidRDefault="00DA3583">
      <w:pPr>
        <w:pStyle w:val="NormalWeb"/>
        <w:spacing w:line="480" w:lineRule="auto"/>
        <w:divId w:val="827867497"/>
      </w:pPr>
      <w:r w:rsidRPr="00ED4B35">
        <w:t xml:space="preserve">[46] V. Palmre, E. Lust, A. Janes, M. Koel, A. Peikolainen, J. Torop, U. Johanson, A. Aabloo, </w:t>
      </w:r>
      <w:r w:rsidRPr="00ED4B35">
        <w:rPr>
          <w:i/>
          <w:iCs/>
        </w:rPr>
        <w:t>, J.Mater.Chem.</w:t>
      </w:r>
      <w:r w:rsidRPr="00ED4B35">
        <w:rPr>
          <w:b/>
          <w:bCs/>
        </w:rPr>
        <w:t xml:space="preserve"> 2011</w:t>
      </w:r>
      <w:r w:rsidRPr="00ED4B35">
        <w:t>.</w:t>
      </w:r>
    </w:p>
    <w:p w:rsidR="002B1263" w:rsidRPr="00ED4B35" w:rsidRDefault="00DA3583" w:rsidP="002B1263">
      <w:pPr>
        <w:rPr>
          <w:lang w:val="en-US"/>
        </w:rPr>
      </w:pPr>
      <w:r w:rsidRPr="00ED4B35">
        <w:rPr>
          <w:rFonts w:eastAsia="Times New Roman"/>
          <w:lang w:val="en-US"/>
          <w:rPrChange w:id="780" w:author="Indrek Must" w:date="2014-03-06T19:19:00Z">
            <w:rPr>
              <w:rFonts w:eastAsia="Times New Roman"/>
            </w:rPr>
          </w:rPrChange>
        </w:rPr>
        <w:t> </w:t>
      </w:r>
      <w:r w:rsidR="002B1263" w:rsidRPr="00323C51">
        <w:rPr>
          <w:lang w:val="en-US"/>
        </w:rPr>
        <w:fldChar w:fldCharType="end"/>
      </w:r>
    </w:p>
    <w:p w:rsidR="00534D8D" w:rsidRPr="004A226C" w:rsidRDefault="002B1263" w:rsidP="002B1263">
      <w:pPr>
        <w:jc w:val="both"/>
        <w:rPr>
          <w:b/>
          <w:lang w:val="en-US"/>
        </w:rPr>
      </w:pPr>
      <w:r w:rsidRPr="00D07674">
        <w:rPr>
          <w:b/>
          <w:lang w:val="en-US"/>
        </w:rPr>
        <w:br w:type="page"/>
      </w:r>
    </w:p>
    <w:p w:rsidR="00534D8D" w:rsidRPr="004A226C" w:rsidRDefault="00534D8D" w:rsidP="002B1263">
      <w:pPr>
        <w:jc w:val="both"/>
        <w:rPr>
          <w:b/>
          <w:lang w:val="en-US"/>
        </w:rPr>
      </w:pPr>
    </w:p>
    <w:p w:rsidR="00534D8D" w:rsidRPr="00ED4B35" w:rsidRDefault="002B1263" w:rsidP="002B1263">
      <w:pPr>
        <w:jc w:val="both"/>
        <w:rPr>
          <w:lang w:val="en-US"/>
        </w:rPr>
      </w:pPr>
      <w:r w:rsidRPr="004A226C">
        <w:rPr>
          <w:b/>
          <w:lang w:val="en-US"/>
        </w:rPr>
        <w:t xml:space="preserve">The first autonomous micro-robot that advances using a shape-morphing </w:t>
      </w:r>
      <w:r w:rsidR="00F779E2" w:rsidRPr="00D865DD">
        <w:rPr>
          <w:b/>
          <w:lang w:val="en-US"/>
        </w:rPr>
        <w:t xml:space="preserve">flexible </w:t>
      </w:r>
      <w:proofErr w:type="spellStart"/>
      <w:r w:rsidRPr="00ED4B35">
        <w:rPr>
          <w:b/>
          <w:lang w:val="en-US"/>
        </w:rPr>
        <w:t>supercapacitor</w:t>
      </w:r>
      <w:proofErr w:type="spellEnd"/>
      <w:r w:rsidRPr="00ED4B35">
        <w:rPr>
          <w:b/>
          <w:lang w:val="en-US"/>
        </w:rPr>
        <w:t xml:space="preserve"> </w:t>
      </w:r>
      <w:r w:rsidRPr="00ED4B35">
        <w:rPr>
          <w:lang w:val="en-US"/>
        </w:rPr>
        <w:t xml:space="preserve">is demonstrated. The flexible </w:t>
      </w:r>
      <w:proofErr w:type="spellStart"/>
      <w:r w:rsidRPr="00ED4B35">
        <w:rPr>
          <w:lang w:val="en-US"/>
        </w:rPr>
        <w:t>supercapacitor</w:t>
      </w:r>
      <w:proofErr w:type="spellEnd"/>
      <w:r w:rsidRPr="00ED4B35">
        <w:rPr>
          <w:lang w:val="en-US"/>
        </w:rPr>
        <w:t xml:space="preserve"> with carbide-derived carbon electrodes and ionic liquid electrolyte</w:t>
      </w:r>
      <w:r w:rsidR="00F779E2" w:rsidRPr="00ED4B35">
        <w:rPr>
          <w:lang w:val="en-US"/>
        </w:rPr>
        <w:t xml:space="preserve"> is operable in ambient air and morphs the whole shape of the sub-gram scale inchworm-like robot</w:t>
      </w:r>
      <w:r w:rsidR="00DA3583" w:rsidRPr="00ED4B35">
        <w:rPr>
          <w:lang w:val="en-US"/>
        </w:rPr>
        <w:t xml:space="preserve"> when being charged</w:t>
      </w:r>
      <w:r w:rsidR="00F779E2" w:rsidRPr="00ED4B35">
        <w:rPr>
          <w:lang w:val="en-US"/>
        </w:rPr>
        <w:t>.</w:t>
      </w:r>
      <w:r w:rsidRPr="00ED4B35">
        <w:rPr>
          <w:lang w:val="en-US"/>
        </w:rPr>
        <w:t xml:space="preserve"> </w:t>
      </w:r>
      <w:r w:rsidR="00F779E2" w:rsidRPr="00ED4B35">
        <w:rPr>
          <w:lang w:val="en-US"/>
        </w:rPr>
        <w:t xml:space="preserve">The capacitive actuator </w:t>
      </w:r>
      <w:r w:rsidRPr="00ED4B35">
        <w:rPr>
          <w:lang w:val="en-US"/>
        </w:rPr>
        <w:t>stands out for its exclusive combination of high electrically-induced strain and high load-bearing capacity.</w:t>
      </w:r>
      <w:r w:rsidR="00F779E2" w:rsidRPr="00ED4B35">
        <w:rPr>
          <w:lang w:val="en-US"/>
        </w:rPr>
        <w:t xml:space="preserve"> </w:t>
      </w:r>
    </w:p>
    <w:p w:rsidR="002D16A0" w:rsidRPr="00ED4B35" w:rsidRDefault="002D16A0" w:rsidP="002B1263">
      <w:pPr>
        <w:rPr>
          <w:lang w:val="en-US"/>
        </w:rPr>
      </w:pPr>
    </w:p>
    <w:p w:rsidR="002B1263" w:rsidRPr="00ED4B35" w:rsidRDefault="002B1263" w:rsidP="002B1263">
      <w:pPr>
        <w:pStyle w:val="Tableofcontents"/>
      </w:pPr>
      <w:r w:rsidRPr="00ED4B35">
        <w:rPr>
          <w:b/>
        </w:rPr>
        <w:t xml:space="preserve">Actuators, </w:t>
      </w:r>
      <w:proofErr w:type="spellStart"/>
      <w:r w:rsidRPr="00ED4B35">
        <w:rPr>
          <w:b/>
        </w:rPr>
        <w:t>Biomimetics</w:t>
      </w:r>
      <w:proofErr w:type="spellEnd"/>
      <w:r w:rsidRPr="00ED4B35">
        <w:rPr>
          <w:b/>
        </w:rPr>
        <w:t>, Composite materials, Polymeric materials, Stimuli-responsive materials</w:t>
      </w:r>
    </w:p>
    <w:p w:rsidR="002D16A0" w:rsidRPr="00ED4B35" w:rsidRDefault="002D16A0" w:rsidP="002D16A0">
      <w:pPr>
        <w:pStyle w:val="Tableofcontents"/>
      </w:pPr>
    </w:p>
    <w:p w:rsidR="00534D8D" w:rsidRPr="00ED4B35" w:rsidRDefault="00534D8D" w:rsidP="002D16A0">
      <w:pPr>
        <w:pStyle w:val="Tableofcontents"/>
      </w:pPr>
    </w:p>
    <w:p w:rsidR="002B1263" w:rsidRPr="00ED4B35" w:rsidRDefault="002B1263" w:rsidP="002B1263">
      <w:pPr>
        <w:pStyle w:val="AuthorsFull"/>
      </w:pPr>
      <w:proofErr w:type="spellStart"/>
      <w:r w:rsidRPr="00ED4B35">
        <w:t>Indrek</w:t>
      </w:r>
      <w:proofErr w:type="spellEnd"/>
      <w:r w:rsidRPr="00ED4B35">
        <w:t xml:space="preserve"> Must*, Friedrich </w:t>
      </w:r>
      <w:proofErr w:type="spellStart"/>
      <w:r w:rsidRPr="00ED4B35">
        <w:t>Kaasik</w:t>
      </w:r>
      <w:proofErr w:type="spellEnd"/>
      <w:r w:rsidRPr="00ED4B35">
        <w:t xml:space="preserve">, Inga </w:t>
      </w:r>
      <w:proofErr w:type="spellStart"/>
      <w:r w:rsidRPr="00ED4B35">
        <w:t>Põldsalu</w:t>
      </w:r>
      <w:proofErr w:type="spellEnd"/>
      <w:r w:rsidRPr="00ED4B35">
        <w:t xml:space="preserve">, </w:t>
      </w:r>
      <w:proofErr w:type="spellStart"/>
      <w:r w:rsidRPr="00ED4B35">
        <w:t>Lauri</w:t>
      </w:r>
      <w:proofErr w:type="spellEnd"/>
      <w:r w:rsidRPr="00ED4B35">
        <w:t xml:space="preserve"> </w:t>
      </w:r>
      <w:proofErr w:type="spellStart"/>
      <w:r w:rsidRPr="00ED4B35">
        <w:t>Mihkels</w:t>
      </w:r>
      <w:proofErr w:type="spellEnd"/>
      <w:r w:rsidRPr="00ED4B35">
        <w:t xml:space="preserve">, </w:t>
      </w:r>
      <w:proofErr w:type="spellStart"/>
      <w:r w:rsidRPr="00ED4B35">
        <w:t>Urmas</w:t>
      </w:r>
      <w:proofErr w:type="spellEnd"/>
      <w:r w:rsidRPr="00ED4B35">
        <w:t xml:space="preserve"> </w:t>
      </w:r>
      <w:proofErr w:type="spellStart"/>
      <w:r w:rsidRPr="00ED4B35">
        <w:t>Johanson</w:t>
      </w:r>
      <w:proofErr w:type="spellEnd"/>
      <w:r w:rsidRPr="00ED4B35">
        <w:t xml:space="preserve">, Andres Punning, and </w:t>
      </w:r>
      <w:proofErr w:type="spellStart"/>
      <w:r w:rsidRPr="00ED4B35">
        <w:t>Alvo</w:t>
      </w:r>
      <w:proofErr w:type="spellEnd"/>
      <w:r w:rsidRPr="00ED4B35">
        <w:t xml:space="preserve"> </w:t>
      </w:r>
      <w:proofErr w:type="spellStart"/>
      <w:r w:rsidRPr="00ED4B35">
        <w:t>Aabloo</w:t>
      </w:r>
      <w:proofErr w:type="spellEnd"/>
    </w:p>
    <w:p w:rsidR="00534D8D" w:rsidRPr="00ED4B35" w:rsidRDefault="00534D8D" w:rsidP="002B1263">
      <w:pPr>
        <w:pStyle w:val="AuthorsFull"/>
      </w:pPr>
    </w:p>
    <w:p w:rsidR="002D16A0" w:rsidRPr="00ED4B35" w:rsidRDefault="002D16A0" w:rsidP="002D16A0">
      <w:pPr>
        <w:pStyle w:val="Tableofcontents"/>
      </w:pPr>
    </w:p>
    <w:p w:rsidR="002B1263" w:rsidRPr="00ED4B35" w:rsidRDefault="002B1263" w:rsidP="002B1263">
      <w:pPr>
        <w:pStyle w:val="Title2"/>
      </w:pPr>
      <w:r w:rsidRPr="00ED4B35">
        <w:t xml:space="preserve">An autonomous inchworm-like robot propelled by an actuator akin to a </w:t>
      </w:r>
      <w:proofErr w:type="spellStart"/>
      <w:r w:rsidRPr="00ED4B35">
        <w:t>supercapacitor</w:t>
      </w:r>
      <w:proofErr w:type="spellEnd"/>
    </w:p>
    <w:p w:rsidR="00004A23" w:rsidRPr="00ED4B35" w:rsidRDefault="00004A23" w:rsidP="00004A23">
      <w:pPr>
        <w:pStyle w:val="Tableofcontents"/>
      </w:pPr>
    </w:p>
    <w:p w:rsidR="006256F5" w:rsidRPr="00ED4B35" w:rsidRDefault="00F71589" w:rsidP="003E113B">
      <w:pPr>
        <w:pStyle w:val="Tableofcontents"/>
      </w:pPr>
      <w:r w:rsidRPr="00040E89">
        <w:rPr>
          <w:noProof/>
          <w:lang w:val="et-EE" w:eastAsia="et-EE"/>
        </w:rPr>
        <w:drawing>
          <wp:inline distT="0" distB="0" distL="0" distR="0" wp14:anchorId="1974496B" wp14:editId="1D314253">
            <wp:extent cx="1981200" cy="1800225"/>
            <wp:effectExtent l="0" t="0" r="0" b="9525"/>
            <wp:docPr id="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81200" cy="1800225"/>
                    </a:xfrm>
                    <a:prstGeom prst="rect">
                      <a:avLst/>
                    </a:prstGeom>
                    <a:noFill/>
                    <a:ln>
                      <a:noFill/>
                    </a:ln>
                  </pic:spPr>
                </pic:pic>
              </a:graphicData>
            </a:graphic>
          </wp:inline>
        </w:drawing>
      </w:r>
    </w:p>
    <w:p w:rsidR="0059526F" w:rsidRPr="00ED4B35" w:rsidRDefault="003E113B" w:rsidP="002B1263">
      <w:pPr>
        <w:rPr>
          <w:lang w:val="en-US"/>
        </w:rPr>
      </w:pPr>
      <w:r w:rsidRPr="00ED4B35">
        <w:rPr>
          <w:lang w:val="en-US"/>
        </w:rPr>
        <w:br w:type="page"/>
      </w:r>
      <w:proofErr w:type="gramStart"/>
      <w:r w:rsidR="0059526F" w:rsidRPr="00ED4B35">
        <w:rPr>
          <w:lang w:val="en-US"/>
        </w:rPr>
        <w:lastRenderedPageBreak/>
        <w:t xml:space="preserve">Copyright WILEY-VCH </w:t>
      </w:r>
      <w:proofErr w:type="spellStart"/>
      <w:r w:rsidR="0059526F" w:rsidRPr="00ED4B35">
        <w:rPr>
          <w:lang w:val="en-US"/>
        </w:rPr>
        <w:t>Verlag</w:t>
      </w:r>
      <w:proofErr w:type="spellEnd"/>
      <w:r w:rsidR="0059526F" w:rsidRPr="00ED4B35">
        <w:rPr>
          <w:lang w:val="en-US"/>
        </w:rPr>
        <w:t xml:space="preserve"> GmbH &amp; Co. </w:t>
      </w:r>
      <w:proofErr w:type="spellStart"/>
      <w:r w:rsidR="0059526F" w:rsidRPr="00ED4B35">
        <w:rPr>
          <w:lang w:val="en-US"/>
        </w:rPr>
        <w:t>KGaA</w:t>
      </w:r>
      <w:proofErr w:type="spellEnd"/>
      <w:r w:rsidR="0059526F" w:rsidRPr="00ED4B35">
        <w:rPr>
          <w:lang w:val="en-US"/>
        </w:rPr>
        <w:t xml:space="preserve">, 69469 </w:t>
      </w:r>
      <w:proofErr w:type="spellStart"/>
      <w:r w:rsidR="0059526F" w:rsidRPr="00ED4B35">
        <w:rPr>
          <w:lang w:val="en-US"/>
        </w:rPr>
        <w:t>Weinheim</w:t>
      </w:r>
      <w:proofErr w:type="spellEnd"/>
      <w:r w:rsidR="0059526F" w:rsidRPr="00ED4B35">
        <w:rPr>
          <w:lang w:val="en-US"/>
        </w:rPr>
        <w:t xml:space="preserve">, Germany, </w:t>
      </w:r>
      <w:r w:rsidR="002A73A2" w:rsidRPr="00ED4B35">
        <w:rPr>
          <w:lang w:val="en-US"/>
        </w:rPr>
        <w:t>2013</w:t>
      </w:r>
      <w:r w:rsidR="0059526F" w:rsidRPr="00ED4B35">
        <w:rPr>
          <w:lang w:val="en-US"/>
        </w:rPr>
        <w:t>.</w:t>
      </w:r>
      <w:proofErr w:type="gramEnd"/>
    </w:p>
    <w:p w:rsidR="0059526F" w:rsidRPr="00ED4B35" w:rsidRDefault="0059526F" w:rsidP="0059526F">
      <w:pPr>
        <w:pStyle w:val="Title2"/>
        <w:rPr>
          <w:b w:val="0"/>
          <w:color w:val="FF0000"/>
        </w:rPr>
      </w:pPr>
    </w:p>
    <w:p w:rsidR="0059526F" w:rsidRPr="00ED4B35" w:rsidRDefault="0059526F" w:rsidP="0059526F">
      <w:pPr>
        <w:pStyle w:val="Title2"/>
        <w:rPr>
          <w:b w:val="0"/>
          <w:color w:val="000000"/>
          <w:sz w:val="32"/>
          <w:szCs w:val="32"/>
        </w:rPr>
      </w:pPr>
      <w:r w:rsidRPr="00ED4B35">
        <w:rPr>
          <w:b w:val="0"/>
          <w:color w:val="000000"/>
          <w:sz w:val="32"/>
          <w:szCs w:val="32"/>
        </w:rPr>
        <w:t xml:space="preserve">Supporting Information </w:t>
      </w:r>
    </w:p>
    <w:p w:rsidR="0059526F" w:rsidRPr="00ED4B35" w:rsidRDefault="0059526F" w:rsidP="0059526F">
      <w:pPr>
        <w:pStyle w:val="Tableofcontents"/>
        <w:rPr>
          <w:color w:val="FF0000"/>
        </w:rPr>
      </w:pPr>
    </w:p>
    <w:p w:rsidR="001013F4" w:rsidRPr="00ED4B35" w:rsidRDefault="001013F4" w:rsidP="0059526F">
      <w:pPr>
        <w:pStyle w:val="Tableofcontents"/>
      </w:pPr>
    </w:p>
    <w:p w:rsidR="002B1263" w:rsidRPr="00ED4B35" w:rsidRDefault="002B1263" w:rsidP="002B1263">
      <w:pPr>
        <w:pStyle w:val="Title2"/>
      </w:pPr>
      <w:r w:rsidRPr="00ED4B35">
        <w:t xml:space="preserve">An autonomous inchworm-like robot propelled by an actuator akin to a </w:t>
      </w:r>
      <w:proofErr w:type="spellStart"/>
      <w:r w:rsidRPr="00ED4B35">
        <w:t>supercapacitor</w:t>
      </w:r>
      <w:proofErr w:type="spellEnd"/>
    </w:p>
    <w:p w:rsidR="0059526F" w:rsidRPr="00ED4B35" w:rsidRDefault="0059526F" w:rsidP="0059526F">
      <w:pPr>
        <w:pStyle w:val="Title2"/>
        <w:rPr>
          <w:b w:val="0"/>
          <w:color w:val="FF0000"/>
        </w:rPr>
      </w:pPr>
    </w:p>
    <w:p w:rsidR="002B1263" w:rsidRPr="00ED4B35" w:rsidRDefault="002B1263" w:rsidP="002B1263">
      <w:pPr>
        <w:pStyle w:val="AuthorsFull"/>
      </w:pPr>
      <w:proofErr w:type="spellStart"/>
      <w:r w:rsidRPr="00ED4B35">
        <w:t>Indrek</w:t>
      </w:r>
      <w:proofErr w:type="spellEnd"/>
      <w:r w:rsidRPr="00ED4B35">
        <w:t xml:space="preserve"> Must*, Friedrich </w:t>
      </w:r>
      <w:proofErr w:type="spellStart"/>
      <w:r w:rsidRPr="00ED4B35">
        <w:t>Kaasik</w:t>
      </w:r>
      <w:proofErr w:type="spellEnd"/>
      <w:r w:rsidRPr="00ED4B35">
        <w:t xml:space="preserve">, Inga </w:t>
      </w:r>
      <w:proofErr w:type="spellStart"/>
      <w:r w:rsidRPr="00ED4B35">
        <w:t>Põldsalu</w:t>
      </w:r>
      <w:proofErr w:type="spellEnd"/>
      <w:r w:rsidRPr="00ED4B35">
        <w:t xml:space="preserve">, </w:t>
      </w:r>
      <w:proofErr w:type="spellStart"/>
      <w:r w:rsidRPr="00ED4B35">
        <w:t>Lauri</w:t>
      </w:r>
      <w:proofErr w:type="spellEnd"/>
      <w:r w:rsidRPr="00ED4B35">
        <w:t xml:space="preserve"> </w:t>
      </w:r>
      <w:proofErr w:type="spellStart"/>
      <w:r w:rsidRPr="00ED4B35">
        <w:t>Mihkels</w:t>
      </w:r>
      <w:proofErr w:type="spellEnd"/>
      <w:r w:rsidRPr="00ED4B35">
        <w:t xml:space="preserve">, </w:t>
      </w:r>
      <w:proofErr w:type="spellStart"/>
      <w:r w:rsidRPr="00ED4B35">
        <w:t>Urmas</w:t>
      </w:r>
      <w:proofErr w:type="spellEnd"/>
      <w:r w:rsidRPr="00ED4B35">
        <w:t xml:space="preserve"> </w:t>
      </w:r>
      <w:proofErr w:type="spellStart"/>
      <w:r w:rsidRPr="00ED4B35">
        <w:t>Johanson</w:t>
      </w:r>
      <w:proofErr w:type="spellEnd"/>
      <w:r w:rsidRPr="00ED4B35">
        <w:t xml:space="preserve">, Andres Punning, and </w:t>
      </w:r>
      <w:proofErr w:type="spellStart"/>
      <w:r w:rsidRPr="00ED4B35">
        <w:t>Alvo</w:t>
      </w:r>
      <w:proofErr w:type="spellEnd"/>
      <w:r w:rsidRPr="00ED4B35">
        <w:t xml:space="preserve"> </w:t>
      </w:r>
      <w:proofErr w:type="spellStart"/>
      <w:r w:rsidRPr="00ED4B35">
        <w:t>Aabloo</w:t>
      </w:r>
      <w:proofErr w:type="spellEnd"/>
    </w:p>
    <w:p w:rsidR="0059526F" w:rsidRPr="00ED4B35" w:rsidRDefault="0059526F" w:rsidP="0059526F">
      <w:pPr>
        <w:pStyle w:val="Tableofcontents"/>
      </w:pPr>
    </w:p>
    <w:p w:rsidR="0059526F" w:rsidRPr="00ED4B35" w:rsidRDefault="0059526F">
      <w:pPr>
        <w:pStyle w:val="Maintext0"/>
      </w:pPr>
    </w:p>
    <w:p w:rsidR="00F779E2" w:rsidRPr="00ED4B35" w:rsidRDefault="00E01BED">
      <w:pPr>
        <w:pStyle w:val="Maintext0"/>
      </w:pPr>
      <w:r w:rsidRPr="00ED4B35">
        <w:t>Table of Contents for the Supporting Information</w:t>
      </w:r>
    </w:p>
    <w:p w:rsidR="00DA3583" w:rsidRPr="00ED4B35" w:rsidRDefault="00DA3583" w:rsidP="0048388E">
      <w:pPr>
        <w:pStyle w:val="Maintext0"/>
      </w:pPr>
      <w:r w:rsidRPr="00ED4B35">
        <w:t>S1.</w:t>
      </w:r>
      <w:r w:rsidRPr="00ED4B35">
        <w:tab/>
        <w:t>Manufacture of the IEAP</w:t>
      </w:r>
    </w:p>
    <w:p w:rsidR="00DA3583" w:rsidRPr="00ED4B35" w:rsidRDefault="00DA3583" w:rsidP="0048388E">
      <w:pPr>
        <w:pStyle w:val="Maintext0"/>
      </w:pPr>
      <w:r w:rsidRPr="00ED4B35">
        <w:t>S2.</w:t>
      </w:r>
      <w:r w:rsidRPr="00ED4B35">
        <w:tab/>
        <w:t>Design of the robot</w:t>
      </w:r>
    </w:p>
    <w:p w:rsidR="00DA3583" w:rsidRPr="00ED4B35" w:rsidRDefault="00DA3583" w:rsidP="0048388E">
      <w:pPr>
        <w:pStyle w:val="Maintext0"/>
      </w:pPr>
      <w:r w:rsidRPr="00ED4B35">
        <w:t>S2.1</w:t>
      </w:r>
      <w:r w:rsidRPr="00ED4B35">
        <w:tab/>
        <w:t>Control board</w:t>
      </w:r>
    </w:p>
    <w:p w:rsidR="00DA3583" w:rsidRPr="00ED4B35" w:rsidRDefault="00DA3583" w:rsidP="0048388E">
      <w:pPr>
        <w:pStyle w:val="Maintext0"/>
      </w:pPr>
      <w:r w:rsidRPr="00ED4B35">
        <w:t>S2.2</w:t>
      </w:r>
      <w:r w:rsidRPr="00ED4B35">
        <w:tab/>
        <w:t>Power supply</w:t>
      </w:r>
    </w:p>
    <w:p w:rsidR="00DA3583" w:rsidRPr="00ED4B35" w:rsidRDefault="00DA3583" w:rsidP="0048388E">
      <w:pPr>
        <w:pStyle w:val="Maintext0"/>
      </w:pPr>
      <w:r w:rsidRPr="00ED4B35">
        <w:t>S2.3</w:t>
      </w:r>
      <w:r w:rsidRPr="00ED4B35">
        <w:tab/>
        <w:t>Bristles</w:t>
      </w:r>
    </w:p>
    <w:p w:rsidR="00DA3583" w:rsidRPr="00ED4B35" w:rsidRDefault="00DA3583" w:rsidP="0048388E">
      <w:pPr>
        <w:pStyle w:val="Maintext0"/>
      </w:pPr>
      <w:r w:rsidRPr="00ED4B35">
        <w:t>S2.4</w:t>
      </w:r>
      <w:r w:rsidRPr="00ED4B35">
        <w:tab/>
        <w:t>Clamping and terminals</w:t>
      </w:r>
    </w:p>
    <w:p w:rsidR="00DA3583" w:rsidRPr="00ED4B35" w:rsidRDefault="00DA3583" w:rsidP="0048388E">
      <w:pPr>
        <w:pStyle w:val="Maintext0"/>
      </w:pPr>
      <w:r w:rsidRPr="00ED4B35">
        <w:t>S3.</w:t>
      </w:r>
      <w:r w:rsidRPr="00ED4B35">
        <w:tab/>
        <w:t>Calculation of apparent bending stiffness</w:t>
      </w:r>
    </w:p>
    <w:p w:rsidR="00DA3583" w:rsidRPr="00ED4B35" w:rsidRDefault="00DA3583" w:rsidP="0048388E">
      <w:pPr>
        <w:pStyle w:val="Maintext0"/>
      </w:pPr>
      <w:r w:rsidRPr="00ED4B35">
        <w:t xml:space="preserve">S4. </w:t>
      </w:r>
      <w:proofErr w:type="gramStart"/>
      <w:r w:rsidRPr="00ED4B35">
        <w:t xml:space="preserve">Video demonstration of the performance of the </w:t>
      </w:r>
      <w:r w:rsidR="00E01BED" w:rsidRPr="00ED4B35">
        <w:t>micro-robot.</w:t>
      </w:r>
      <w:proofErr w:type="gramEnd"/>
    </w:p>
    <w:p w:rsidR="00F71589" w:rsidRPr="00ED4B35" w:rsidRDefault="002B1263" w:rsidP="00F71589">
      <w:pPr>
        <w:rPr>
          <w:lang w:val="en-US"/>
        </w:rPr>
      </w:pPr>
      <w:r w:rsidRPr="00ED4B35">
        <w:rPr>
          <w:lang w:val="en-US"/>
        </w:rPr>
        <w:br w:type="page"/>
      </w:r>
    </w:p>
    <w:p w:rsidR="00F71589" w:rsidRPr="00ED4B35" w:rsidRDefault="00F71589" w:rsidP="00F779E2">
      <w:pPr>
        <w:pStyle w:val="Heading2"/>
      </w:pPr>
      <w:bookmarkStart w:id="781" w:name="_Toc381529114"/>
      <w:r w:rsidRPr="00ED4B35">
        <w:lastRenderedPageBreak/>
        <w:t>Manufacture of the IEAP</w:t>
      </w:r>
      <w:bookmarkEnd w:id="781"/>
    </w:p>
    <w:p w:rsidR="00F71589" w:rsidRPr="00ED4B35" w:rsidRDefault="00F71589">
      <w:pPr>
        <w:pStyle w:val="Maintext0"/>
      </w:pPr>
      <w:r w:rsidRPr="00ED4B35">
        <w:t>The fabrication process of the IEAP laminate involved the following steps:</w:t>
      </w:r>
    </w:p>
    <w:p w:rsidR="00F71589" w:rsidRPr="00ED4B35" w:rsidRDefault="00F71589">
      <w:pPr>
        <w:pStyle w:val="Maintext0"/>
        <w:numPr>
          <w:ilvl w:val="0"/>
          <w:numId w:val="7"/>
        </w:numPr>
      </w:pPr>
      <w:r w:rsidRPr="00ED4B35">
        <w:t>Casting of the membrane</w:t>
      </w:r>
    </w:p>
    <w:p w:rsidR="00F71589" w:rsidRPr="00ED4B35" w:rsidRDefault="00F71589">
      <w:pPr>
        <w:pStyle w:val="Maintext0"/>
        <w:numPr>
          <w:ilvl w:val="0"/>
          <w:numId w:val="7"/>
        </w:numPr>
      </w:pPr>
      <w:r w:rsidRPr="00ED4B35">
        <w:t>Spray-painting of the electrodes on the previously cast membrane</w:t>
      </w:r>
    </w:p>
    <w:p w:rsidR="00F71589" w:rsidRPr="00ED4B35" w:rsidRDefault="00F71589">
      <w:pPr>
        <w:pStyle w:val="Maintext0"/>
        <w:numPr>
          <w:ilvl w:val="0"/>
          <w:numId w:val="7"/>
        </w:numPr>
      </w:pPr>
      <w:r w:rsidRPr="00ED4B35">
        <w:t>Gluing of the gold foils on top of the electrodes</w:t>
      </w:r>
    </w:p>
    <w:p w:rsidR="00F71589" w:rsidRPr="00ED4B35" w:rsidRDefault="00F71589">
      <w:pPr>
        <w:pStyle w:val="Maintext0"/>
        <w:numPr>
          <w:ilvl w:val="0"/>
          <w:numId w:val="7"/>
        </w:numPr>
      </w:pPr>
      <w:r w:rsidRPr="00ED4B35">
        <w:t>Shape-programming</w:t>
      </w:r>
    </w:p>
    <w:p w:rsidR="00F71589" w:rsidRPr="00ED4B35" w:rsidRDefault="00F71589">
      <w:pPr>
        <w:pStyle w:val="Maintext0"/>
      </w:pPr>
      <w:r w:rsidRPr="00ED4B35">
        <w:t xml:space="preserve">The membrane was manufactured by solvent-casting method. First, a mixture of 1-ethyl-3-methylimidazolium </w:t>
      </w:r>
      <w:proofErr w:type="spellStart"/>
      <w:r w:rsidRPr="00ED4B35">
        <w:t>trifluoromethanesulphonate</w:t>
      </w:r>
      <w:proofErr w:type="spellEnd"/>
      <w:r w:rsidRPr="00ED4B35">
        <w:t xml:space="preserve"> (EMITFS) (</w:t>
      </w:r>
      <w:proofErr w:type="spellStart"/>
      <w:r w:rsidRPr="00ED4B35">
        <w:t>Fluka</w:t>
      </w:r>
      <w:proofErr w:type="spellEnd"/>
      <w:r w:rsidRPr="00ED4B35">
        <w:t xml:space="preserve">, ≥99.0 %), </w:t>
      </w:r>
      <w:proofErr w:type="gramStart"/>
      <w:r w:rsidRPr="00ED4B35">
        <w:t>poly(</w:t>
      </w:r>
      <w:proofErr w:type="spellStart"/>
      <w:proofErr w:type="gramEnd"/>
      <w:r w:rsidRPr="00ED4B35">
        <w:t>vinylidene</w:t>
      </w:r>
      <w:proofErr w:type="spellEnd"/>
      <w:r w:rsidRPr="00ED4B35">
        <w:t> fluoride-co-</w:t>
      </w:r>
      <w:proofErr w:type="spellStart"/>
      <w:r w:rsidRPr="00ED4B35">
        <w:t>hexafluoropropene</w:t>
      </w:r>
      <w:proofErr w:type="spellEnd"/>
      <w:r w:rsidRPr="00ED4B35">
        <w:t>) (</w:t>
      </w:r>
      <w:proofErr w:type="spellStart"/>
      <w:r w:rsidRPr="00ED4B35">
        <w:t>PVdF</w:t>
      </w:r>
      <w:proofErr w:type="spellEnd"/>
      <w:r w:rsidRPr="00ED4B35">
        <w:t xml:space="preserve">-HFP), 4-methyl-2-pentanone (MP) (Sigma-Aldrich), and propylene carbonate (PC) (Sigma-Aldrich) was prepared. The weight ratio for </w:t>
      </w:r>
      <w:proofErr w:type="spellStart"/>
      <w:r w:rsidRPr="00ED4B35">
        <w:t>EMITFS</w:t>
      </w:r>
      <w:proofErr w:type="gramStart"/>
      <w:r w:rsidRPr="00ED4B35">
        <w:t>:PVdF</w:t>
      </w:r>
      <w:proofErr w:type="spellEnd"/>
      <w:proofErr w:type="gramEnd"/>
      <w:r w:rsidRPr="00ED4B35">
        <w:t xml:space="preserve"> was 50:50%  and for MP:PC it was 24/76%. The solution was cast into a PTFE mold (</w:t>
      </w:r>
      <w:r w:rsidRPr="00040E89">
        <w:fldChar w:fldCharType="begin"/>
      </w:r>
      <w:r w:rsidRPr="00ED4B35">
        <w:instrText xml:space="preserve"> REF _Ref379886988 \h  \* MERGEFORMAT </w:instrText>
      </w:r>
      <w:r w:rsidRPr="00323C51">
        <w:fldChar w:fldCharType="separate"/>
      </w:r>
      <w:r w:rsidR="00534D8D" w:rsidRPr="00ED4B35">
        <w:t xml:space="preserve">Figure S </w:t>
      </w:r>
      <w:r w:rsidR="00534D8D" w:rsidRPr="00ED4B35">
        <w:rPr>
          <w:noProof/>
        </w:rPr>
        <w:t>1</w:t>
      </w:r>
      <w:r w:rsidRPr="00272B63">
        <w:fldChar w:fldCharType="end"/>
      </w:r>
      <w:r w:rsidRPr="00ED4B35">
        <w:t xml:space="preserve">a). The solution </w:t>
      </w:r>
      <w:proofErr w:type="spellStart"/>
      <w:r w:rsidRPr="00ED4B35">
        <w:t>gelated</w:t>
      </w:r>
      <w:proofErr w:type="spellEnd"/>
      <w:r w:rsidRPr="00ED4B35">
        <w:t xml:space="preserve"> in about 5 minutes and it was further dried in ambient air for 12 h. </w:t>
      </w:r>
    </w:p>
    <w:p w:rsidR="00F71589" w:rsidRPr="00ED4B35" w:rsidRDefault="00F71589">
      <w:pPr>
        <w:pStyle w:val="Maintext0"/>
      </w:pPr>
      <w:r w:rsidRPr="00ED4B35">
        <w:t xml:space="preserve">The electrode dispersion was prepared by mixing 30 </w:t>
      </w:r>
      <w:proofErr w:type="spellStart"/>
      <w:r w:rsidRPr="00ED4B35">
        <w:t>wt</w:t>
      </w:r>
      <w:proofErr w:type="spellEnd"/>
      <w:r w:rsidRPr="00ED4B35">
        <w:t xml:space="preserve">% of </w:t>
      </w:r>
      <w:proofErr w:type="spellStart"/>
      <w:r w:rsidRPr="00ED4B35">
        <w:t>TiC</w:t>
      </w:r>
      <w:proofErr w:type="spellEnd"/>
      <w:r w:rsidRPr="00ED4B35">
        <w:t xml:space="preserve">-CDC powder (Skeleton Technologies), 35 </w:t>
      </w:r>
      <w:proofErr w:type="spellStart"/>
      <w:r w:rsidRPr="00ED4B35">
        <w:t>wt</w:t>
      </w:r>
      <w:proofErr w:type="spellEnd"/>
      <w:r w:rsidRPr="00ED4B35">
        <w:t xml:space="preserve">% of PVDF-HFP, and 35 </w:t>
      </w:r>
      <w:proofErr w:type="spellStart"/>
      <w:r w:rsidRPr="00ED4B35">
        <w:t>wt</w:t>
      </w:r>
      <w:proofErr w:type="spellEnd"/>
      <w:r w:rsidRPr="00ED4B35">
        <w:t xml:space="preserve">% of EMITFS. The </w:t>
      </w:r>
      <w:proofErr w:type="spellStart"/>
      <w:r w:rsidRPr="00ED4B35">
        <w:t>PVdF</w:t>
      </w:r>
      <w:proofErr w:type="spellEnd"/>
      <w:r w:rsidRPr="00ED4B35">
        <w:t>-HFP pellets were dissolved in N</w:t>
      </w:r>
      <w:proofErr w:type="gramStart"/>
      <w:r w:rsidRPr="00ED4B35">
        <w:t>,N</w:t>
      </w:r>
      <w:proofErr w:type="gramEnd"/>
      <w:r w:rsidRPr="00ED4B35">
        <w:t>-</w:t>
      </w:r>
      <w:proofErr w:type="spellStart"/>
      <w:r w:rsidRPr="00ED4B35">
        <w:t>dimethylacetamide</w:t>
      </w:r>
      <w:proofErr w:type="spellEnd"/>
      <w:r w:rsidRPr="00ED4B35">
        <w:t xml:space="preserve"> (</w:t>
      </w:r>
      <w:proofErr w:type="spellStart"/>
      <w:r w:rsidRPr="00ED4B35">
        <w:t>DMAc</w:t>
      </w:r>
      <w:proofErr w:type="spellEnd"/>
      <w:r w:rsidRPr="00ED4B35">
        <w:t>) (</w:t>
      </w:r>
      <w:proofErr w:type="spellStart"/>
      <w:r w:rsidRPr="00ED4B35">
        <w:t>Fluka</w:t>
      </w:r>
      <w:proofErr w:type="spellEnd"/>
      <w:r w:rsidRPr="00ED4B35">
        <w:t xml:space="preserve">).  An ultrasonic probe (UP200S, </w:t>
      </w:r>
      <w:proofErr w:type="spellStart"/>
      <w:r w:rsidRPr="00ED4B35">
        <w:t>Hielscher</w:t>
      </w:r>
      <w:proofErr w:type="spellEnd"/>
      <w:r w:rsidRPr="00ED4B35">
        <w:t xml:space="preserve">) was used to promote homogenization. </w:t>
      </w:r>
    </w:p>
    <w:p w:rsidR="00F71589" w:rsidRPr="00ED4B35" w:rsidRDefault="00F71589">
      <w:pPr>
        <w:pStyle w:val="Maintext0"/>
      </w:pPr>
      <w:r w:rsidRPr="00ED4B35">
        <w:t xml:space="preserve">The dispersion was painted layer-by-layer directly on both sides of the previously cast </w:t>
      </w:r>
      <w:proofErr w:type="spellStart"/>
      <w:r w:rsidRPr="00ED4B35">
        <w:t>PVdF</w:t>
      </w:r>
      <w:proofErr w:type="spellEnd"/>
      <w:r w:rsidRPr="00ED4B35">
        <w:t>-IL membrane using an airbrush (</w:t>
      </w:r>
      <w:r w:rsidRPr="00040E89">
        <w:fldChar w:fldCharType="begin"/>
      </w:r>
      <w:r w:rsidRPr="00ED4B35">
        <w:instrText xml:space="preserve"> REF _Ref379886988 \h  \* MERGEFORMAT </w:instrText>
      </w:r>
      <w:r w:rsidRPr="00323C51">
        <w:fldChar w:fldCharType="separate"/>
      </w:r>
      <w:r w:rsidR="00534D8D" w:rsidRPr="00ED4B35">
        <w:t xml:space="preserve">Figure S </w:t>
      </w:r>
      <w:r w:rsidR="00534D8D" w:rsidRPr="00ED4B35">
        <w:rPr>
          <w:noProof/>
        </w:rPr>
        <w:t>1</w:t>
      </w:r>
      <w:r w:rsidRPr="00272B63">
        <w:fldChar w:fldCharType="end"/>
      </w:r>
      <w:r w:rsidRPr="00ED4B35">
        <w:t xml:space="preserve">b). Spray-application of the electrodes, also known as the ‘direct assembly process’ (DAP), has previously been used by </w:t>
      </w:r>
      <w:proofErr w:type="spellStart"/>
      <w:r w:rsidRPr="00ED4B35">
        <w:t>Akle</w:t>
      </w:r>
      <w:proofErr w:type="spellEnd"/>
      <w:r w:rsidRPr="00ED4B35">
        <w:t xml:space="preserve"> et al.</w:t>
      </w:r>
      <w:r w:rsidRPr="00040E89">
        <w:fldChar w:fldCharType="begin"/>
      </w:r>
      <w:r w:rsidRPr="00ED4B35">
        <w:instrText>ADDIN RW.CITE{{213 Akle,B.J. 2007}}</w:instrText>
      </w:r>
      <w:r w:rsidRPr="00323C51">
        <w:fldChar w:fldCharType="separate"/>
      </w:r>
      <w:r w:rsidR="00DA3583" w:rsidRPr="00ED4B35">
        <w:rPr>
          <w:rFonts w:eastAsia="Times New Roman"/>
          <w:vertAlign w:val="superscript"/>
        </w:rPr>
        <w:t>[45]</w:t>
      </w:r>
      <w:r w:rsidRPr="00272B63">
        <w:fldChar w:fldCharType="end"/>
      </w:r>
      <w:r w:rsidRPr="00ED4B35">
        <w:t xml:space="preserve"> and </w:t>
      </w:r>
      <w:proofErr w:type="spellStart"/>
      <w:r w:rsidRPr="00ED4B35">
        <w:t>Palmre</w:t>
      </w:r>
      <w:proofErr w:type="spellEnd"/>
      <w:r w:rsidRPr="00ED4B35">
        <w:t xml:space="preserve"> et al.</w:t>
      </w:r>
      <w:r w:rsidRPr="00040E89">
        <w:fldChar w:fldCharType="begin"/>
      </w:r>
      <w:r w:rsidRPr="00ED4B35">
        <w:instrText>ADDIN RW.CITE{{21 Palmre,Viljar 2011}}</w:instrText>
      </w:r>
      <w:r w:rsidRPr="00323C51">
        <w:fldChar w:fldCharType="separate"/>
      </w:r>
      <w:r w:rsidR="00DA3583" w:rsidRPr="00ED4B35">
        <w:rPr>
          <w:rFonts w:eastAsia="Times New Roman"/>
          <w:vertAlign w:val="superscript"/>
        </w:rPr>
        <w:t>[46]</w:t>
      </w:r>
      <w:r w:rsidRPr="00272B63">
        <w:fldChar w:fldCharType="end"/>
      </w:r>
      <w:r w:rsidRPr="00ED4B35">
        <w:t xml:space="preserve"> Approximately 20 electrode layers were applied on both sides of the membrane. The volatile solvents were evaporated after spraying of each successive layer using a flow of warm air. </w:t>
      </w:r>
    </w:p>
    <w:p w:rsidR="00F71589" w:rsidRPr="00ED4B35" w:rsidRDefault="00F71589">
      <w:pPr>
        <w:pStyle w:val="Maintext0"/>
      </w:pPr>
      <w:r w:rsidRPr="00ED4B35">
        <w:t>The laminate was subsequently fixed on the outer surface of a cylindrical tube with a diameter of 10 mm. Three layers of ~130 nm gold foil (Gold-Hammer) were placed on top of the outer electrode (</w:t>
      </w:r>
      <w:r w:rsidRPr="00040E89">
        <w:fldChar w:fldCharType="begin"/>
      </w:r>
      <w:r w:rsidRPr="00ED4B35">
        <w:instrText xml:space="preserve"> REF _Ref379886988 \h  \* MERGEFORMAT </w:instrText>
      </w:r>
      <w:r w:rsidRPr="00323C51">
        <w:fldChar w:fldCharType="separate"/>
      </w:r>
      <w:r w:rsidR="00534D8D" w:rsidRPr="00ED4B35">
        <w:t xml:space="preserve">Figure S </w:t>
      </w:r>
      <w:r w:rsidR="00534D8D" w:rsidRPr="00ED4B35">
        <w:rPr>
          <w:noProof/>
        </w:rPr>
        <w:t>1</w:t>
      </w:r>
      <w:r w:rsidRPr="00272B63">
        <w:fldChar w:fldCharType="end"/>
      </w:r>
      <w:r w:rsidRPr="00ED4B35">
        <w:t xml:space="preserve">c). A drop of 15 </w:t>
      </w:r>
      <w:proofErr w:type="spellStart"/>
      <w:r w:rsidRPr="00ED4B35">
        <w:t>wt</w:t>
      </w:r>
      <w:proofErr w:type="spellEnd"/>
      <w:r w:rsidRPr="00ED4B35">
        <w:t xml:space="preserve">% </w:t>
      </w:r>
      <w:proofErr w:type="spellStart"/>
      <w:r w:rsidRPr="00ED4B35">
        <w:t>Nafion</w:t>
      </w:r>
      <w:proofErr w:type="spellEnd"/>
      <w:r w:rsidRPr="00ED4B35">
        <w:t xml:space="preserve"> solution in ethanol and water (LIQUION® </w:t>
      </w:r>
      <w:r w:rsidRPr="00ED4B35">
        <w:lastRenderedPageBreak/>
        <w:t xml:space="preserve">LQ-1115 1100EW; Ion Power, </w:t>
      </w:r>
      <w:proofErr w:type="spellStart"/>
      <w:r w:rsidRPr="00ED4B35">
        <w:t>Inc</w:t>
      </w:r>
      <w:proofErr w:type="spellEnd"/>
      <w:r w:rsidRPr="00ED4B35">
        <w:t>) was used as an adhesive. Then the laminate was turned around on the surface. By doing so, the gold sheets were pre-buckled due to compressive force. Then Another 3 layers of gold were subsequently attached on top of the opposite (stretched out) electrode (</w:t>
      </w:r>
      <w:r w:rsidRPr="00040E89">
        <w:fldChar w:fldCharType="begin"/>
      </w:r>
      <w:r w:rsidRPr="00ED4B35">
        <w:instrText xml:space="preserve"> REF _Ref379886988 \h  \* MERGEFORMAT </w:instrText>
      </w:r>
      <w:r w:rsidRPr="00323C51">
        <w:fldChar w:fldCharType="separate"/>
      </w:r>
      <w:r w:rsidR="00DA3583" w:rsidRPr="00ED4B35">
        <w:t xml:space="preserve">Figure S </w:t>
      </w:r>
      <w:r w:rsidR="00DA3583" w:rsidRPr="00ED4B35">
        <w:rPr>
          <w:noProof/>
        </w:rPr>
        <w:t>1</w:t>
      </w:r>
      <w:r w:rsidRPr="00272B63">
        <w:fldChar w:fldCharType="end"/>
      </w:r>
      <w:r w:rsidRPr="00ED4B35">
        <w:t xml:space="preserve">d). </w:t>
      </w:r>
    </w:p>
    <w:p w:rsidR="00F71589" w:rsidRPr="00ED4B35" w:rsidRDefault="00F71589">
      <w:pPr>
        <w:pStyle w:val="Maintext0"/>
      </w:pPr>
      <w:r w:rsidRPr="00ED4B35">
        <w:t>The shape-programming was performed as follows. The IEAP was fixed on the outer surface of a cylindrical tube with an appropriate diameter. It is preferred that the shape-programming tube is larger in diameter than the one used in gold foil attachment. A tube 30 mm in diameter was selected for this purpose. The tube with the laminate on its surface was heated using a hot air gun to just below the melting point of the polymeric membrane of the IEAP (approximately 100°C) (</w:t>
      </w:r>
      <w:r w:rsidRPr="00040E89">
        <w:fldChar w:fldCharType="begin"/>
      </w:r>
      <w:r w:rsidRPr="00ED4B35">
        <w:instrText xml:space="preserve"> REF _Ref379886988 \h  \* MERGEFORMAT </w:instrText>
      </w:r>
      <w:r w:rsidRPr="00323C51">
        <w:fldChar w:fldCharType="separate"/>
      </w:r>
      <w:r w:rsidR="00534D8D" w:rsidRPr="00ED4B35">
        <w:t xml:space="preserve">Figure S </w:t>
      </w:r>
      <w:r w:rsidR="00534D8D" w:rsidRPr="00ED4B35">
        <w:rPr>
          <w:noProof/>
        </w:rPr>
        <w:t>1</w:t>
      </w:r>
      <w:r w:rsidRPr="00272B63">
        <w:fldChar w:fldCharType="end"/>
      </w:r>
      <w:r w:rsidR="00534D8D" w:rsidRPr="00ED4B35">
        <w:t>e</w:t>
      </w:r>
      <w:r w:rsidRPr="00ED4B35">
        <w:t xml:space="preserve">). Then the IEAP was removed from the surface of the tube. As the final step of fabrication, the laminate was held overnight under vacuum to remove any solvents remaining. </w:t>
      </w:r>
    </w:p>
    <w:p w:rsidR="00F71589" w:rsidRPr="00ED4B35" w:rsidRDefault="00F71589">
      <w:pPr>
        <w:pStyle w:val="Maintext0"/>
      </w:pPr>
      <w:r w:rsidRPr="00ED4B35">
        <w:t>After manufacture, the IEAP retained its newly-programmed initial curvature radius of 15 mm during all performed experiments. The thickness of the finished IEAP laminate was 450 µm.</w:t>
      </w:r>
    </w:p>
    <w:p w:rsidR="00F71589" w:rsidRPr="00ED4B35" w:rsidRDefault="00F71589" w:rsidP="00F71589">
      <w:pPr>
        <w:keepNext/>
        <w:rPr>
          <w:lang w:val="en-US" w:eastAsia="en-US"/>
        </w:rPr>
      </w:pPr>
    </w:p>
    <w:p w:rsidR="00B52A24" w:rsidRPr="00ED4B35" w:rsidRDefault="00E01BED" w:rsidP="00F71589">
      <w:pPr>
        <w:keepNext/>
        <w:rPr>
          <w:lang w:val="en-US" w:eastAsia="en-US"/>
        </w:rPr>
      </w:pPr>
      <w:r w:rsidRPr="00ED4B35">
        <w:rPr>
          <w:noProof/>
          <w:lang w:val="et-EE" w:eastAsia="et-EE"/>
        </w:rPr>
        <w:drawing>
          <wp:inline distT="0" distB="0" distL="0" distR="0" wp14:anchorId="05CA2354" wp14:editId="36B9F155">
            <wp:extent cx="5614416" cy="5614416"/>
            <wp:effectExtent l="0" t="0" r="571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f.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4416" cy="5614416"/>
                    </a:xfrm>
                    <a:prstGeom prst="rect">
                      <a:avLst/>
                    </a:prstGeom>
                  </pic:spPr>
                </pic:pic>
              </a:graphicData>
            </a:graphic>
          </wp:inline>
        </w:drawing>
      </w:r>
    </w:p>
    <w:p w:rsidR="00F71589" w:rsidRPr="00ED4B35" w:rsidRDefault="00534D8D" w:rsidP="00534D8D">
      <w:pPr>
        <w:pStyle w:val="Caption"/>
      </w:pPr>
      <w:bookmarkStart w:id="782" w:name="_Ref379886988"/>
      <w:r w:rsidRPr="00D07674">
        <w:t xml:space="preserve">Figure S </w:t>
      </w:r>
      <w:fldSimple w:instr=" SEQ Figure_S \* ARABIC ">
        <w:r w:rsidRPr="00ED4B35">
          <w:rPr>
            <w:noProof/>
          </w:rPr>
          <w:t>1</w:t>
        </w:r>
      </w:fldSimple>
      <w:bookmarkEnd w:id="782"/>
      <w:r w:rsidR="00F71589" w:rsidRPr="00ED4B35">
        <w:t xml:space="preserve">. </w:t>
      </w:r>
      <w:proofErr w:type="gramStart"/>
      <w:r w:rsidR="00F71589" w:rsidRPr="00ED4B35">
        <w:t>Manufacturing process for the IEAP.</w:t>
      </w:r>
      <w:proofErr w:type="gramEnd"/>
      <w:r w:rsidR="00F71589" w:rsidRPr="00ED4B35">
        <w:t xml:space="preserve"> a) Casting of the membrane; b) spray-application of the</w:t>
      </w:r>
      <w:r w:rsidR="00065F23" w:rsidRPr="00ED4B35">
        <w:t xml:space="preserve"> electrodes; c) </w:t>
      </w:r>
      <w:r w:rsidR="00F71589" w:rsidRPr="00ED4B35">
        <w:t>gluing of the current-collector to one side of the IEAP; d)</w:t>
      </w:r>
      <w:r w:rsidR="00065F23" w:rsidRPr="00ED4B35">
        <w:t xml:space="preserve"> attachment of the current collector to the opposite side of the</w:t>
      </w:r>
      <w:r w:rsidR="00F71589" w:rsidRPr="00ED4B35">
        <w:t>; and e)</w:t>
      </w:r>
      <w:r w:rsidR="00065F23" w:rsidRPr="00ED4B35">
        <w:t xml:space="preserve"> IEAP shape-programming.</w:t>
      </w:r>
    </w:p>
    <w:p w:rsidR="00F71589" w:rsidRPr="00ED4B35" w:rsidRDefault="00F71589" w:rsidP="00F71589">
      <w:pPr>
        <w:spacing w:line="276" w:lineRule="auto"/>
        <w:rPr>
          <w:rFonts w:eastAsia="Times New Roman"/>
          <w:b/>
          <w:bCs/>
          <w:szCs w:val="26"/>
          <w:lang w:val="en-US"/>
        </w:rPr>
      </w:pPr>
      <w:r w:rsidRPr="00ED4B35">
        <w:rPr>
          <w:lang w:val="en-US"/>
        </w:rPr>
        <w:br w:type="page"/>
      </w:r>
    </w:p>
    <w:p w:rsidR="00F71589" w:rsidRPr="00ED4B35" w:rsidRDefault="00F71589" w:rsidP="00F71589">
      <w:pPr>
        <w:pStyle w:val="Heading2"/>
      </w:pPr>
      <w:bookmarkStart w:id="783" w:name="_Toc381529115"/>
      <w:r w:rsidRPr="00ED4B35">
        <w:lastRenderedPageBreak/>
        <w:t>Design of the robot</w:t>
      </w:r>
      <w:bookmarkEnd w:id="783"/>
    </w:p>
    <w:p w:rsidR="00F71589" w:rsidRPr="00ED4B35" w:rsidRDefault="00F71589" w:rsidP="00F71589">
      <w:pPr>
        <w:pStyle w:val="Heading3"/>
      </w:pPr>
      <w:bookmarkStart w:id="784" w:name="_Toc381529116"/>
      <w:r w:rsidRPr="00ED4B35">
        <w:t>Control board</w:t>
      </w:r>
      <w:bookmarkEnd w:id="784"/>
    </w:p>
    <w:p w:rsidR="00F71589" w:rsidRPr="00ED4B35" w:rsidRDefault="00F71589">
      <w:pPr>
        <w:pStyle w:val="Maintext0"/>
      </w:pPr>
      <w:r w:rsidRPr="00ED4B35">
        <w:t>An ATTINY13A microprocessor by Atmel Corporation in a 10-pin 3×3×1.0 mm MLF package (weight: 24 mg) was selected as the control unit. The two PWM outputs of the microcontroller were directly connected to a DRV8837 H-bridge by Texas Instruments in a 2×2×0.8-mm WSON-8 package (weight: 9 mg) for current amplification. A 10-</w:t>
      </w:r>
      <w:r w:rsidRPr="00ED4B35">
        <w:rPr>
          <w:rFonts w:ascii="Symbol" w:hAnsi="Symbol"/>
        </w:rPr>
        <w:t></w:t>
      </w:r>
      <w:r w:rsidRPr="00ED4B35">
        <w:t xml:space="preserve">F ceramic multilayer capacitor in a 1×0.5×0.5-mm 0402 package (weight: 3 mg) was used for levelling of the supply voltage. The outputs of the H-bridge were connected directly to the gold terminals for connecting to the IEAP. The 0.4-mm double-sided printed circuit board (8×12 mm; 97 mg) was manufactured by ITEAD Intelligent Systems </w:t>
      </w:r>
      <w:proofErr w:type="spellStart"/>
      <w:r w:rsidRPr="00ED4B35">
        <w:t>Co.Ltd</w:t>
      </w:r>
      <w:proofErr w:type="spellEnd"/>
      <w:r w:rsidRPr="00ED4B35">
        <w:t>.</w:t>
      </w:r>
    </w:p>
    <w:p w:rsidR="00F71589" w:rsidRPr="00ED4B35" w:rsidRDefault="00F71589">
      <w:pPr>
        <w:pStyle w:val="Maintext0"/>
      </w:pPr>
      <w:r w:rsidRPr="00ED4B35">
        <w:t>The program code used in the microprocessor and the circuit board layout is available on request from the Authors.</w:t>
      </w:r>
    </w:p>
    <w:p w:rsidR="00F71589" w:rsidRPr="00ED4B35" w:rsidRDefault="00F71589" w:rsidP="00F71589">
      <w:pPr>
        <w:pStyle w:val="Heading3"/>
      </w:pPr>
      <w:bookmarkStart w:id="785" w:name="_Toc381529117"/>
      <w:r w:rsidRPr="00ED4B35">
        <w:t>Power supply</w:t>
      </w:r>
      <w:bookmarkEnd w:id="785"/>
    </w:p>
    <w:p w:rsidR="00F71589" w:rsidRPr="00ED4B35" w:rsidRDefault="00F71589">
      <w:pPr>
        <w:pStyle w:val="Maintext0"/>
      </w:pPr>
      <w:r w:rsidRPr="00ED4B35">
        <w:t xml:space="preserve">A 10 </w:t>
      </w:r>
      <w:proofErr w:type="spellStart"/>
      <w:r w:rsidRPr="00ED4B35">
        <w:t>mAh</w:t>
      </w:r>
      <w:proofErr w:type="spellEnd"/>
      <w:r w:rsidRPr="00ED4B35">
        <w:t xml:space="preserve"> 10C </w:t>
      </w:r>
      <w:proofErr w:type="spellStart"/>
      <w:r w:rsidRPr="00ED4B35">
        <w:t>LiPo</w:t>
      </w:r>
      <w:proofErr w:type="spellEnd"/>
      <w:r w:rsidRPr="00ED4B35">
        <w:t xml:space="preserve"> battery cell (microflierradio.com) was chosen as a power supply. Small cylindrical neodymium magnets (0.5×1 mm; 3 mg each) were attached to the battery and the control board, so that the battery could be easily attached and detached. The magnets also prevented from connecting the battery with the opposite polarity. The magnets were first glued on the soldering pad of the circuit board and the </w:t>
      </w:r>
      <w:proofErr w:type="spellStart"/>
      <w:r w:rsidRPr="00ED4B35">
        <w:t>LiPo</w:t>
      </w:r>
      <w:proofErr w:type="spellEnd"/>
      <w:r w:rsidRPr="00ED4B35">
        <w:t xml:space="preserve"> terminals using a drop of silver-based conductive glue (</w:t>
      </w:r>
      <w:proofErr w:type="spellStart"/>
      <w:r w:rsidRPr="00ED4B35">
        <w:t>Electon</w:t>
      </w:r>
      <w:proofErr w:type="spellEnd"/>
      <w:r w:rsidRPr="00ED4B35">
        <w:t xml:space="preserve"> 40AC; </w:t>
      </w:r>
      <w:proofErr w:type="spellStart"/>
      <w:r w:rsidRPr="00ED4B35">
        <w:t>Amepox</w:t>
      </w:r>
      <w:proofErr w:type="spellEnd"/>
      <w:r w:rsidRPr="00ED4B35">
        <w:t xml:space="preserve"> Microelectronics) between the magnet and the substrate. Then a drop of non-conductive epoxy adhesive was used to support the magnets from their sides. </w:t>
      </w:r>
    </w:p>
    <w:p w:rsidR="00F71589" w:rsidRPr="00ED4B35" w:rsidRDefault="00F71589" w:rsidP="00F71589">
      <w:pPr>
        <w:pStyle w:val="Heading3"/>
      </w:pPr>
      <w:bookmarkStart w:id="786" w:name="_Toc381529118"/>
      <w:r w:rsidRPr="00ED4B35">
        <w:t>Br</w:t>
      </w:r>
      <w:r w:rsidR="00B52A24" w:rsidRPr="00ED4B35">
        <w:t>istles</w:t>
      </w:r>
      <w:bookmarkEnd w:id="786"/>
    </w:p>
    <w:p w:rsidR="00F71589" w:rsidRPr="00ED4B35" w:rsidRDefault="00F71589">
      <w:pPr>
        <w:pStyle w:val="Maintext0"/>
      </w:pPr>
      <w:r w:rsidRPr="00ED4B35">
        <w:t xml:space="preserve">Directional locomotion was achieved by the use of miniature bristles placed under the robot and directed to an appropriate direction. The robot touches the ground only via the bristles at all times. By placing the robot on a surface with an appropriate roughness, the bristles act as a brake, blocking the sliding motion in one direction. The miniature bristles were prepared by </w:t>
      </w:r>
      <w:r w:rsidRPr="00ED4B35">
        <w:lastRenderedPageBreak/>
        <w:t>lamination of suitably-chosen fibers between polyethylene terephthalate-aluminum laminate foil.</w:t>
      </w:r>
    </w:p>
    <w:p w:rsidR="00F71589" w:rsidRPr="00ED4B35" w:rsidRDefault="00F71589" w:rsidP="00F71589">
      <w:pPr>
        <w:pStyle w:val="Heading3"/>
      </w:pPr>
      <w:bookmarkStart w:id="787" w:name="_Toc381529119"/>
      <w:r w:rsidRPr="00ED4B35">
        <w:t>Clamping and terminals</w:t>
      </w:r>
      <w:bookmarkEnd w:id="787"/>
    </w:p>
    <w:p w:rsidR="00F71589" w:rsidRPr="00ED4B35" w:rsidRDefault="00F71589">
      <w:pPr>
        <w:pStyle w:val="Maintext0"/>
        <w:rPr>
          <w:rFonts w:eastAsia="Times New Roman"/>
          <w:b/>
          <w:bCs/>
          <w:szCs w:val="26"/>
        </w:rPr>
      </w:pPr>
      <w:r w:rsidRPr="00ED4B35">
        <w:t>The corrosive nature of the ionic liquid electrolyte demands for terminal materials of high electrochemical stability. For this reason, the terminals were made of solid gold sheet. Appropriate contact pressure was achieved by clamps made of balsa wood.</w:t>
      </w:r>
    </w:p>
    <w:p w:rsidR="00F71589" w:rsidRPr="00ED4B35" w:rsidRDefault="00F71589" w:rsidP="00F71589">
      <w:pPr>
        <w:spacing w:line="276" w:lineRule="auto"/>
        <w:rPr>
          <w:rFonts w:eastAsia="Times New Roman"/>
          <w:b/>
          <w:bCs/>
          <w:szCs w:val="26"/>
          <w:lang w:val="en-US"/>
        </w:rPr>
      </w:pPr>
      <w:r w:rsidRPr="00ED4B35">
        <w:rPr>
          <w:lang w:val="en-US"/>
        </w:rPr>
        <w:br w:type="page"/>
      </w:r>
    </w:p>
    <w:p w:rsidR="00F71589" w:rsidRPr="00ED4B35" w:rsidRDefault="00F71589" w:rsidP="00F71589">
      <w:pPr>
        <w:pStyle w:val="Heading2"/>
      </w:pPr>
      <w:bookmarkStart w:id="788" w:name="_Toc381529120"/>
      <w:r w:rsidRPr="00ED4B35">
        <w:lastRenderedPageBreak/>
        <w:t>Calculation of apparent bending stiffness</w:t>
      </w:r>
      <w:bookmarkEnd w:id="788"/>
    </w:p>
    <w:p w:rsidR="00F71589" w:rsidRPr="00ED4B35" w:rsidRDefault="00F71589" w:rsidP="00F71589">
      <w:pPr>
        <w:rPr>
          <w:lang w:val="en-US"/>
        </w:rPr>
      </w:pPr>
      <w:r w:rsidRPr="00ED4B35">
        <w:rPr>
          <w:noProof/>
          <w:lang w:val="et-EE" w:eastAsia="et-EE"/>
        </w:rPr>
        <w:drawing>
          <wp:inline distT="0" distB="0" distL="0" distR="0" wp14:anchorId="166C1CFA" wp14:editId="4CA06728">
            <wp:extent cx="5972175" cy="4524375"/>
            <wp:effectExtent l="0" t="0" r="9525" b="9525"/>
            <wp:docPr id="7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72175" cy="4524375"/>
                    </a:xfrm>
                    <a:prstGeom prst="rect">
                      <a:avLst/>
                    </a:prstGeom>
                    <a:noFill/>
                    <a:ln>
                      <a:noFill/>
                    </a:ln>
                  </pic:spPr>
                </pic:pic>
              </a:graphicData>
            </a:graphic>
          </wp:inline>
        </w:drawing>
      </w:r>
    </w:p>
    <w:p w:rsidR="00F71589" w:rsidRPr="00ED4B35" w:rsidRDefault="00534D8D" w:rsidP="00534D8D">
      <w:pPr>
        <w:pStyle w:val="Caption"/>
      </w:pPr>
      <w:bookmarkStart w:id="789" w:name="_Ref380070219"/>
      <w:r w:rsidRPr="00D07674">
        <w:t xml:space="preserve">Figure S </w:t>
      </w:r>
      <w:fldSimple w:instr=" SEQ Figure_S \* ARABIC ">
        <w:r w:rsidR="00DA3583" w:rsidRPr="00ED4B35">
          <w:rPr>
            <w:noProof/>
          </w:rPr>
          <w:t>2</w:t>
        </w:r>
      </w:fldSimple>
      <w:bookmarkEnd w:id="789"/>
      <w:r w:rsidR="00F71589" w:rsidRPr="00ED4B35">
        <w:t xml:space="preserve">. The transient courses for a) electric current and b) blocking force and bending curvature at a sinusoidal input voltage at the frequency of 16 </w:t>
      </w:r>
      <w:proofErr w:type="spellStart"/>
      <w:proofErr w:type="gramStart"/>
      <w:r w:rsidR="00F71589" w:rsidRPr="00ED4B35">
        <w:t>mHz</w:t>
      </w:r>
      <w:proofErr w:type="gramEnd"/>
      <w:r w:rsidR="00F71589" w:rsidRPr="00ED4B35">
        <w:t>.</w:t>
      </w:r>
      <w:proofErr w:type="spellEnd"/>
      <w:r w:rsidR="00F71589" w:rsidRPr="00ED4B35">
        <w:t xml:space="preserve"> c) The phase shifts between electric charge, curvature, and blocking force result in the change in the apparent bending modulus. </w:t>
      </w:r>
    </w:p>
    <w:p w:rsidR="00F71589" w:rsidRPr="00ED4B35" w:rsidRDefault="00F71589">
      <w:pPr>
        <w:pStyle w:val="Maintext0"/>
      </w:pPr>
      <w:r w:rsidRPr="00040E89">
        <w:fldChar w:fldCharType="begin"/>
      </w:r>
      <w:r w:rsidRPr="00ED4B35">
        <w:instrText xml:space="preserve"> REF _Ref380070219 \h </w:instrText>
      </w:r>
      <w:r w:rsidR="00B52A24" w:rsidRPr="00ED4B35">
        <w:instrText xml:space="preserve"> \* MERGEFORMAT </w:instrText>
      </w:r>
      <w:r w:rsidRPr="00323C51">
        <w:fldChar w:fldCharType="separate"/>
      </w:r>
      <w:r w:rsidR="00534D8D" w:rsidRPr="00ED4B35">
        <w:t xml:space="preserve">Figure S </w:t>
      </w:r>
      <w:r w:rsidR="00534D8D" w:rsidRPr="00ED4B35">
        <w:rPr>
          <w:noProof/>
        </w:rPr>
        <w:t>2</w:t>
      </w:r>
      <w:r w:rsidRPr="00272B63">
        <w:fldChar w:fldCharType="end"/>
      </w:r>
      <w:r w:rsidRPr="00ED4B35">
        <w:t xml:space="preserve">a gives a typical transient course for electric current in response to sinusoidal input voltage. At voltage amplitude of 3 V, the electric current increased up to 130 mA. </w:t>
      </w:r>
      <w:r w:rsidRPr="00040E89">
        <w:fldChar w:fldCharType="begin"/>
      </w:r>
      <w:r w:rsidRPr="00ED4B35">
        <w:instrText xml:space="preserve"> REF _Ref380070219 \h </w:instrText>
      </w:r>
      <w:r w:rsidR="00B52A24" w:rsidRPr="00ED4B35">
        <w:instrText xml:space="preserve"> \* MERGEFORMAT </w:instrText>
      </w:r>
      <w:r w:rsidRPr="00323C51">
        <w:fldChar w:fldCharType="separate"/>
      </w:r>
      <w:r w:rsidR="00534D8D" w:rsidRPr="00ED4B35">
        <w:t xml:space="preserve">Figure S </w:t>
      </w:r>
      <w:r w:rsidR="00534D8D" w:rsidRPr="00ED4B35">
        <w:rPr>
          <w:noProof/>
        </w:rPr>
        <w:t>2</w:t>
      </w:r>
      <w:r w:rsidRPr="00272B63">
        <w:fldChar w:fldCharType="end"/>
      </w:r>
      <w:r w:rsidRPr="00ED4B35">
        <w:t xml:space="preserve">b gives the transient courses of blocking force and free-bending curvature measured in the equal driving conditions. A phase lag of 30º between curvature and force can be observed. In a linear-elastic system, such phase shift is not expected. If the IEAP is constrained from bending during the measurement of blocking force, the laminate can be looked as a spring with its initial curvature changed by an electrical input signal.  </w:t>
      </w:r>
    </w:p>
    <w:p w:rsidR="00F71589" w:rsidRPr="00ED4B35" w:rsidRDefault="00F71589">
      <w:pPr>
        <w:pStyle w:val="Maintext0"/>
      </w:pPr>
      <w:r w:rsidRPr="00040E89">
        <w:fldChar w:fldCharType="begin"/>
      </w:r>
      <w:r w:rsidRPr="00ED4B35">
        <w:instrText xml:space="preserve"> REF _Ref380070219 \h </w:instrText>
      </w:r>
      <w:r w:rsidR="00B52A24" w:rsidRPr="00ED4B35">
        <w:instrText xml:space="preserve"> \* MERGEFORMAT </w:instrText>
      </w:r>
      <w:r w:rsidRPr="00323C51">
        <w:fldChar w:fldCharType="separate"/>
      </w:r>
      <w:r w:rsidR="00DA3583" w:rsidRPr="00ED4B35">
        <w:t xml:space="preserve">Figure S </w:t>
      </w:r>
      <w:r w:rsidR="00DA3583" w:rsidRPr="00ED4B35">
        <w:rPr>
          <w:noProof/>
        </w:rPr>
        <w:t>2</w:t>
      </w:r>
      <w:r w:rsidRPr="00272B63">
        <w:fldChar w:fldCharType="end"/>
      </w:r>
      <w:r w:rsidRPr="00ED4B35">
        <w:t xml:space="preserve">c gives phase differences for curvature and force in relation to input charge. As the electric charge is an integral of the input current, the phase of charge, </w:t>
      </w:r>
      <w:proofErr w:type="spellStart"/>
      <w:r w:rsidRPr="00ED4B35">
        <w:t>φ</w:t>
      </w:r>
      <w:r w:rsidRPr="00ED4B35">
        <w:rPr>
          <w:vertAlign w:val="subscript"/>
        </w:rPr>
        <w:t>Q</w:t>
      </w:r>
      <w:proofErr w:type="spellEnd"/>
      <w:r w:rsidRPr="00ED4B35">
        <w:t xml:space="preserve">, was determined by shifting the phase of electric current by 90º. At 3 V input voltage, the phase of force leads </w:t>
      </w:r>
      <w:r w:rsidRPr="00ED4B35">
        <w:lastRenderedPageBreak/>
        <w:t xml:space="preserve">charge (expressed as </w:t>
      </w:r>
      <w:proofErr w:type="spellStart"/>
      <w:r w:rsidRPr="00ED4B35">
        <w:t>φ</w:t>
      </w:r>
      <w:r w:rsidRPr="00ED4B35">
        <w:rPr>
          <w:vertAlign w:val="subscript"/>
        </w:rPr>
        <w:t>F</w:t>
      </w:r>
      <w:r w:rsidRPr="00ED4B35">
        <w:t>-φ</w:t>
      </w:r>
      <w:r w:rsidRPr="00ED4B35">
        <w:rPr>
          <w:vertAlign w:val="subscript"/>
        </w:rPr>
        <w:t>Q</w:t>
      </w:r>
      <w:proofErr w:type="spellEnd"/>
      <w:r w:rsidRPr="00ED4B35">
        <w:t xml:space="preserve">) by 42º, while the phase of blocking force (expressed as </w:t>
      </w:r>
      <w:proofErr w:type="spellStart"/>
      <w:r w:rsidRPr="00ED4B35">
        <w:t>φ</w:t>
      </w:r>
      <w:r w:rsidRPr="00ED4B35">
        <w:rPr>
          <w:vertAlign w:val="subscript"/>
        </w:rPr>
        <w:t>K</w:t>
      </w:r>
      <w:r w:rsidRPr="00ED4B35">
        <w:t>-φ</w:t>
      </w:r>
      <w:r w:rsidRPr="00ED4B35">
        <w:rPr>
          <w:vertAlign w:val="subscript"/>
        </w:rPr>
        <w:t>Q</w:t>
      </w:r>
      <w:proofErr w:type="spellEnd"/>
      <w:r w:rsidRPr="00ED4B35">
        <w:t>) leads only by 12º.</w:t>
      </w:r>
    </w:p>
    <w:p w:rsidR="00B52A24" w:rsidRPr="00ED4B35" w:rsidRDefault="00B52A24">
      <w:pPr>
        <w:pStyle w:val="Maintext0"/>
      </w:pPr>
      <w:r w:rsidRPr="00ED4B35">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ED4B35" w:rsidRDefault="00B52A24">
            <w:pPr>
              <w:pStyle w:val="Maintext0"/>
              <w:rPr>
                <w:rFonts w:ascii="Times New Roman" w:eastAsia="MS Mincho" w:hAnsi="Times New Roman"/>
              </w:rPr>
            </w:pPr>
          </w:p>
        </w:tc>
        <w:tc>
          <w:tcPr>
            <w:tcW w:w="4286" w:type="pct"/>
          </w:tcPr>
          <w:p w:rsidR="00B52A24" w:rsidRPr="00ED4B35" w:rsidRDefault="00B52A24">
            <w:pPr>
              <w:pStyle w:val="Maintext0"/>
              <w:rPr>
                <w:rFonts w:ascii="Times New Roman" w:eastAsia="MS Mincho" w:hAnsi="Times New Roman" w:cs="Arial"/>
              </w:rPr>
            </w:pPr>
            <m:oMathPara>
              <m:oMathParaPr>
                <m:jc m:val="center"/>
              </m:oMathParaPr>
              <m:oMath>
                <m:r>
                  <w:rPr>
                    <w:rFonts w:ascii="Cambria Math" w:hAnsi="Cambria Math"/>
                  </w:rPr>
                  <m:t>ε</m:t>
                </m:r>
                <m:r>
                  <m:rPr>
                    <m:sty m:val="p"/>
                  </m:rPr>
                  <w:rPr>
                    <w:rFonts w:ascii="Cambria Math" w:hAnsi="Cambria Math" w:hint="eastAsia"/>
                  </w:rPr>
                  <m:t>=</m:t>
                </m:r>
                <m:f>
                  <m:fPr>
                    <m:ctrlPr>
                      <w:rPr>
                        <w:rFonts w:ascii="Cambria Math" w:hAnsi="Cambria Math"/>
                      </w:rPr>
                    </m:ctrlPr>
                  </m:fPr>
                  <m:num>
                    <m:f>
                      <m:fPr>
                        <m:ctrlPr>
                          <w:rPr>
                            <w:rFonts w:ascii="Cambria Math" w:hAnsi="Cambria Math"/>
                          </w:rPr>
                        </m:ctrlPr>
                      </m:fPr>
                      <m:num>
                        <m:r>
                          <m:rPr>
                            <m:sty m:val="p"/>
                          </m:rPr>
                          <w:rPr>
                            <w:rFonts w:ascii="Cambria Math" w:hAnsi="Cambria Math" w:hint="eastAsia"/>
                          </w:rPr>
                          <m:t>1</m:t>
                        </m:r>
                      </m:num>
                      <m:den>
                        <m:r>
                          <m:rPr>
                            <m:sty m:val="p"/>
                          </m:rPr>
                          <w:rPr>
                            <w:rFonts w:ascii="Cambria Math" w:hAnsi="Cambria Math" w:hint="eastAsia"/>
                          </w:rPr>
                          <m:t>2</m:t>
                        </m:r>
                      </m:den>
                    </m:f>
                    <m:r>
                      <w:rPr>
                        <w:rFonts w:ascii="Cambria Math" w:hAnsi="Cambria Math"/>
                      </w:rPr>
                      <m:t>t</m:t>
                    </m:r>
                  </m:num>
                  <m:den>
                    <m:r>
                      <w:rPr>
                        <w:rFonts w:ascii="Cambria Math" w:hAnsi="Cambria Math"/>
                      </w:rPr>
                      <m:t>k</m:t>
                    </m:r>
                  </m:den>
                </m:f>
                <m:r>
                  <m:rPr>
                    <m:sty m:val="p"/>
                  </m:rPr>
                  <w:rPr>
                    <w:rFonts w:ascii="Cambria Math" w:hAnsi="Cambria Math" w:hint="eastAsia"/>
                  </w:rPr>
                  <m:t>,</m:t>
                </m:r>
              </m:oMath>
            </m:oMathPara>
          </w:p>
        </w:tc>
        <w:tc>
          <w:tcPr>
            <w:tcW w:w="357" w:type="pct"/>
          </w:tcPr>
          <w:p w:rsidR="00B52A24" w:rsidRPr="00ED4B35" w:rsidRDefault="00B52A24">
            <w:pPr>
              <w:pStyle w:val="Maintext0"/>
              <w:rPr>
                <w:rFonts w:ascii="Times New Roman" w:eastAsia="MS Mincho" w:hAnsi="Times New Roman" w:cs="Arial"/>
              </w:rPr>
            </w:pPr>
            <w:r w:rsidRPr="00ED4B35">
              <w:t>(</w:t>
            </w:r>
            <w:r w:rsidR="00D958D1" w:rsidRPr="00ED4B35">
              <w:rPr>
                <w:rFonts w:ascii="Times New Roman" w:eastAsia="MS Mincho" w:hAnsi="Times New Roman"/>
                <w:rPrChange w:id="790" w:author="Indrek Must" w:date="2014-03-06T19:19:00Z">
                  <w:rPr>
                    <w:noProof/>
                  </w:rPr>
                </w:rPrChange>
              </w:rPr>
              <w:fldChar w:fldCharType="begin"/>
            </w:r>
            <w:r w:rsidR="00D958D1" w:rsidRPr="00ED4B35">
              <w:instrText xml:space="preserve"> SEQ Equation \* ARABIC </w:instrText>
            </w:r>
            <w:r w:rsidR="00D958D1" w:rsidRPr="00ED4B35">
              <w:rPr>
                <w:rFonts w:ascii="Times New Roman" w:eastAsia="MS Mincho" w:hAnsi="Times New Roman"/>
                <w:rPrChange w:id="791" w:author="Indrek Must" w:date="2014-03-06T19:19:00Z">
                  <w:rPr>
                    <w:noProof/>
                  </w:rPr>
                </w:rPrChange>
              </w:rPr>
              <w:fldChar w:fldCharType="separate"/>
            </w:r>
            <w:r w:rsidR="00534D8D" w:rsidRPr="00ED4B35">
              <w:rPr>
                <w:noProof/>
              </w:rPr>
              <w:t>2</w:t>
            </w:r>
            <w:r w:rsidR="00D958D1" w:rsidRPr="00ED4B35">
              <w:rPr>
                <w:rFonts w:ascii="Times New Roman" w:eastAsia="MS Mincho" w:hAnsi="Times New Roman"/>
                <w:noProof/>
                <w:rPrChange w:id="792" w:author="Indrek Must" w:date="2014-03-06T19:19:00Z">
                  <w:rPr>
                    <w:noProof/>
                  </w:rPr>
                </w:rPrChange>
              </w:rPr>
              <w:fldChar w:fldCharType="end"/>
            </w:r>
            <w:r w:rsidRPr="00ED4B35">
              <w:rPr>
                <w:rFonts w:ascii="Times New Roman" w:eastAsia="MS Mincho" w:hAnsi="Times New Roman"/>
              </w:rPr>
              <w:t>)</w:t>
            </w:r>
          </w:p>
        </w:tc>
      </w:tr>
    </w:tbl>
    <w:p w:rsidR="00B52A24" w:rsidRPr="00ED4B35" w:rsidRDefault="00B52A24">
      <w:pPr>
        <w:pStyle w:val="Maintext0"/>
      </w:pPr>
      <w:proofErr w:type="gramStart"/>
      <w:r w:rsidRPr="00ED4B35">
        <w:t>where</w:t>
      </w:r>
      <w:proofErr w:type="gramEnd"/>
      <w:r w:rsidRPr="00ED4B35">
        <w:t xml:space="preserve"> t is thickness of the IEAP laminate and k is curvature. The values for linear strain are given in </w:t>
      </w:r>
      <w:r w:rsidRPr="00ED4B35">
        <w:fldChar w:fldCharType="begin"/>
      </w:r>
      <w:r w:rsidRPr="00ED4B35">
        <w:instrText xml:space="preserve"> REF _Ref379040348 \h  \* MERGEFORMAT </w:instrText>
      </w:r>
      <w:r w:rsidRPr="00323C51">
        <w:fldChar w:fldCharType="separate"/>
      </w:r>
      <w:r w:rsidR="00534D8D" w:rsidRPr="00ED4B35">
        <w:t>Figure 6</w:t>
      </w:r>
      <w:r w:rsidRPr="00040E89">
        <w:fldChar w:fldCharType="end"/>
      </w:r>
      <w:r w:rsidRPr="00ED4B35">
        <w:t>a.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ED4B35" w:rsidRDefault="00B52A24">
            <w:pPr>
              <w:pStyle w:val="Maintext0"/>
              <w:rPr>
                <w:rFonts w:ascii="Times New Roman" w:eastAsia="MS Mincho" w:hAnsi="Times New Roman"/>
              </w:rPr>
            </w:pPr>
          </w:p>
        </w:tc>
        <w:tc>
          <w:tcPr>
            <w:tcW w:w="4286" w:type="pct"/>
          </w:tcPr>
          <w:p w:rsidR="00B52A24" w:rsidRPr="00ED4B35" w:rsidRDefault="00B52A24">
            <w:pPr>
              <w:pStyle w:val="Maintext0"/>
              <w:rPr>
                <w:rFonts w:ascii="Times New Roman" w:eastAsia="MS Mincho" w:hAnsi="Times New Roman" w:cs="Arial"/>
              </w:rPr>
            </w:pPr>
            <m:oMathPara>
              <m:oMathParaPr>
                <m:jc m:val="center"/>
              </m:oMathParaPr>
              <m:oMath>
                <m:r>
                  <w:rPr>
                    <w:rFonts w:ascii="Cambria Math" w:hAnsi="Cambria Math"/>
                  </w:rPr>
                  <m:t>M</m:t>
                </m:r>
                <m:r>
                  <m:rPr>
                    <m:sty m:val="p"/>
                  </m:rPr>
                  <w:rPr>
                    <w:rFonts w:ascii="Cambria Math" w:hAnsi="Cambria Math" w:hint="eastAsia"/>
                  </w:rPr>
                  <m:t>=</m:t>
                </m:r>
                <m:f>
                  <m:fPr>
                    <m:ctrlPr>
                      <w:rPr>
                        <w:rFonts w:ascii="Cambria Math" w:hAnsi="Cambria Math"/>
                      </w:rPr>
                    </m:ctrlPr>
                  </m:fPr>
                  <m:num>
                    <m:r>
                      <w:rPr>
                        <w:rFonts w:ascii="Cambria Math" w:hAnsi="Cambria Math"/>
                      </w:rPr>
                      <m:t>l</m:t>
                    </m:r>
                  </m:num>
                  <m:den>
                    <m:r>
                      <w:rPr>
                        <w:rFonts w:ascii="Cambria Math" w:hAnsi="Cambria Math"/>
                      </w:rPr>
                      <m:t>F</m:t>
                    </m:r>
                  </m:den>
                </m:f>
                <m:r>
                  <m:rPr>
                    <m:sty m:val="p"/>
                  </m:rPr>
                  <w:rPr>
                    <w:rFonts w:ascii="Cambria Math" w:hAnsi="Cambria Math" w:hint="eastAsia"/>
                  </w:rPr>
                  <m:t>,</m:t>
                </m:r>
              </m:oMath>
            </m:oMathPara>
          </w:p>
        </w:tc>
        <w:tc>
          <w:tcPr>
            <w:tcW w:w="357" w:type="pct"/>
          </w:tcPr>
          <w:p w:rsidR="00B52A24" w:rsidRPr="00ED4B35" w:rsidRDefault="00B52A24">
            <w:pPr>
              <w:pStyle w:val="Maintext0"/>
              <w:rPr>
                <w:rFonts w:ascii="Times New Roman" w:eastAsia="MS Mincho" w:hAnsi="Times New Roman" w:cs="Arial"/>
              </w:rPr>
            </w:pPr>
            <w:r w:rsidRPr="00ED4B35">
              <w:t>(</w:t>
            </w:r>
            <w:r w:rsidR="00D958D1" w:rsidRPr="00ED4B35">
              <w:rPr>
                <w:rFonts w:ascii="Times New Roman" w:eastAsia="MS Mincho" w:hAnsi="Times New Roman"/>
                <w:rPrChange w:id="793" w:author="Indrek Must" w:date="2014-03-06T19:19:00Z">
                  <w:rPr>
                    <w:noProof/>
                  </w:rPr>
                </w:rPrChange>
              </w:rPr>
              <w:fldChar w:fldCharType="begin"/>
            </w:r>
            <w:r w:rsidR="00D958D1" w:rsidRPr="00ED4B35">
              <w:instrText xml:space="preserve"> SEQ Equation \* ARABIC </w:instrText>
            </w:r>
            <w:r w:rsidR="00D958D1" w:rsidRPr="00ED4B35">
              <w:rPr>
                <w:rFonts w:ascii="Times New Roman" w:eastAsia="MS Mincho" w:hAnsi="Times New Roman"/>
                <w:rPrChange w:id="794" w:author="Indrek Must" w:date="2014-03-06T19:19:00Z">
                  <w:rPr>
                    <w:noProof/>
                  </w:rPr>
                </w:rPrChange>
              </w:rPr>
              <w:fldChar w:fldCharType="separate"/>
            </w:r>
            <w:r w:rsidR="00534D8D" w:rsidRPr="00ED4B35">
              <w:rPr>
                <w:noProof/>
              </w:rPr>
              <w:t>3</w:t>
            </w:r>
            <w:r w:rsidR="00D958D1" w:rsidRPr="00ED4B35">
              <w:rPr>
                <w:rFonts w:ascii="Times New Roman" w:eastAsia="MS Mincho" w:hAnsi="Times New Roman"/>
                <w:noProof/>
                <w:rPrChange w:id="795" w:author="Indrek Must" w:date="2014-03-06T19:19:00Z">
                  <w:rPr>
                    <w:noProof/>
                  </w:rPr>
                </w:rPrChange>
              </w:rPr>
              <w:fldChar w:fldCharType="end"/>
            </w:r>
            <w:r w:rsidRPr="00ED4B35">
              <w:rPr>
                <w:rFonts w:ascii="Times New Roman" w:eastAsia="MS Mincho" w:hAnsi="Times New Roman"/>
              </w:rPr>
              <w:t>)</w:t>
            </w:r>
          </w:p>
        </w:tc>
      </w:tr>
    </w:tbl>
    <w:p w:rsidR="00B52A24" w:rsidRPr="00ED4B35" w:rsidRDefault="00B52A24">
      <w:pPr>
        <w:pStyle w:val="Maintext0"/>
      </w:pPr>
      <w:proofErr w:type="gramStart"/>
      <w:r w:rsidRPr="00ED4B35">
        <w:t>where</w:t>
      </w:r>
      <w:proofErr w:type="gramEnd"/>
      <w:r w:rsidRPr="00ED4B35">
        <w:t xml:space="preserve"> M is bending moment, l is length of the actuator, and F is blocking force. Therefore, in case of a linear-elastic material, it is possible to calculate the stress, σ,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D07674" w:rsidRDefault="00B52A24">
            <w:pPr>
              <w:pStyle w:val="Maintext0"/>
              <w:rPr>
                <w:rFonts w:ascii="Times New Roman" w:eastAsia="MS Mincho" w:hAnsi="Times New Roman"/>
              </w:rPr>
            </w:pPr>
          </w:p>
        </w:tc>
        <w:tc>
          <w:tcPr>
            <w:tcW w:w="4286" w:type="pct"/>
          </w:tcPr>
          <w:p w:rsidR="00B52A24" w:rsidRPr="00ED4B35" w:rsidRDefault="00B52A24">
            <w:pPr>
              <w:pStyle w:val="Maintext0"/>
              <w:rPr>
                <w:rFonts w:ascii="Times New Roman" w:eastAsia="MS Mincho" w:hAnsi="Times New Roman" w:cs="Arial"/>
              </w:rPr>
            </w:pPr>
            <m:oMathPara>
              <m:oMathParaPr>
                <m:jc m:val="center"/>
              </m:oMathParaPr>
              <m:oMath>
                <m:r>
                  <w:rPr>
                    <w:rFonts w:ascii="Cambria Math" w:hAnsi="Cambria Math"/>
                  </w:rPr>
                  <m:t>σ</m:t>
                </m:r>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hint="eastAsia"/>
                          </w:rPr>
                          <m:t>1</m:t>
                        </m:r>
                      </m:num>
                      <m:den>
                        <m:r>
                          <m:rPr>
                            <m:sty m:val="p"/>
                          </m:rPr>
                          <w:rPr>
                            <w:rFonts w:ascii="Cambria Math" w:hAnsi="Cambria Math" w:hint="eastAsia"/>
                          </w:rPr>
                          <m:t>2</m:t>
                        </m:r>
                      </m:den>
                    </m:f>
                    <m:r>
                      <w:rPr>
                        <w:rFonts w:ascii="Cambria Math" w:hAnsi="Cambria Math"/>
                      </w:rPr>
                      <m:t>tM</m:t>
                    </m:r>
                  </m:num>
                  <m:den>
                    <m:r>
                      <w:rPr>
                        <w:rFonts w:ascii="Cambria Math" w:hAnsi="Cambria Math"/>
                      </w:rPr>
                      <m:t>I</m:t>
                    </m:r>
                  </m:den>
                </m:f>
                <m:r>
                  <m:rPr>
                    <m:sty m:val="p"/>
                  </m:rPr>
                  <w:rPr>
                    <w:rFonts w:ascii="Cambria Math" w:hAnsi="Cambria Math" w:cs="Arial" w:hint="eastAsia"/>
                  </w:rPr>
                  <m:t>,</m:t>
                </m:r>
              </m:oMath>
            </m:oMathPara>
          </w:p>
        </w:tc>
        <w:tc>
          <w:tcPr>
            <w:tcW w:w="357" w:type="pct"/>
          </w:tcPr>
          <w:p w:rsidR="00B52A24" w:rsidRPr="00ED4B35" w:rsidRDefault="00B52A24">
            <w:pPr>
              <w:pStyle w:val="Maintext0"/>
              <w:rPr>
                <w:rFonts w:ascii="Times New Roman" w:eastAsia="MS Mincho" w:hAnsi="Times New Roman" w:cs="Arial"/>
              </w:rPr>
            </w:pPr>
            <w:r w:rsidRPr="00ED4B35">
              <w:t>(</w:t>
            </w:r>
            <w:r w:rsidR="00D958D1" w:rsidRPr="00ED4B35">
              <w:rPr>
                <w:rFonts w:ascii="Times New Roman" w:eastAsia="MS Mincho" w:hAnsi="Times New Roman"/>
                <w:rPrChange w:id="796" w:author="Indrek Must" w:date="2014-03-06T19:19:00Z">
                  <w:rPr>
                    <w:noProof/>
                  </w:rPr>
                </w:rPrChange>
              </w:rPr>
              <w:fldChar w:fldCharType="begin"/>
            </w:r>
            <w:r w:rsidR="00D958D1" w:rsidRPr="00ED4B35">
              <w:instrText xml:space="preserve"> SEQ Equation \* ARABIC </w:instrText>
            </w:r>
            <w:r w:rsidR="00D958D1" w:rsidRPr="00ED4B35">
              <w:rPr>
                <w:rFonts w:ascii="Times New Roman" w:eastAsia="MS Mincho" w:hAnsi="Times New Roman"/>
                <w:rPrChange w:id="797" w:author="Indrek Must" w:date="2014-03-06T19:19:00Z">
                  <w:rPr>
                    <w:noProof/>
                  </w:rPr>
                </w:rPrChange>
              </w:rPr>
              <w:fldChar w:fldCharType="separate"/>
            </w:r>
            <w:r w:rsidR="00534D8D" w:rsidRPr="00ED4B35">
              <w:rPr>
                <w:noProof/>
              </w:rPr>
              <w:t>4</w:t>
            </w:r>
            <w:r w:rsidR="00D958D1" w:rsidRPr="00ED4B35">
              <w:rPr>
                <w:rFonts w:ascii="Times New Roman" w:eastAsia="MS Mincho" w:hAnsi="Times New Roman"/>
                <w:noProof/>
                <w:rPrChange w:id="798" w:author="Indrek Must" w:date="2014-03-06T19:19:00Z">
                  <w:rPr>
                    <w:noProof/>
                  </w:rPr>
                </w:rPrChange>
              </w:rPr>
              <w:fldChar w:fldCharType="end"/>
            </w:r>
            <w:r w:rsidRPr="00ED4B35">
              <w:rPr>
                <w:rFonts w:ascii="Times New Roman" w:eastAsia="MS Mincho" w:hAnsi="Times New Roman"/>
              </w:rPr>
              <w:t>)</w:t>
            </w:r>
          </w:p>
        </w:tc>
      </w:tr>
    </w:tbl>
    <w:p w:rsidR="00B52A24" w:rsidRPr="00ED4B35" w:rsidRDefault="00B52A24">
      <w:pPr>
        <w:pStyle w:val="Maintext0"/>
      </w:pPr>
      <w:proofErr w:type="gramStart"/>
      <w:r w:rsidRPr="00ED4B35">
        <w:t>where</w:t>
      </w:r>
      <w:proofErr w:type="gramEnd"/>
      <w:r w:rsidRPr="00ED4B35">
        <w:t xml:space="preserve"> I is  area moment of inertia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D07674" w:rsidRDefault="00B52A24">
            <w:pPr>
              <w:pStyle w:val="Maintext0"/>
              <w:rPr>
                <w:rFonts w:ascii="Times New Roman" w:eastAsia="MS Mincho" w:hAnsi="Times New Roman"/>
              </w:rPr>
            </w:pPr>
          </w:p>
        </w:tc>
        <w:tc>
          <w:tcPr>
            <w:tcW w:w="4286" w:type="pct"/>
          </w:tcPr>
          <w:p w:rsidR="00B52A24" w:rsidRPr="00ED4B35" w:rsidRDefault="00B52A24">
            <w:pPr>
              <w:pStyle w:val="Maintext0"/>
              <w:rPr>
                <w:rFonts w:ascii="Times New Roman" w:eastAsia="MS Mincho" w:hAnsi="Times New Roman" w:cs="Arial"/>
              </w:rPr>
            </w:pPr>
            <m:oMathPara>
              <m:oMathParaPr>
                <m:jc m:val="center"/>
              </m:oMathParaPr>
              <m:oMath>
                <m:r>
                  <w:rPr>
                    <w:rFonts w:ascii="Cambria Math" w:hAnsi="Cambria Math"/>
                  </w:rPr>
                  <m:t>I</m:t>
                </m:r>
                <m:r>
                  <m:rPr>
                    <m:sty m:val="p"/>
                  </m:rPr>
                  <w:rPr>
                    <w:rFonts w:ascii="Cambria Math" w:hAnsi="Cambria Math"/>
                  </w:rPr>
                  <m:t>=</m:t>
                </m:r>
                <m:f>
                  <m:fPr>
                    <m:ctrlPr>
                      <w:rPr>
                        <w:rFonts w:ascii="Cambria Math" w:hAnsi="Cambria Math"/>
                      </w:rPr>
                    </m:ctrlPr>
                  </m:fPr>
                  <m:num>
                    <m:r>
                      <w:rPr>
                        <w:rFonts w:ascii="Cambria Math" w:hAnsi="Cambria Math"/>
                      </w:rPr>
                      <m:t>l</m:t>
                    </m:r>
                    <m:sSup>
                      <m:sSupPr>
                        <m:ctrlPr>
                          <w:rPr>
                            <w:rFonts w:ascii="Cambria Math" w:hAnsi="Cambria Math"/>
                          </w:rPr>
                        </m:ctrlPr>
                      </m:sSupPr>
                      <m:e>
                        <m:r>
                          <w:rPr>
                            <w:rFonts w:ascii="Cambria Math" w:hAnsi="Cambria Math"/>
                          </w:rPr>
                          <m:t>t</m:t>
                        </m:r>
                      </m:e>
                      <m:sup>
                        <m:r>
                          <m:rPr>
                            <m:sty m:val="p"/>
                          </m:rPr>
                          <w:rPr>
                            <w:rFonts w:ascii="Cambria Math" w:hAnsi="Cambria Math" w:hint="eastAsia"/>
                          </w:rPr>
                          <m:t>3</m:t>
                        </m:r>
                      </m:sup>
                    </m:sSup>
                  </m:num>
                  <m:den>
                    <m:r>
                      <m:rPr>
                        <m:sty m:val="p"/>
                      </m:rPr>
                      <w:rPr>
                        <w:rFonts w:ascii="Cambria Math" w:hAnsi="Cambria Math" w:hint="eastAsia"/>
                      </w:rPr>
                      <m:t>12</m:t>
                    </m:r>
                  </m:den>
                </m:f>
                <m:r>
                  <m:rPr>
                    <m:sty m:val="p"/>
                  </m:rPr>
                  <w:rPr>
                    <w:rFonts w:ascii="Cambria Math" w:hAnsi="Cambria Math" w:hint="eastAsia"/>
                  </w:rPr>
                  <m:t>.</m:t>
                </m:r>
              </m:oMath>
            </m:oMathPara>
          </w:p>
        </w:tc>
        <w:tc>
          <w:tcPr>
            <w:tcW w:w="357" w:type="pct"/>
          </w:tcPr>
          <w:p w:rsidR="00B52A24" w:rsidRPr="00ED4B35" w:rsidRDefault="00B52A24">
            <w:pPr>
              <w:pStyle w:val="Maintext0"/>
              <w:rPr>
                <w:rFonts w:ascii="Times New Roman" w:eastAsia="MS Mincho" w:hAnsi="Times New Roman" w:cs="Arial"/>
              </w:rPr>
            </w:pPr>
            <w:r w:rsidRPr="00ED4B35">
              <w:t>(</w:t>
            </w:r>
            <w:r w:rsidR="00D958D1" w:rsidRPr="00ED4B35">
              <w:rPr>
                <w:rFonts w:ascii="Times New Roman" w:eastAsia="MS Mincho" w:hAnsi="Times New Roman"/>
                <w:rPrChange w:id="799" w:author="Indrek Must" w:date="2014-03-06T19:19:00Z">
                  <w:rPr>
                    <w:noProof/>
                  </w:rPr>
                </w:rPrChange>
              </w:rPr>
              <w:fldChar w:fldCharType="begin"/>
            </w:r>
            <w:r w:rsidR="00D958D1" w:rsidRPr="00ED4B35">
              <w:instrText xml:space="preserve"> SEQ Equation \* ARABIC </w:instrText>
            </w:r>
            <w:r w:rsidR="00D958D1" w:rsidRPr="00ED4B35">
              <w:rPr>
                <w:rFonts w:ascii="Times New Roman" w:eastAsia="MS Mincho" w:hAnsi="Times New Roman"/>
                <w:rPrChange w:id="800" w:author="Indrek Must" w:date="2014-03-06T19:19:00Z">
                  <w:rPr>
                    <w:noProof/>
                  </w:rPr>
                </w:rPrChange>
              </w:rPr>
              <w:fldChar w:fldCharType="separate"/>
            </w:r>
            <w:r w:rsidR="00534D8D" w:rsidRPr="00ED4B35">
              <w:rPr>
                <w:noProof/>
              </w:rPr>
              <w:t>5</w:t>
            </w:r>
            <w:r w:rsidR="00D958D1" w:rsidRPr="00ED4B35">
              <w:rPr>
                <w:rFonts w:ascii="Times New Roman" w:eastAsia="MS Mincho" w:hAnsi="Times New Roman"/>
                <w:noProof/>
                <w:rPrChange w:id="801" w:author="Indrek Must" w:date="2014-03-06T19:19:00Z">
                  <w:rPr>
                    <w:noProof/>
                  </w:rPr>
                </w:rPrChange>
              </w:rPr>
              <w:fldChar w:fldCharType="end"/>
            </w:r>
            <w:r w:rsidRPr="00ED4B35">
              <w:rPr>
                <w:rFonts w:ascii="Times New Roman" w:eastAsia="MS Mincho" w:hAnsi="Times New Roman"/>
              </w:rPr>
              <w:t>)</w:t>
            </w:r>
          </w:p>
        </w:tc>
      </w:tr>
    </w:tbl>
    <w:p w:rsidR="00B52A24" w:rsidRPr="00ED4B35" w:rsidRDefault="00B52A24">
      <w:pPr>
        <w:pStyle w:val="Maintext0"/>
      </w:pPr>
      <w:r w:rsidRPr="00ED4B35">
        <w:t>Knowing the stress and strain, it is possible to calculate the bending mo</w:t>
      </w:r>
      <w:r w:rsidRPr="00D07674">
        <w:t>dulus, B, of the laminate. However, the phase difference between curvature (</w:t>
      </w:r>
      <w:r w:rsidRPr="00D07674">
        <w:rPr>
          <w:i/>
        </w:rPr>
        <w:t>i.e.</w:t>
      </w:r>
      <w:r w:rsidRPr="004A226C">
        <w:t xml:space="preserve"> strain) and blocking force (</w:t>
      </w:r>
      <w:r w:rsidRPr="004A226C">
        <w:rPr>
          <w:i/>
        </w:rPr>
        <w:t>i.e.</w:t>
      </w:r>
      <w:r w:rsidRPr="004A226C">
        <w:t xml:space="preserve"> stress) – </w:t>
      </w:r>
      <w:proofErr w:type="spellStart"/>
      <w:r w:rsidRPr="004A226C">
        <w:t>φ</w:t>
      </w:r>
      <w:r w:rsidRPr="00D865DD">
        <w:rPr>
          <w:vertAlign w:val="subscript"/>
        </w:rPr>
        <w:t>K</w:t>
      </w:r>
      <w:r w:rsidRPr="00ED4B35">
        <w:t>-φ</w:t>
      </w:r>
      <w:r w:rsidRPr="00ED4B35">
        <w:rPr>
          <w:vertAlign w:val="subscript"/>
        </w:rPr>
        <w:t>F</w:t>
      </w:r>
      <w:proofErr w:type="spellEnd"/>
      <w:r w:rsidRPr="00ED4B35">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ED4B35" w:rsidRDefault="00B52A24">
            <w:pPr>
              <w:pStyle w:val="Maintext0"/>
              <w:rPr>
                <w:rFonts w:ascii="Times New Roman" w:eastAsia="MS Mincho" w:hAnsi="Times New Roman"/>
              </w:rPr>
            </w:pPr>
          </w:p>
        </w:tc>
        <w:tc>
          <w:tcPr>
            <w:tcW w:w="4286" w:type="pct"/>
          </w:tcPr>
          <w:p w:rsidR="00B52A24" w:rsidRPr="00ED4B35" w:rsidRDefault="00B52A24">
            <w:pPr>
              <w:pStyle w:val="Maintext0"/>
              <w:rPr>
                <w:rFonts w:ascii="Times New Roman" w:eastAsia="MS Mincho" w:hAnsi="Times New Roman" w:cs="Arial"/>
              </w:rPr>
            </w:pPr>
            <m:oMathPara>
              <m:oMathParaPr>
                <m:jc m:val="center"/>
              </m:oMathParaPr>
              <m:oMath>
                <m:r>
                  <w:rPr>
                    <w:rFonts w:ascii="Cambria Math" w:hAnsi="Cambria Math"/>
                  </w:rPr>
                  <m:t>B</m:t>
                </m:r>
                <m:r>
                  <m:rPr>
                    <m:sty m:val="p"/>
                  </m:rPr>
                  <w:rPr>
                    <w:rFonts w:ascii="Cambria Math" w:hAnsi="Cambria Math" w:hint="eastAsia"/>
                  </w:rPr>
                  <m:t>=</m:t>
                </m:r>
                <m:f>
                  <m:fPr>
                    <m:ctrlPr>
                      <w:rPr>
                        <w:rFonts w:ascii="Cambria Math" w:hAnsi="Cambria Math"/>
                      </w:rPr>
                    </m:ctrlPr>
                  </m:fPr>
                  <m:num>
                    <m:r>
                      <w:rPr>
                        <w:rFonts w:ascii="Cambria Math" w:hAnsi="Cambria Math"/>
                      </w:rPr>
                      <m:t>σ</m:t>
                    </m:r>
                  </m:num>
                  <m:den>
                    <m:r>
                      <w:rPr>
                        <w:rFonts w:ascii="Cambria Math" w:hAnsi="Cambria Math"/>
                      </w:rPr>
                      <m:t>ϵ</m:t>
                    </m:r>
                  </m:den>
                </m:f>
                <m:func>
                  <m:funcPr>
                    <m:ctrlPr>
                      <w:rPr>
                        <w:rFonts w:ascii="Cambria Math" w:hAnsi="Cambria Math"/>
                      </w:rPr>
                    </m:ctrlPr>
                  </m:funcPr>
                  <m:fName>
                    <m:r>
                      <m:rPr>
                        <m:sty m:val="p"/>
                      </m:rPr>
                      <w:rPr>
                        <w:rFonts w:ascii="Cambria Math" w:hAnsi="Cambria Math" w:hint="eastAsia"/>
                      </w:rPr>
                      <m:t>cos</m:t>
                    </m:r>
                  </m:fName>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F</m:t>
                            </m:r>
                          </m:sub>
                        </m:sSub>
                      </m:e>
                    </m:d>
                  </m:e>
                </m:func>
                <m:r>
                  <m:rPr>
                    <m:sty m:val="p"/>
                  </m:rPr>
                  <w:rPr>
                    <w:rFonts w:ascii="Cambria Math" w:hAnsi="Cambria Math" w:hint="eastAsia"/>
                  </w:rPr>
                  <m:t>.</m:t>
                </m:r>
              </m:oMath>
            </m:oMathPara>
          </w:p>
        </w:tc>
        <w:tc>
          <w:tcPr>
            <w:tcW w:w="357" w:type="pct"/>
          </w:tcPr>
          <w:p w:rsidR="00B52A24" w:rsidRPr="00ED4B35" w:rsidRDefault="00B52A24">
            <w:pPr>
              <w:pStyle w:val="Maintext0"/>
              <w:rPr>
                <w:rFonts w:ascii="Times New Roman" w:eastAsia="MS Mincho" w:hAnsi="Times New Roman" w:cs="Arial"/>
              </w:rPr>
            </w:pPr>
            <w:r w:rsidRPr="00ED4B35">
              <w:t>(</w:t>
            </w:r>
            <w:r w:rsidR="00D958D1" w:rsidRPr="00ED4B35">
              <w:rPr>
                <w:rFonts w:ascii="Times New Roman" w:eastAsia="MS Mincho" w:hAnsi="Times New Roman"/>
                <w:rPrChange w:id="802" w:author="Indrek Must" w:date="2014-03-06T19:19:00Z">
                  <w:rPr>
                    <w:noProof/>
                  </w:rPr>
                </w:rPrChange>
              </w:rPr>
              <w:fldChar w:fldCharType="begin"/>
            </w:r>
            <w:r w:rsidR="00D958D1" w:rsidRPr="00ED4B35">
              <w:instrText xml:space="preserve"> SEQ Equation \* ARABIC </w:instrText>
            </w:r>
            <w:r w:rsidR="00D958D1" w:rsidRPr="00ED4B35">
              <w:rPr>
                <w:rFonts w:ascii="Times New Roman" w:eastAsia="MS Mincho" w:hAnsi="Times New Roman"/>
                <w:rPrChange w:id="803" w:author="Indrek Must" w:date="2014-03-06T19:19:00Z">
                  <w:rPr>
                    <w:noProof/>
                  </w:rPr>
                </w:rPrChange>
              </w:rPr>
              <w:fldChar w:fldCharType="separate"/>
            </w:r>
            <w:r w:rsidR="00534D8D" w:rsidRPr="00ED4B35">
              <w:rPr>
                <w:noProof/>
              </w:rPr>
              <w:t>6</w:t>
            </w:r>
            <w:r w:rsidR="00D958D1" w:rsidRPr="00ED4B35">
              <w:rPr>
                <w:rFonts w:ascii="Times New Roman" w:eastAsia="MS Mincho" w:hAnsi="Times New Roman"/>
                <w:noProof/>
                <w:rPrChange w:id="804" w:author="Indrek Must" w:date="2014-03-06T19:19:00Z">
                  <w:rPr>
                    <w:noProof/>
                  </w:rPr>
                </w:rPrChange>
              </w:rPr>
              <w:fldChar w:fldCharType="end"/>
            </w:r>
            <w:r w:rsidRPr="00ED4B35">
              <w:rPr>
                <w:rFonts w:ascii="Times New Roman" w:eastAsia="MS Mincho" w:hAnsi="Times New Roman"/>
              </w:rPr>
              <w:t>)</w:t>
            </w:r>
          </w:p>
        </w:tc>
      </w:tr>
    </w:tbl>
    <w:p w:rsidR="00B52A24" w:rsidRPr="00D07674" w:rsidRDefault="00B52A24">
      <w:pPr>
        <w:pStyle w:val="Maintext0"/>
      </w:pPr>
      <w:r w:rsidRPr="00ED4B35">
        <w:t>Therefore, from t</w:t>
      </w:r>
      <w:r w:rsidRPr="00D07674">
        <w: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ED4B35" w:rsidTr="00F779E2">
        <w:tc>
          <w:tcPr>
            <w:tcW w:w="357" w:type="pct"/>
          </w:tcPr>
          <w:p w:rsidR="00B52A24" w:rsidRPr="00D07674" w:rsidRDefault="00B52A24">
            <w:pPr>
              <w:pStyle w:val="Maintext0"/>
              <w:rPr>
                <w:rFonts w:ascii="Times New Roman" w:eastAsia="MS Mincho" w:hAnsi="Times New Roman"/>
              </w:rPr>
            </w:pPr>
          </w:p>
        </w:tc>
        <w:tc>
          <w:tcPr>
            <w:tcW w:w="4286" w:type="pct"/>
          </w:tcPr>
          <w:p w:rsidR="00B52A24" w:rsidRPr="00ED4B35" w:rsidRDefault="00B52A24">
            <w:pPr>
              <w:pStyle w:val="Maintext0"/>
              <w:rPr>
                <w:rFonts w:ascii="Times New Roman" w:eastAsia="MS Mincho" w:hAnsi="Times New Roman" w:cs="Arial"/>
              </w:rPr>
            </w:pPr>
            <m:oMathPara>
              <m:oMathParaPr>
                <m:jc m:val="center"/>
              </m:oMathParaPr>
              <m:oMath>
                <m:r>
                  <w:rPr>
                    <w:rFonts w:ascii="Cambria Math" w:hAnsi="Cambria Math"/>
                  </w:rPr>
                  <m:t>B</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l</m:t>
                        </m:r>
                      </m:e>
                      <m:sup>
                        <m:r>
                          <m:rPr>
                            <m:sty m:val="p"/>
                          </m:rPr>
                          <w:rPr>
                            <w:rFonts w:ascii="Cambria Math" w:hAnsi="Cambria Math" w:hint="eastAsia"/>
                          </w:rPr>
                          <m:t>2</m:t>
                        </m:r>
                      </m:sup>
                    </m:sSup>
                    <m:sSup>
                      <m:sSupPr>
                        <m:ctrlPr>
                          <w:rPr>
                            <w:rFonts w:ascii="Cambria Math" w:hAnsi="Cambria Math"/>
                          </w:rPr>
                        </m:ctrlPr>
                      </m:sSupPr>
                      <m:e>
                        <m:r>
                          <w:rPr>
                            <w:rFonts w:ascii="Cambria Math" w:hAnsi="Cambria Math"/>
                          </w:rPr>
                          <m:t>t</m:t>
                        </m:r>
                      </m:e>
                      <m:sup>
                        <m:r>
                          <m:rPr>
                            <m:sty m:val="p"/>
                          </m:rPr>
                          <w:rPr>
                            <w:rFonts w:ascii="Cambria Math" w:hAnsi="Cambria Math" w:hint="eastAsia"/>
                          </w:rPr>
                          <m:t>2</m:t>
                        </m:r>
                      </m:sup>
                    </m:sSup>
                  </m:num>
                  <m:den>
                    <m:r>
                      <m:rPr>
                        <m:sty m:val="p"/>
                      </m:rPr>
                      <w:rPr>
                        <w:rFonts w:ascii="Cambria Math" w:hAnsi="Cambria Math" w:hint="eastAsia"/>
                      </w:rPr>
                      <m:t>6</m:t>
                    </m:r>
                    <m:r>
                      <w:rPr>
                        <w:rFonts w:ascii="Cambria Math" w:hAnsi="Cambria Math"/>
                      </w:rPr>
                      <m:t>F</m:t>
                    </m:r>
                  </m:den>
                </m:f>
                <m:func>
                  <m:funcPr>
                    <m:ctrlPr>
                      <w:rPr>
                        <w:rFonts w:ascii="Cambria Math" w:hAnsi="Cambria Math"/>
                      </w:rPr>
                    </m:ctrlPr>
                  </m:funcPr>
                  <m:fName>
                    <m:r>
                      <m:rPr>
                        <m:sty m:val="p"/>
                      </m:rPr>
                      <w:rPr>
                        <w:rFonts w:ascii="Cambria Math" w:hAnsi="Cambria Math" w:hint="eastAsia"/>
                      </w:rPr>
                      <m:t>cos</m:t>
                    </m:r>
                  </m:fName>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F</m:t>
                            </m:r>
                          </m:sub>
                        </m:sSub>
                      </m:e>
                    </m:d>
                  </m:e>
                </m:func>
                <m:r>
                  <m:rPr>
                    <m:sty m:val="p"/>
                  </m:rPr>
                  <w:rPr>
                    <w:rFonts w:ascii="Cambria Math" w:hAnsi="Cambria Math" w:hint="eastAsia"/>
                  </w:rPr>
                  <m:t>.</m:t>
                </m:r>
              </m:oMath>
            </m:oMathPara>
          </w:p>
        </w:tc>
        <w:tc>
          <w:tcPr>
            <w:tcW w:w="357" w:type="pct"/>
          </w:tcPr>
          <w:p w:rsidR="00B52A24" w:rsidRPr="00ED4B35" w:rsidRDefault="00B52A24">
            <w:pPr>
              <w:pStyle w:val="Maintext0"/>
              <w:rPr>
                <w:rFonts w:ascii="Times New Roman" w:eastAsia="MS Mincho" w:hAnsi="Times New Roman" w:cs="Arial"/>
              </w:rPr>
            </w:pPr>
            <w:r w:rsidRPr="00ED4B35">
              <w:t>(</w:t>
            </w:r>
            <w:r w:rsidR="00D958D1" w:rsidRPr="00ED4B35">
              <w:rPr>
                <w:rFonts w:ascii="Times New Roman" w:eastAsia="MS Mincho" w:hAnsi="Times New Roman"/>
                <w:rPrChange w:id="805" w:author="Indrek Must" w:date="2014-03-06T19:19:00Z">
                  <w:rPr>
                    <w:noProof/>
                  </w:rPr>
                </w:rPrChange>
              </w:rPr>
              <w:fldChar w:fldCharType="begin"/>
            </w:r>
            <w:r w:rsidR="00D958D1" w:rsidRPr="00ED4B35">
              <w:instrText xml:space="preserve"> SEQ Equation \* ARABIC </w:instrText>
            </w:r>
            <w:r w:rsidR="00D958D1" w:rsidRPr="00ED4B35">
              <w:rPr>
                <w:rFonts w:ascii="Times New Roman" w:eastAsia="MS Mincho" w:hAnsi="Times New Roman"/>
                <w:rPrChange w:id="806" w:author="Indrek Must" w:date="2014-03-06T19:19:00Z">
                  <w:rPr>
                    <w:noProof/>
                  </w:rPr>
                </w:rPrChange>
              </w:rPr>
              <w:fldChar w:fldCharType="separate"/>
            </w:r>
            <w:r w:rsidR="00534D8D" w:rsidRPr="00ED4B35">
              <w:rPr>
                <w:noProof/>
              </w:rPr>
              <w:t>7</w:t>
            </w:r>
            <w:r w:rsidR="00D958D1" w:rsidRPr="00ED4B35">
              <w:rPr>
                <w:rFonts w:ascii="Times New Roman" w:eastAsia="MS Mincho" w:hAnsi="Times New Roman"/>
                <w:noProof/>
                <w:rPrChange w:id="807" w:author="Indrek Must" w:date="2014-03-06T19:19:00Z">
                  <w:rPr>
                    <w:noProof/>
                  </w:rPr>
                </w:rPrChange>
              </w:rPr>
              <w:fldChar w:fldCharType="end"/>
            </w:r>
            <w:r w:rsidRPr="00ED4B35">
              <w:rPr>
                <w:rFonts w:ascii="Times New Roman" w:eastAsia="MS Mincho" w:hAnsi="Times New Roman"/>
              </w:rPr>
              <w:t>)</w:t>
            </w:r>
          </w:p>
        </w:tc>
      </w:tr>
    </w:tbl>
    <w:p w:rsidR="00B52A24" w:rsidRPr="00ED4B35" w:rsidRDefault="00B52A24">
      <w:pPr>
        <w:pStyle w:val="Maintext0"/>
      </w:pPr>
      <w:r w:rsidRPr="00ED4B35">
        <w:t xml:space="preserve">The calculated values for B are given in </w:t>
      </w:r>
      <w:r w:rsidRPr="00ED4B35">
        <w:fldChar w:fldCharType="begin"/>
      </w:r>
      <w:r w:rsidRPr="00ED4B35">
        <w:instrText xml:space="preserve"> REF _Ref380070219 \h  \* MERGEFORMAT </w:instrText>
      </w:r>
      <w:r w:rsidRPr="00323C51">
        <w:fldChar w:fldCharType="separate"/>
      </w:r>
      <w:r w:rsidR="00534D8D" w:rsidRPr="00ED4B35">
        <w:t xml:space="preserve">Figure S </w:t>
      </w:r>
      <w:r w:rsidR="00534D8D" w:rsidRPr="00ED4B35">
        <w:rPr>
          <w:noProof/>
        </w:rPr>
        <w:t>2</w:t>
      </w:r>
      <w:r w:rsidRPr="00040E89">
        <w:fldChar w:fldCharType="end"/>
      </w:r>
      <w:r w:rsidRPr="00ED4B35">
        <w:t xml:space="preserve">c. </w:t>
      </w:r>
    </w:p>
    <w:p w:rsidR="004A7D3E" w:rsidRPr="00ED4B35" w:rsidRDefault="004A7D3E">
      <w:pPr>
        <w:pStyle w:val="Maintext0"/>
      </w:pPr>
    </w:p>
    <w:sectPr w:rsidR="004A7D3E" w:rsidRPr="00ED4B35">
      <w:headerReference w:type="default" r:id="rId21"/>
      <w:footerReference w:type="default" r:id="rId2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3" w:author="punn" w:date="2014-03-06T23:17:00Z" w:initials="Pn">
    <w:p w:rsidR="00323C51" w:rsidRPr="00272B63" w:rsidRDefault="00323C51">
      <w:pPr>
        <w:pStyle w:val="CommentText"/>
        <w:rPr>
          <w:lang w:val="et-EE"/>
        </w:rPr>
      </w:pPr>
      <w:r>
        <w:rPr>
          <w:rStyle w:val="CommentReference"/>
        </w:rPr>
        <w:annotationRef/>
      </w:r>
      <w:r>
        <w:rPr>
          <w:lang w:val="et-EE"/>
        </w:rPr>
        <w:t>See lõik on vales kohas, või peab mingi siduva lause tema ette panema. Esialgu kratsisin maha.</w:t>
      </w:r>
    </w:p>
  </w:comment>
  <w:comment w:id="480" w:author="Indrek Must" w:date="2014-03-06T18:31:00Z" w:initials="IM">
    <w:p w:rsidR="00323C51" w:rsidRPr="00AC3D6A" w:rsidRDefault="00323C51">
      <w:pPr>
        <w:pStyle w:val="CommentText"/>
        <w:rPr>
          <w:lang w:val="et-EE"/>
        </w:rPr>
      </w:pPr>
      <w:r>
        <w:rPr>
          <w:rStyle w:val="CommentReference"/>
        </w:rPr>
        <w:annotationRef/>
      </w:r>
      <w:r>
        <w:rPr>
          <w:lang w:val="et-EE"/>
        </w:rPr>
        <w:t>See koht tuleb liiga ootamatult.</w:t>
      </w:r>
    </w:p>
  </w:comment>
  <w:comment w:id="482" w:author="Indrek Must" w:date="2014-03-06T19:01:00Z" w:initials="IM">
    <w:p w:rsidR="00323C51" w:rsidRPr="006027BA" w:rsidRDefault="00323C51">
      <w:pPr>
        <w:pStyle w:val="CommentText"/>
        <w:rPr>
          <w:lang w:val="et-EE"/>
        </w:rPr>
      </w:pPr>
      <w:r>
        <w:rPr>
          <w:rStyle w:val="CommentReference"/>
        </w:rPr>
        <w:annotationRef/>
      </w:r>
      <w:r>
        <w:rPr>
          <w:lang w:val="et-EE"/>
        </w:rPr>
        <w:t xml:space="preserve">pikad </w:t>
      </w:r>
      <w:r>
        <w:rPr>
          <w:lang w:val="et-EE"/>
        </w:rPr>
        <w:t>nimed</w:t>
      </w:r>
    </w:p>
  </w:comment>
  <w:comment w:id="619" w:author="Andres Punning" w:date="2014-03-06T13:50:00Z" w:initials="Punn">
    <w:p w:rsidR="00323C51" w:rsidRPr="007F7645" w:rsidRDefault="00323C51">
      <w:pPr>
        <w:pStyle w:val="CommentText"/>
        <w:rPr>
          <w:lang w:val="et-EE"/>
        </w:rPr>
      </w:pPr>
      <w:r>
        <w:rPr>
          <w:rStyle w:val="CommentReference"/>
        </w:rPr>
        <w:annotationRef/>
      </w:r>
      <w:r>
        <w:rPr>
          <w:lang w:val="et-EE"/>
        </w:rPr>
        <w:t xml:space="preserve">selle </w:t>
      </w:r>
      <w:r>
        <w:rPr>
          <w:lang w:val="et-EE"/>
        </w:rPr>
        <w:t>lõigu sõnastus!</w:t>
      </w:r>
    </w:p>
  </w:comment>
  <w:comment w:id="685" w:author="Indrek Must" w:date="2014-03-06T19:29:00Z" w:initials="IM">
    <w:p w:rsidR="00323C51" w:rsidRPr="00D07674" w:rsidRDefault="00323C51">
      <w:pPr>
        <w:pStyle w:val="CommentText"/>
        <w:rPr>
          <w:lang w:val="et-EE"/>
        </w:rPr>
      </w:pPr>
      <w:r>
        <w:rPr>
          <w:rStyle w:val="CommentReference"/>
        </w:rPr>
        <w:annotationRef/>
      </w:r>
      <w:r>
        <w:rPr>
          <w:lang w:val="et-EE"/>
        </w:rPr>
        <w:t xml:space="preserve">Tähendab </w:t>
      </w:r>
      <w:r>
        <w:rPr>
          <w:lang w:val="et-EE"/>
        </w:rPr>
        <w:t>see ikka sama asja mis buckling?</w:t>
      </w:r>
    </w:p>
  </w:comment>
  <w:comment w:id="687" w:author="Andres Punning" w:date="2014-03-06T13:50:00Z" w:initials="Punn">
    <w:p w:rsidR="00323C51" w:rsidRDefault="00323C51" w:rsidP="001D6D55">
      <w:pPr>
        <w:pStyle w:val="CommentText"/>
      </w:pPr>
      <w:r>
        <w:rPr>
          <w:rStyle w:val="CommentReference"/>
        </w:rPr>
        <w:annotationRef/>
      </w:r>
      <w:r>
        <w:t xml:space="preserve">Kas </w:t>
      </w:r>
      <w:r>
        <w:t>see on sinu enda väljamõeldud termin?</w:t>
      </w:r>
    </w:p>
  </w:comment>
  <w:comment w:id="702" w:author="Indrek Must" w:date="2014-03-06T19:31:00Z" w:initials="IM">
    <w:p w:rsidR="00323C51" w:rsidRPr="004A226C" w:rsidRDefault="00323C51">
      <w:pPr>
        <w:pStyle w:val="CommentText"/>
        <w:rPr>
          <w:lang w:val="et-EE"/>
        </w:rPr>
      </w:pPr>
      <w:r>
        <w:rPr>
          <w:rStyle w:val="CommentReference"/>
        </w:rPr>
        <w:annotationRef/>
      </w:r>
      <w:r>
        <w:rPr>
          <w:lang w:val="et-EE"/>
        </w:rPr>
        <w:t>type</w:t>
      </w:r>
      <w:r>
        <w:rPr>
          <w:lang w:val="et-EE"/>
        </w:rPr>
        <w:t>?</w:t>
      </w:r>
    </w:p>
  </w:comment>
  <w:comment w:id="717" w:author="Andres Punning" w:date="2014-03-06T15:58:00Z" w:initials="Punn">
    <w:p w:rsidR="00323C51" w:rsidRPr="00664467" w:rsidRDefault="00323C51">
      <w:pPr>
        <w:pStyle w:val="CommentText"/>
        <w:rPr>
          <w:lang w:val="et-EE"/>
        </w:rPr>
      </w:pPr>
      <w:r>
        <w:rPr>
          <w:rStyle w:val="CommentReference"/>
        </w:rPr>
        <w:annotationRef/>
      </w:r>
      <w:r>
        <w:rPr>
          <w:lang w:val="et-EE"/>
        </w:rPr>
        <w:t xml:space="preserve">siin </w:t>
      </w:r>
      <w:r>
        <w:rPr>
          <w:lang w:val="et-EE"/>
        </w:rPr>
        <w:t>pildil on a-b-c-d väga peidus, pane vähemalt c ja d paremasse kohta.</w:t>
      </w:r>
    </w:p>
  </w:comment>
  <w:comment w:id="735" w:author="Andres Punning" w:date="2014-03-06T14:55:00Z" w:initials="Punn">
    <w:p w:rsidR="00323C51" w:rsidRPr="005146DA" w:rsidRDefault="00323C51" w:rsidP="00A15C54">
      <w:pPr>
        <w:pStyle w:val="CommentText"/>
        <w:rPr>
          <w:lang w:val="et-EE"/>
        </w:rPr>
      </w:pPr>
      <w:r>
        <w:rPr>
          <w:rStyle w:val="CommentReference"/>
        </w:rPr>
        <w:annotationRef/>
      </w:r>
      <w:r>
        <w:rPr>
          <w:lang w:val="et-EE"/>
        </w:rPr>
        <w:t xml:space="preserve">nii </w:t>
      </w:r>
      <w:r>
        <w:rPr>
          <w:lang w:val="et-EE"/>
        </w:rPr>
        <w:t>vähe! peaaegu kuiv. sellega küll ei kiitle :( paneme vähemalt 30 . Ah?</w:t>
      </w:r>
    </w:p>
  </w:comment>
  <w:comment w:id="738" w:author="Andres Punning" w:date="2014-03-06T15:58:00Z" w:initials="Punn">
    <w:p w:rsidR="00323C51" w:rsidRPr="00664467" w:rsidRDefault="00323C51">
      <w:pPr>
        <w:pStyle w:val="CommentText"/>
        <w:rPr>
          <w:lang w:val="et-EE"/>
        </w:rPr>
      </w:pPr>
      <w:r>
        <w:rPr>
          <w:rStyle w:val="CommentReference"/>
        </w:rPr>
        <w:annotationRef/>
      </w:r>
      <w:r>
        <w:rPr>
          <w:lang w:val="et-EE"/>
        </w:rPr>
        <w:t xml:space="preserve">nii </w:t>
      </w:r>
      <w:r>
        <w:rPr>
          <w:lang w:val="et-EE"/>
        </w:rPr>
        <w:t>vähe! sellega küll ei kiitle :( paneme vähemalt 30 . Ah?</w:t>
      </w:r>
    </w:p>
  </w:comment>
  <w:comment w:id="748" w:author="punn" w:date="2014-03-07T00:36:00Z" w:initials="Pn">
    <w:p w:rsidR="00323C51" w:rsidRPr="00B7664D" w:rsidRDefault="00323C51">
      <w:pPr>
        <w:pStyle w:val="CommentText"/>
        <w:rPr>
          <w:lang w:val="et-EE"/>
        </w:rPr>
      </w:pPr>
      <w:r>
        <w:rPr>
          <w:rStyle w:val="CommentReference"/>
        </w:rPr>
        <w:annotationRef/>
      </w:r>
      <w:r>
        <w:rPr>
          <w:lang w:val="et-EE"/>
        </w:rPr>
        <w:t>pole nii oluline, kratsiks õige maha?</w:t>
      </w:r>
    </w:p>
  </w:comment>
  <w:comment w:id="759" w:author="punn" w:date="2014-03-07T02:17:00Z" w:initials="Pn">
    <w:p w:rsidR="004F403E" w:rsidRPr="004F403E" w:rsidRDefault="004F403E">
      <w:pPr>
        <w:pStyle w:val="CommentText"/>
        <w:rPr>
          <w:lang w:val="et-EE"/>
        </w:rPr>
      </w:pPr>
      <w:r>
        <w:rPr>
          <w:rStyle w:val="CommentReference"/>
        </w:rPr>
        <w:annotationRef/>
      </w:r>
      <w:r>
        <w:rPr>
          <w:lang w:val="et-EE"/>
        </w:rPr>
        <w:t xml:space="preserve">Kõik osad peale Lipo võivad töötada ka vaakumis </w:t>
      </w:r>
    </w:p>
  </w:comment>
  <w:comment w:id="762" w:author="Indrek Must" w:date="2014-03-06T19:41:00Z" w:initials="IM">
    <w:p w:rsidR="00323C51" w:rsidRPr="00D865DD" w:rsidRDefault="00323C51">
      <w:pPr>
        <w:pStyle w:val="CommentText"/>
        <w:rPr>
          <w:lang w:val="et-EE"/>
        </w:rPr>
      </w:pPr>
      <w:r>
        <w:rPr>
          <w:rStyle w:val="CommentReference"/>
        </w:rPr>
        <w:annotationRef/>
      </w:r>
      <w:r>
        <w:rPr>
          <w:lang w:val="et-EE"/>
        </w:rPr>
        <w:t>see lause on üksi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06B7" w:rsidRDefault="007D06B7">
      <w:r>
        <w:separator/>
      </w:r>
    </w:p>
  </w:endnote>
  <w:endnote w:type="continuationSeparator" w:id="0">
    <w:p w:rsidR="007D06B7" w:rsidRDefault="007D06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BA"/>
    <w:family w:val="roman"/>
    <w:pitch w:val="variable"/>
    <w:sig w:usb0="E00002FF" w:usb1="400004FF" w:usb2="00000000" w:usb3="00000000" w:csb0="0000019F" w:csb1="00000000"/>
  </w:font>
  <w:font w:name="Arial">
    <w:panose1 w:val="020B0604020202020204"/>
    <w:charset w:val="BA"/>
    <w:family w:val="swiss"/>
    <w:pitch w:val="variable"/>
    <w:sig w:usb0="E0002AFF" w:usb1="C0007843" w:usb2="00000009" w:usb3="00000000" w:csb0="000001FF" w:csb1="00000000"/>
  </w:font>
  <w:font w:name="Times">
    <w:panose1 w:val="02020603050405020304"/>
    <w:charset w:val="BA"/>
    <w:family w:val="roman"/>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3C51" w:rsidRDefault="00323C51">
    <w:pPr>
      <w:pStyle w:val="Footer"/>
      <w:jc w:val="center"/>
    </w:pPr>
    <w:r>
      <w:fldChar w:fldCharType="begin"/>
    </w:r>
    <w:r>
      <w:instrText>PAGE   \* MERGEFORMAT</w:instrText>
    </w:r>
    <w:r>
      <w:fldChar w:fldCharType="separate"/>
    </w:r>
    <w:r w:rsidR="001C080C">
      <w:rPr>
        <w:noProof/>
      </w:rPr>
      <w:t>3</w:t>
    </w:r>
    <w:r>
      <w:fldChar w:fldCharType="end"/>
    </w:r>
  </w:p>
  <w:p w:rsidR="00323C51" w:rsidRDefault="00323C51"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06B7" w:rsidRDefault="007D06B7">
      <w:r>
        <w:separator/>
      </w:r>
    </w:p>
  </w:footnote>
  <w:footnote w:type="continuationSeparator" w:id="0">
    <w:p w:rsidR="007D06B7" w:rsidRDefault="007D06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3C51" w:rsidRPr="009B44CC" w:rsidRDefault="00323C51" w:rsidP="009B44CC">
    <w:pPr>
      <w:pStyle w:val="Header"/>
      <w:tabs>
        <w:tab w:val="left" w:pos="5003"/>
      </w:tabs>
      <w:jc w:val="right"/>
      <w:rPr>
        <w:lang w:val="en-US"/>
      </w:rPr>
    </w:pPr>
    <w:r>
      <w:tab/>
    </w:r>
    <w:r>
      <w:rPr>
        <w:noProof/>
        <w:lang w:val="et-EE" w:eastAsia="et-EE"/>
      </w:rPr>
      <w:drawing>
        <wp:inline distT="0" distB="0" distL="0" distR="0">
          <wp:extent cx="1485900" cy="409575"/>
          <wp:effectExtent l="0" t="0" r="0" b="9525"/>
          <wp:docPr id="2"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5900" cy="40957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435868"/>
    <w:multiLevelType w:val="hybridMultilevel"/>
    <w:tmpl w:val="8D7692C6"/>
    <w:lvl w:ilvl="0" w:tplc="4A8EAE56">
      <w:start w:val="1"/>
      <w:numFmt w:val="lowerLetter"/>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1C763F"/>
    <w:multiLevelType w:val="hybridMultilevel"/>
    <w:tmpl w:val="6464B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E030C3"/>
    <w:multiLevelType w:val="multilevel"/>
    <w:tmpl w:val="6C6269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58FF01C7"/>
    <w:multiLevelType w:val="hybridMultilevel"/>
    <w:tmpl w:val="4C84B220"/>
    <w:lvl w:ilvl="0" w:tplc="4A8EAE56">
      <w:start w:val="1"/>
      <w:numFmt w:val="lowerLetter"/>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442F86"/>
    <w:multiLevelType w:val="hybridMultilevel"/>
    <w:tmpl w:val="56FEC6F2"/>
    <w:lvl w:ilvl="0" w:tplc="0425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974E2A"/>
    <w:multiLevelType w:val="hybridMultilevel"/>
    <w:tmpl w:val="AD08B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BC8052C"/>
    <w:multiLevelType w:val="hybridMultilevel"/>
    <w:tmpl w:val="8BF022F0"/>
    <w:lvl w:ilvl="0" w:tplc="78642E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7"/>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6A0"/>
    <w:rsid w:val="000003BB"/>
    <w:rsid w:val="0000374D"/>
    <w:rsid w:val="00004A23"/>
    <w:rsid w:val="00006A0A"/>
    <w:rsid w:val="0000703E"/>
    <w:rsid w:val="000112FC"/>
    <w:rsid w:val="000118B0"/>
    <w:rsid w:val="00011F40"/>
    <w:rsid w:val="0001454A"/>
    <w:rsid w:val="0001683C"/>
    <w:rsid w:val="000172E7"/>
    <w:rsid w:val="000214A8"/>
    <w:rsid w:val="00023CAC"/>
    <w:rsid w:val="00023F64"/>
    <w:rsid w:val="00027FB5"/>
    <w:rsid w:val="00030987"/>
    <w:rsid w:val="000314D2"/>
    <w:rsid w:val="0003318F"/>
    <w:rsid w:val="0004094E"/>
    <w:rsid w:val="00040B7B"/>
    <w:rsid w:val="00040E89"/>
    <w:rsid w:val="000437F7"/>
    <w:rsid w:val="00046F85"/>
    <w:rsid w:val="00050985"/>
    <w:rsid w:val="0005501E"/>
    <w:rsid w:val="00055883"/>
    <w:rsid w:val="0006044D"/>
    <w:rsid w:val="00062324"/>
    <w:rsid w:val="00063C0E"/>
    <w:rsid w:val="00065F23"/>
    <w:rsid w:val="00072EA7"/>
    <w:rsid w:val="0007307F"/>
    <w:rsid w:val="00076EAD"/>
    <w:rsid w:val="0008287E"/>
    <w:rsid w:val="00083031"/>
    <w:rsid w:val="0008740B"/>
    <w:rsid w:val="000904D3"/>
    <w:rsid w:val="0009309C"/>
    <w:rsid w:val="00093F1B"/>
    <w:rsid w:val="000A1F4B"/>
    <w:rsid w:val="000A21A9"/>
    <w:rsid w:val="000A3E93"/>
    <w:rsid w:val="000A472C"/>
    <w:rsid w:val="000A5773"/>
    <w:rsid w:val="000A682F"/>
    <w:rsid w:val="000B05A0"/>
    <w:rsid w:val="000B33EE"/>
    <w:rsid w:val="000B4293"/>
    <w:rsid w:val="000C259E"/>
    <w:rsid w:val="000C3B9C"/>
    <w:rsid w:val="000C3E0C"/>
    <w:rsid w:val="000C6252"/>
    <w:rsid w:val="000C6F8A"/>
    <w:rsid w:val="000D2D4B"/>
    <w:rsid w:val="000D45F4"/>
    <w:rsid w:val="000D5AB4"/>
    <w:rsid w:val="000D66DB"/>
    <w:rsid w:val="000D7EBA"/>
    <w:rsid w:val="000E788B"/>
    <w:rsid w:val="000E7A5B"/>
    <w:rsid w:val="000E7BBA"/>
    <w:rsid w:val="000F512F"/>
    <w:rsid w:val="001013F4"/>
    <w:rsid w:val="001054D4"/>
    <w:rsid w:val="0010686C"/>
    <w:rsid w:val="00107C5F"/>
    <w:rsid w:val="00107CCC"/>
    <w:rsid w:val="00110011"/>
    <w:rsid w:val="001105BD"/>
    <w:rsid w:val="00116C82"/>
    <w:rsid w:val="00120E85"/>
    <w:rsid w:val="00123AA6"/>
    <w:rsid w:val="00123ADA"/>
    <w:rsid w:val="00125573"/>
    <w:rsid w:val="00125750"/>
    <w:rsid w:val="00125B0E"/>
    <w:rsid w:val="0012642A"/>
    <w:rsid w:val="00126D17"/>
    <w:rsid w:val="001305BF"/>
    <w:rsid w:val="00131D58"/>
    <w:rsid w:val="001370B1"/>
    <w:rsid w:val="001377CA"/>
    <w:rsid w:val="00140B94"/>
    <w:rsid w:val="001450FB"/>
    <w:rsid w:val="0014658A"/>
    <w:rsid w:val="00147DB8"/>
    <w:rsid w:val="00151683"/>
    <w:rsid w:val="0015392F"/>
    <w:rsid w:val="0015563E"/>
    <w:rsid w:val="00155F66"/>
    <w:rsid w:val="0016390D"/>
    <w:rsid w:val="00164057"/>
    <w:rsid w:val="00165B37"/>
    <w:rsid w:val="00170369"/>
    <w:rsid w:val="00173757"/>
    <w:rsid w:val="00174176"/>
    <w:rsid w:val="00181D92"/>
    <w:rsid w:val="001823B6"/>
    <w:rsid w:val="0018384C"/>
    <w:rsid w:val="001848EB"/>
    <w:rsid w:val="00187DB9"/>
    <w:rsid w:val="0019077D"/>
    <w:rsid w:val="0019194D"/>
    <w:rsid w:val="001A4240"/>
    <w:rsid w:val="001A6821"/>
    <w:rsid w:val="001A734D"/>
    <w:rsid w:val="001B4224"/>
    <w:rsid w:val="001B7472"/>
    <w:rsid w:val="001C080C"/>
    <w:rsid w:val="001C10AC"/>
    <w:rsid w:val="001C5433"/>
    <w:rsid w:val="001C55FB"/>
    <w:rsid w:val="001D12BC"/>
    <w:rsid w:val="001D4E0D"/>
    <w:rsid w:val="001D561D"/>
    <w:rsid w:val="001D6D55"/>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20933"/>
    <w:rsid w:val="00220C72"/>
    <w:rsid w:val="0022540C"/>
    <w:rsid w:val="00226AA4"/>
    <w:rsid w:val="00233C8A"/>
    <w:rsid w:val="00236036"/>
    <w:rsid w:val="00240D90"/>
    <w:rsid w:val="0025313E"/>
    <w:rsid w:val="00253CB1"/>
    <w:rsid w:val="002543F9"/>
    <w:rsid w:val="0025753E"/>
    <w:rsid w:val="00257ADD"/>
    <w:rsid w:val="00263CF8"/>
    <w:rsid w:val="00265635"/>
    <w:rsid w:val="00266389"/>
    <w:rsid w:val="002675F7"/>
    <w:rsid w:val="002725A5"/>
    <w:rsid w:val="00272B63"/>
    <w:rsid w:val="0027314F"/>
    <w:rsid w:val="0028289F"/>
    <w:rsid w:val="00284157"/>
    <w:rsid w:val="00285631"/>
    <w:rsid w:val="00290D94"/>
    <w:rsid w:val="0029203C"/>
    <w:rsid w:val="00294873"/>
    <w:rsid w:val="00296993"/>
    <w:rsid w:val="002A4A81"/>
    <w:rsid w:val="002A51CA"/>
    <w:rsid w:val="002A73A2"/>
    <w:rsid w:val="002A7CE8"/>
    <w:rsid w:val="002B0671"/>
    <w:rsid w:val="002B1263"/>
    <w:rsid w:val="002B262F"/>
    <w:rsid w:val="002B3553"/>
    <w:rsid w:val="002B5E06"/>
    <w:rsid w:val="002C0CFF"/>
    <w:rsid w:val="002C10ED"/>
    <w:rsid w:val="002D09B9"/>
    <w:rsid w:val="002D13EF"/>
    <w:rsid w:val="002D16A0"/>
    <w:rsid w:val="002D2930"/>
    <w:rsid w:val="002D2DFF"/>
    <w:rsid w:val="002D5BF8"/>
    <w:rsid w:val="002D7ECC"/>
    <w:rsid w:val="002E1B8F"/>
    <w:rsid w:val="002E2DEF"/>
    <w:rsid w:val="002E4E3E"/>
    <w:rsid w:val="002E6A09"/>
    <w:rsid w:val="002E76B2"/>
    <w:rsid w:val="002E79A2"/>
    <w:rsid w:val="002F4F4B"/>
    <w:rsid w:val="002F55FD"/>
    <w:rsid w:val="002F594C"/>
    <w:rsid w:val="00301984"/>
    <w:rsid w:val="00301B0B"/>
    <w:rsid w:val="00301E84"/>
    <w:rsid w:val="00303D1B"/>
    <w:rsid w:val="003046B7"/>
    <w:rsid w:val="00317A57"/>
    <w:rsid w:val="00320A99"/>
    <w:rsid w:val="0032144B"/>
    <w:rsid w:val="00322D5B"/>
    <w:rsid w:val="00323C51"/>
    <w:rsid w:val="00325AC2"/>
    <w:rsid w:val="00326A1C"/>
    <w:rsid w:val="00327FDC"/>
    <w:rsid w:val="003360E3"/>
    <w:rsid w:val="003371D5"/>
    <w:rsid w:val="003376CD"/>
    <w:rsid w:val="003452C3"/>
    <w:rsid w:val="003501A7"/>
    <w:rsid w:val="0035048A"/>
    <w:rsid w:val="0036263B"/>
    <w:rsid w:val="00363B62"/>
    <w:rsid w:val="003645B0"/>
    <w:rsid w:val="00364B2C"/>
    <w:rsid w:val="003664F1"/>
    <w:rsid w:val="00367E3F"/>
    <w:rsid w:val="00373746"/>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1046"/>
    <w:rsid w:val="003A4C44"/>
    <w:rsid w:val="003A5AD0"/>
    <w:rsid w:val="003A6CE3"/>
    <w:rsid w:val="003A7899"/>
    <w:rsid w:val="003B15EE"/>
    <w:rsid w:val="003B517D"/>
    <w:rsid w:val="003B5EA1"/>
    <w:rsid w:val="003B60EC"/>
    <w:rsid w:val="003C00ED"/>
    <w:rsid w:val="003C1C0A"/>
    <w:rsid w:val="003C280E"/>
    <w:rsid w:val="003C35DF"/>
    <w:rsid w:val="003C4A68"/>
    <w:rsid w:val="003C554F"/>
    <w:rsid w:val="003C61DD"/>
    <w:rsid w:val="003D63E7"/>
    <w:rsid w:val="003E05F1"/>
    <w:rsid w:val="003E113B"/>
    <w:rsid w:val="003E5092"/>
    <w:rsid w:val="003E715D"/>
    <w:rsid w:val="003F103E"/>
    <w:rsid w:val="003F2E48"/>
    <w:rsid w:val="003F440C"/>
    <w:rsid w:val="003F4AE9"/>
    <w:rsid w:val="003F525A"/>
    <w:rsid w:val="003F7BE6"/>
    <w:rsid w:val="004006A9"/>
    <w:rsid w:val="004052AE"/>
    <w:rsid w:val="004118A5"/>
    <w:rsid w:val="00413672"/>
    <w:rsid w:val="00414041"/>
    <w:rsid w:val="00414465"/>
    <w:rsid w:val="00414729"/>
    <w:rsid w:val="00414C80"/>
    <w:rsid w:val="00414F4B"/>
    <w:rsid w:val="00415EF9"/>
    <w:rsid w:val="00416629"/>
    <w:rsid w:val="00416910"/>
    <w:rsid w:val="00417DA1"/>
    <w:rsid w:val="00420C52"/>
    <w:rsid w:val="00423478"/>
    <w:rsid w:val="00425B76"/>
    <w:rsid w:val="004260A2"/>
    <w:rsid w:val="00426FC6"/>
    <w:rsid w:val="004273BC"/>
    <w:rsid w:val="00427C5F"/>
    <w:rsid w:val="00441465"/>
    <w:rsid w:val="00442D13"/>
    <w:rsid w:val="004507E5"/>
    <w:rsid w:val="004519AD"/>
    <w:rsid w:val="0045459A"/>
    <w:rsid w:val="004545DB"/>
    <w:rsid w:val="0045786A"/>
    <w:rsid w:val="00460F76"/>
    <w:rsid w:val="00462F12"/>
    <w:rsid w:val="00463050"/>
    <w:rsid w:val="0046340F"/>
    <w:rsid w:val="00466168"/>
    <w:rsid w:val="004714D4"/>
    <w:rsid w:val="00475712"/>
    <w:rsid w:val="00480CCE"/>
    <w:rsid w:val="00481C14"/>
    <w:rsid w:val="00482FAA"/>
    <w:rsid w:val="0048388E"/>
    <w:rsid w:val="0049075F"/>
    <w:rsid w:val="00490D52"/>
    <w:rsid w:val="00492DA8"/>
    <w:rsid w:val="004A0888"/>
    <w:rsid w:val="004A226C"/>
    <w:rsid w:val="004A43B6"/>
    <w:rsid w:val="004A70EE"/>
    <w:rsid w:val="004A774E"/>
    <w:rsid w:val="004A7D3E"/>
    <w:rsid w:val="004A7FF9"/>
    <w:rsid w:val="004B379D"/>
    <w:rsid w:val="004B5F0C"/>
    <w:rsid w:val="004B6031"/>
    <w:rsid w:val="004B6982"/>
    <w:rsid w:val="004C046E"/>
    <w:rsid w:val="004C1609"/>
    <w:rsid w:val="004C1E74"/>
    <w:rsid w:val="004C216B"/>
    <w:rsid w:val="004C388C"/>
    <w:rsid w:val="004C5DD3"/>
    <w:rsid w:val="004D30F9"/>
    <w:rsid w:val="004D4A32"/>
    <w:rsid w:val="004D64AB"/>
    <w:rsid w:val="004E7CE8"/>
    <w:rsid w:val="004F271D"/>
    <w:rsid w:val="004F403E"/>
    <w:rsid w:val="004F5114"/>
    <w:rsid w:val="004F756C"/>
    <w:rsid w:val="005001FA"/>
    <w:rsid w:val="005019AF"/>
    <w:rsid w:val="00503C50"/>
    <w:rsid w:val="0050488D"/>
    <w:rsid w:val="00504D12"/>
    <w:rsid w:val="0050527A"/>
    <w:rsid w:val="0050535A"/>
    <w:rsid w:val="00507F68"/>
    <w:rsid w:val="00511192"/>
    <w:rsid w:val="005118AD"/>
    <w:rsid w:val="00512353"/>
    <w:rsid w:val="00515FDF"/>
    <w:rsid w:val="00520816"/>
    <w:rsid w:val="005220C2"/>
    <w:rsid w:val="00523369"/>
    <w:rsid w:val="0052398F"/>
    <w:rsid w:val="00526B4B"/>
    <w:rsid w:val="00532960"/>
    <w:rsid w:val="00534D8D"/>
    <w:rsid w:val="00545A73"/>
    <w:rsid w:val="00546DEB"/>
    <w:rsid w:val="00546F0F"/>
    <w:rsid w:val="005477E7"/>
    <w:rsid w:val="00550159"/>
    <w:rsid w:val="005509B3"/>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1F79"/>
    <w:rsid w:val="00583ED5"/>
    <w:rsid w:val="00586BF0"/>
    <w:rsid w:val="00586F73"/>
    <w:rsid w:val="00587437"/>
    <w:rsid w:val="00592678"/>
    <w:rsid w:val="00594644"/>
    <w:rsid w:val="0059526F"/>
    <w:rsid w:val="00596F36"/>
    <w:rsid w:val="00597C3F"/>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2BA"/>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27BA"/>
    <w:rsid w:val="006045BA"/>
    <w:rsid w:val="0060583A"/>
    <w:rsid w:val="00607CB5"/>
    <w:rsid w:val="00611649"/>
    <w:rsid w:val="00611A0E"/>
    <w:rsid w:val="00614154"/>
    <w:rsid w:val="00614603"/>
    <w:rsid w:val="00614BD3"/>
    <w:rsid w:val="00623A77"/>
    <w:rsid w:val="006241B5"/>
    <w:rsid w:val="006256F5"/>
    <w:rsid w:val="0063097B"/>
    <w:rsid w:val="006364B8"/>
    <w:rsid w:val="006364FF"/>
    <w:rsid w:val="00636A64"/>
    <w:rsid w:val="00636B93"/>
    <w:rsid w:val="00640550"/>
    <w:rsid w:val="0064326A"/>
    <w:rsid w:val="00644D5D"/>
    <w:rsid w:val="00646DC7"/>
    <w:rsid w:val="006511FB"/>
    <w:rsid w:val="00651A9D"/>
    <w:rsid w:val="00656092"/>
    <w:rsid w:val="0065741C"/>
    <w:rsid w:val="00660B85"/>
    <w:rsid w:val="00662DCE"/>
    <w:rsid w:val="00664467"/>
    <w:rsid w:val="00664F6D"/>
    <w:rsid w:val="006650B8"/>
    <w:rsid w:val="00666329"/>
    <w:rsid w:val="006672EE"/>
    <w:rsid w:val="0067011F"/>
    <w:rsid w:val="0067015E"/>
    <w:rsid w:val="00671B05"/>
    <w:rsid w:val="00680453"/>
    <w:rsid w:val="00682526"/>
    <w:rsid w:val="00683555"/>
    <w:rsid w:val="00686F1D"/>
    <w:rsid w:val="00692F7A"/>
    <w:rsid w:val="00695E06"/>
    <w:rsid w:val="00696315"/>
    <w:rsid w:val="00696566"/>
    <w:rsid w:val="006A0D51"/>
    <w:rsid w:val="006A1C05"/>
    <w:rsid w:val="006A225B"/>
    <w:rsid w:val="006A30D2"/>
    <w:rsid w:val="006A5A6A"/>
    <w:rsid w:val="006A5FE3"/>
    <w:rsid w:val="006B23B2"/>
    <w:rsid w:val="006B4845"/>
    <w:rsid w:val="006B635C"/>
    <w:rsid w:val="006C1708"/>
    <w:rsid w:val="006C1C29"/>
    <w:rsid w:val="006C3CDE"/>
    <w:rsid w:val="006C4745"/>
    <w:rsid w:val="006D0EE8"/>
    <w:rsid w:val="006D3162"/>
    <w:rsid w:val="006D37E7"/>
    <w:rsid w:val="006D5146"/>
    <w:rsid w:val="006D59D6"/>
    <w:rsid w:val="006D5C04"/>
    <w:rsid w:val="006D7508"/>
    <w:rsid w:val="006E0F2F"/>
    <w:rsid w:val="006E12D7"/>
    <w:rsid w:val="006E19D7"/>
    <w:rsid w:val="006E71B9"/>
    <w:rsid w:val="006F39B2"/>
    <w:rsid w:val="006F5384"/>
    <w:rsid w:val="006F6604"/>
    <w:rsid w:val="006F71D8"/>
    <w:rsid w:val="006F7D1A"/>
    <w:rsid w:val="0070346C"/>
    <w:rsid w:val="007051A0"/>
    <w:rsid w:val="00706496"/>
    <w:rsid w:val="00711A12"/>
    <w:rsid w:val="00711F11"/>
    <w:rsid w:val="007154C4"/>
    <w:rsid w:val="00715DB9"/>
    <w:rsid w:val="00716376"/>
    <w:rsid w:val="007218A0"/>
    <w:rsid w:val="007238AF"/>
    <w:rsid w:val="00726908"/>
    <w:rsid w:val="007270C7"/>
    <w:rsid w:val="00730909"/>
    <w:rsid w:val="0073099C"/>
    <w:rsid w:val="00730F3A"/>
    <w:rsid w:val="007331E1"/>
    <w:rsid w:val="00735F34"/>
    <w:rsid w:val="00741200"/>
    <w:rsid w:val="00741333"/>
    <w:rsid w:val="00742FF2"/>
    <w:rsid w:val="00744087"/>
    <w:rsid w:val="00744D6A"/>
    <w:rsid w:val="00746138"/>
    <w:rsid w:val="0074620A"/>
    <w:rsid w:val="00751D50"/>
    <w:rsid w:val="007527D5"/>
    <w:rsid w:val="00752F3C"/>
    <w:rsid w:val="007561FC"/>
    <w:rsid w:val="00756763"/>
    <w:rsid w:val="00761D34"/>
    <w:rsid w:val="00762D2D"/>
    <w:rsid w:val="00764622"/>
    <w:rsid w:val="00764CAD"/>
    <w:rsid w:val="00765397"/>
    <w:rsid w:val="00770FA1"/>
    <w:rsid w:val="00773884"/>
    <w:rsid w:val="00774813"/>
    <w:rsid w:val="0078052A"/>
    <w:rsid w:val="007812FB"/>
    <w:rsid w:val="00784032"/>
    <w:rsid w:val="007847AC"/>
    <w:rsid w:val="007852F3"/>
    <w:rsid w:val="00786E79"/>
    <w:rsid w:val="00787925"/>
    <w:rsid w:val="00790E31"/>
    <w:rsid w:val="00793B87"/>
    <w:rsid w:val="0079566E"/>
    <w:rsid w:val="00796509"/>
    <w:rsid w:val="0079691E"/>
    <w:rsid w:val="00797723"/>
    <w:rsid w:val="007A4718"/>
    <w:rsid w:val="007B176E"/>
    <w:rsid w:val="007B1EEE"/>
    <w:rsid w:val="007B249B"/>
    <w:rsid w:val="007B6D4D"/>
    <w:rsid w:val="007B7A09"/>
    <w:rsid w:val="007C0F7A"/>
    <w:rsid w:val="007C1871"/>
    <w:rsid w:val="007D06B7"/>
    <w:rsid w:val="007D24A9"/>
    <w:rsid w:val="007D27FA"/>
    <w:rsid w:val="007D30B5"/>
    <w:rsid w:val="007D6218"/>
    <w:rsid w:val="007D6699"/>
    <w:rsid w:val="007D69F4"/>
    <w:rsid w:val="007D7E30"/>
    <w:rsid w:val="007E6419"/>
    <w:rsid w:val="007F1000"/>
    <w:rsid w:val="007F6815"/>
    <w:rsid w:val="007F6BA8"/>
    <w:rsid w:val="007F7645"/>
    <w:rsid w:val="0080681B"/>
    <w:rsid w:val="0080738C"/>
    <w:rsid w:val="00810B77"/>
    <w:rsid w:val="00812104"/>
    <w:rsid w:val="00817436"/>
    <w:rsid w:val="0082542D"/>
    <w:rsid w:val="00827834"/>
    <w:rsid w:val="0083123D"/>
    <w:rsid w:val="00831A06"/>
    <w:rsid w:val="00832835"/>
    <w:rsid w:val="00835110"/>
    <w:rsid w:val="008351FC"/>
    <w:rsid w:val="0083539E"/>
    <w:rsid w:val="00841F50"/>
    <w:rsid w:val="00843A0E"/>
    <w:rsid w:val="00845DFE"/>
    <w:rsid w:val="00846E17"/>
    <w:rsid w:val="00852102"/>
    <w:rsid w:val="00854283"/>
    <w:rsid w:val="00854B57"/>
    <w:rsid w:val="008573E3"/>
    <w:rsid w:val="00861E81"/>
    <w:rsid w:val="008645FF"/>
    <w:rsid w:val="00866D42"/>
    <w:rsid w:val="0087030E"/>
    <w:rsid w:val="00870AAC"/>
    <w:rsid w:val="00872A46"/>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41B"/>
    <w:rsid w:val="008A6815"/>
    <w:rsid w:val="008B1031"/>
    <w:rsid w:val="008B2303"/>
    <w:rsid w:val="008B34A0"/>
    <w:rsid w:val="008B5740"/>
    <w:rsid w:val="008C0B84"/>
    <w:rsid w:val="008C41DA"/>
    <w:rsid w:val="008C553A"/>
    <w:rsid w:val="008C588E"/>
    <w:rsid w:val="008C7226"/>
    <w:rsid w:val="008D7B80"/>
    <w:rsid w:val="008E1405"/>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30762"/>
    <w:rsid w:val="00930C0C"/>
    <w:rsid w:val="00936B81"/>
    <w:rsid w:val="00944701"/>
    <w:rsid w:val="00950ED1"/>
    <w:rsid w:val="00952A7A"/>
    <w:rsid w:val="009541F7"/>
    <w:rsid w:val="0095444E"/>
    <w:rsid w:val="00955C67"/>
    <w:rsid w:val="00957B65"/>
    <w:rsid w:val="00960AFF"/>
    <w:rsid w:val="00963F62"/>
    <w:rsid w:val="00965EFC"/>
    <w:rsid w:val="00972949"/>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0EA9"/>
    <w:rsid w:val="009C156B"/>
    <w:rsid w:val="009C4319"/>
    <w:rsid w:val="009D109E"/>
    <w:rsid w:val="009D1CD9"/>
    <w:rsid w:val="009D1F28"/>
    <w:rsid w:val="009D4830"/>
    <w:rsid w:val="009D797A"/>
    <w:rsid w:val="009E026A"/>
    <w:rsid w:val="009E3B56"/>
    <w:rsid w:val="009E49B5"/>
    <w:rsid w:val="009E551E"/>
    <w:rsid w:val="009E7066"/>
    <w:rsid w:val="009F1EF8"/>
    <w:rsid w:val="009F31C1"/>
    <w:rsid w:val="009F4604"/>
    <w:rsid w:val="009F4B78"/>
    <w:rsid w:val="009F606B"/>
    <w:rsid w:val="009F6E66"/>
    <w:rsid w:val="00A06840"/>
    <w:rsid w:val="00A06EAD"/>
    <w:rsid w:val="00A1293C"/>
    <w:rsid w:val="00A14F9B"/>
    <w:rsid w:val="00A15450"/>
    <w:rsid w:val="00A15C54"/>
    <w:rsid w:val="00A167F1"/>
    <w:rsid w:val="00A2085F"/>
    <w:rsid w:val="00A20EC0"/>
    <w:rsid w:val="00A2150B"/>
    <w:rsid w:val="00A215D9"/>
    <w:rsid w:val="00A2292C"/>
    <w:rsid w:val="00A23FC3"/>
    <w:rsid w:val="00A24F1D"/>
    <w:rsid w:val="00A25F1B"/>
    <w:rsid w:val="00A3288D"/>
    <w:rsid w:val="00A329DC"/>
    <w:rsid w:val="00A41135"/>
    <w:rsid w:val="00A41FEB"/>
    <w:rsid w:val="00A44DA6"/>
    <w:rsid w:val="00A50921"/>
    <w:rsid w:val="00A5160D"/>
    <w:rsid w:val="00A52790"/>
    <w:rsid w:val="00A56CA4"/>
    <w:rsid w:val="00A63F58"/>
    <w:rsid w:val="00A65F04"/>
    <w:rsid w:val="00A65F2E"/>
    <w:rsid w:val="00A71AD5"/>
    <w:rsid w:val="00A8073E"/>
    <w:rsid w:val="00A80883"/>
    <w:rsid w:val="00A81BED"/>
    <w:rsid w:val="00A82FC6"/>
    <w:rsid w:val="00A9188E"/>
    <w:rsid w:val="00A92270"/>
    <w:rsid w:val="00AA10AE"/>
    <w:rsid w:val="00AA2F36"/>
    <w:rsid w:val="00AA329F"/>
    <w:rsid w:val="00AA7B6A"/>
    <w:rsid w:val="00AB593E"/>
    <w:rsid w:val="00AB5D37"/>
    <w:rsid w:val="00AC3D6A"/>
    <w:rsid w:val="00AC4A2E"/>
    <w:rsid w:val="00AD1885"/>
    <w:rsid w:val="00AD50BA"/>
    <w:rsid w:val="00AE02E7"/>
    <w:rsid w:val="00AE0F75"/>
    <w:rsid w:val="00AE319E"/>
    <w:rsid w:val="00AE3B2C"/>
    <w:rsid w:val="00AE3B4E"/>
    <w:rsid w:val="00AE676F"/>
    <w:rsid w:val="00AE709C"/>
    <w:rsid w:val="00AE7DD9"/>
    <w:rsid w:val="00AF2B38"/>
    <w:rsid w:val="00AF5508"/>
    <w:rsid w:val="00B004C1"/>
    <w:rsid w:val="00B0168B"/>
    <w:rsid w:val="00B03458"/>
    <w:rsid w:val="00B04B8E"/>
    <w:rsid w:val="00B1072F"/>
    <w:rsid w:val="00B15820"/>
    <w:rsid w:val="00B215D8"/>
    <w:rsid w:val="00B2218A"/>
    <w:rsid w:val="00B246ED"/>
    <w:rsid w:val="00B26DD0"/>
    <w:rsid w:val="00B33258"/>
    <w:rsid w:val="00B338C8"/>
    <w:rsid w:val="00B341CC"/>
    <w:rsid w:val="00B35321"/>
    <w:rsid w:val="00B35505"/>
    <w:rsid w:val="00B35CB3"/>
    <w:rsid w:val="00B35E0A"/>
    <w:rsid w:val="00B40124"/>
    <w:rsid w:val="00B40B86"/>
    <w:rsid w:val="00B42E03"/>
    <w:rsid w:val="00B443E2"/>
    <w:rsid w:val="00B46222"/>
    <w:rsid w:val="00B52A24"/>
    <w:rsid w:val="00B54092"/>
    <w:rsid w:val="00B5444C"/>
    <w:rsid w:val="00B5568B"/>
    <w:rsid w:val="00B557BF"/>
    <w:rsid w:val="00B55BD6"/>
    <w:rsid w:val="00B56147"/>
    <w:rsid w:val="00B5720A"/>
    <w:rsid w:val="00B604A0"/>
    <w:rsid w:val="00B60761"/>
    <w:rsid w:val="00B620A5"/>
    <w:rsid w:val="00B62BB1"/>
    <w:rsid w:val="00B63559"/>
    <w:rsid w:val="00B67EEB"/>
    <w:rsid w:val="00B73568"/>
    <w:rsid w:val="00B73979"/>
    <w:rsid w:val="00B751B0"/>
    <w:rsid w:val="00B762E0"/>
    <w:rsid w:val="00B7664D"/>
    <w:rsid w:val="00B842E7"/>
    <w:rsid w:val="00B8514C"/>
    <w:rsid w:val="00B86C54"/>
    <w:rsid w:val="00B874C4"/>
    <w:rsid w:val="00B95585"/>
    <w:rsid w:val="00B95DD0"/>
    <w:rsid w:val="00B97AA2"/>
    <w:rsid w:val="00B97B8E"/>
    <w:rsid w:val="00B97F99"/>
    <w:rsid w:val="00BA00A8"/>
    <w:rsid w:val="00BA0378"/>
    <w:rsid w:val="00BA37A4"/>
    <w:rsid w:val="00BA4FB0"/>
    <w:rsid w:val="00BA6138"/>
    <w:rsid w:val="00BB1930"/>
    <w:rsid w:val="00BB3478"/>
    <w:rsid w:val="00BC2247"/>
    <w:rsid w:val="00BC5572"/>
    <w:rsid w:val="00BD497C"/>
    <w:rsid w:val="00BD57EE"/>
    <w:rsid w:val="00BE4E8A"/>
    <w:rsid w:val="00BF2A79"/>
    <w:rsid w:val="00BF375F"/>
    <w:rsid w:val="00C02372"/>
    <w:rsid w:val="00C044C3"/>
    <w:rsid w:val="00C10453"/>
    <w:rsid w:val="00C13BCA"/>
    <w:rsid w:val="00C141B9"/>
    <w:rsid w:val="00C158CF"/>
    <w:rsid w:val="00C16518"/>
    <w:rsid w:val="00C1787D"/>
    <w:rsid w:val="00C20F14"/>
    <w:rsid w:val="00C21160"/>
    <w:rsid w:val="00C22B7C"/>
    <w:rsid w:val="00C23210"/>
    <w:rsid w:val="00C2370A"/>
    <w:rsid w:val="00C23C43"/>
    <w:rsid w:val="00C24E1D"/>
    <w:rsid w:val="00C254A4"/>
    <w:rsid w:val="00C3184D"/>
    <w:rsid w:val="00C331FD"/>
    <w:rsid w:val="00C33605"/>
    <w:rsid w:val="00C34DCB"/>
    <w:rsid w:val="00C36D0C"/>
    <w:rsid w:val="00C3708D"/>
    <w:rsid w:val="00C4138A"/>
    <w:rsid w:val="00C440B4"/>
    <w:rsid w:val="00C446F9"/>
    <w:rsid w:val="00C462CB"/>
    <w:rsid w:val="00C46F39"/>
    <w:rsid w:val="00C47AFE"/>
    <w:rsid w:val="00C5067F"/>
    <w:rsid w:val="00C515C3"/>
    <w:rsid w:val="00C51AA2"/>
    <w:rsid w:val="00C52E43"/>
    <w:rsid w:val="00C609C3"/>
    <w:rsid w:val="00C60E16"/>
    <w:rsid w:val="00C62ED5"/>
    <w:rsid w:val="00C65E4E"/>
    <w:rsid w:val="00C66610"/>
    <w:rsid w:val="00C66648"/>
    <w:rsid w:val="00C66FEF"/>
    <w:rsid w:val="00C70CB4"/>
    <w:rsid w:val="00C727A7"/>
    <w:rsid w:val="00C728D5"/>
    <w:rsid w:val="00C75119"/>
    <w:rsid w:val="00C76DD6"/>
    <w:rsid w:val="00C8622D"/>
    <w:rsid w:val="00C90B62"/>
    <w:rsid w:val="00C91C08"/>
    <w:rsid w:val="00C97F0E"/>
    <w:rsid w:val="00CA06AC"/>
    <w:rsid w:val="00CA1D9E"/>
    <w:rsid w:val="00CA242A"/>
    <w:rsid w:val="00CA27BD"/>
    <w:rsid w:val="00CA2AB6"/>
    <w:rsid w:val="00CA4BCC"/>
    <w:rsid w:val="00CB01D6"/>
    <w:rsid w:val="00CB311E"/>
    <w:rsid w:val="00CB71E1"/>
    <w:rsid w:val="00CC0ED3"/>
    <w:rsid w:val="00CC1894"/>
    <w:rsid w:val="00CC2EE2"/>
    <w:rsid w:val="00CC3D03"/>
    <w:rsid w:val="00CC45DB"/>
    <w:rsid w:val="00CC73FF"/>
    <w:rsid w:val="00CD141E"/>
    <w:rsid w:val="00CD45DA"/>
    <w:rsid w:val="00CE1ECF"/>
    <w:rsid w:val="00CE2EA4"/>
    <w:rsid w:val="00CE5714"/>
    <w:rsid w:val="00CE6138"/>
    <w:rsid w:val="00CE6F59"/>
    <w:rsid w:val="00CE7AAB"/>
    <w:rsid w:val="00CF2673"/>
    <w:rsid w:val="00CF2DA1"/>
    <w:rsid w:val="00CF43B1"/>
    <w:rsid w:val="00D0614B"/>
    <w:rsid w:val="00D06AD1"/>
    <w:rsid w:val="00D07674"/>
    <w:rsid w:val="00D1412F"/>
    <w:rsid w:val="00D17549"/>
    <w:rsid w:val="00D22B7E"/>
    <w:rsid w:val="00D24D97"/>
    <w:rsid w:val="00D25FD8"/>
    <w:rsid w:val="00D275F5"/>
    <w:rsid w:val="00D376F1"/>
    <w:rsid w:val="00D43C25"/>
    <w:rsid w:val="00D43CA8"/>
    <w:rsid w:val="00D4523D"/>
    <w:rsid w:val="00D4593F"/>
    <w:rsid w:val="00D45BD4"/>
    <w:rsid w:val="00D476B7"/>
    <w:rsid w:val="00D4775B"/>
    <w:rsid w:val="00D47AB8"/>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2A5"/>
    <w:rsid w:val="00D80897"/>
    <w:rsid w:val="00D81375"/>
    <w:rsid w:val="00D8540E"/>
    <w:rsid w:val="00D85C4D"/>
    <w:rsid w:val="00D865DD"/>
    <w:rsid w:val="00D8730B"/>
    <w:rsid w:val="00D9072A"/>
    <w:rsid w:val="00D94852"/>
    <w:rsid w:val="00D958D1"/>
    <w:rsid w:val="00DA039C"/>
    <w:rsid w:val="00DA10B4"/>
    <w:rsid w:val="00DA3583"/>
    <w:rsid w:val="00DA6EBE"/>
    <w:rsid w:val="00DB27CC"/>
    <w:rsid w:val="00DB2A54"/>
    <w:rsid w:val="00DB4EF9"/>
    <w:rsid w:val="00DC1462"/>
    <w:rsid w:val="00DC25BD"/>
    <w:rsid w:val="00DC29FE"/>
    <w:rsid w:val="00DC430C"/>
    <w:rsid w:val="00DC60FB"/>
    <w:rsid w:val="00DC6D3D"/>
    <w:rsid w:val="00DC7319"/>
    <w:rsid w:val="00DC742E"/>
    <w:rsid w:val="00DD2DE3"/>
    <w:rsid w:val="00DD38DC"/>
    <w:rsid w:val="00DD4695"/>
    <w:rsid w:val="00DD60BF"/>
    <w:rsid w:val="00DD63FF"/>
    <w:rsid w:val="00DF1BBF"/>
    <w:rsid w:val="00DF3145"/>
    <w:rsid w:val="00DF4B0E"/>
    <w:rsid w:val="00E01BED"/>
    <w:rsid w:val="00E01E4B"/>
    <w:rsid w:val="00E062B0"/>
    <w:rsid w:val="00E0711E"/>
    <w:rsid w:val="00E0770C"/>
    <w:rsid w:val="00E14DFA"/>
    <w:rsid w:val="00E17EA5"/>
    <w:rsid w:val="00E229DB"/>
    <w:rsid w:val="00E2571A"/>
    <w:rsid w:val="00E26EDC"/>
    <w:rsid w:val="00E2713C"/>
    <w:rsid w:val="00E30B42"/>
    <w:rsid w:val="00E342D7"/>
    <w:rsid w:val="00E35C26"/>
    <w:rsid w:val="00E410EA"/>
    <w:rsid w:val="00E41D5C"/>
    <w:rsid w:val="00E437F7"/>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292"/>
    <w:rsid w:val="00EA3515"/>
    <w:rsid w:val="00EA55FE"/>
    <w:rsid w:val="00EB0B4F"/>
    <w:rsid w:val="00EB1B59"/>
    <w:rsid w:val="00EB4384"/>
    <w:rsid w:val="00EB6065"/>
    <w:rsid w:val="00EC0826"/>
    <w:rsid w:val="00EC3FFD"/>
    <w:rsid w:val="00EC4E99"/>
    <w:rsid w:val="00ED3A21"/>
    <w:rsid w:val="00ED4B35"/>
    <w:rsid w:val="00ED54F9"/>
    <w:rsid w:val="00ED6982"/>
    <w:rsid w:val="00EE0218"/>
    <w:rsid w:val="00EE0E54"/>
    <w:rsid w:val="00EE1033"/>
    <w:rsid w:val="00EE6FD1"/>
    <w:rsid w:val="00EF24BB"/>
    <w:rsid w:val="00EF2B90"/>
    <w:rsid w:val="00EF32F6"/>
    <w:rsid w:val="00EF4114"/>
    <w:rsid w:val="00EF448F"/>
    <w:rsid w:val="00EF4634"/>
    <w:rsid w:val="00EF472E"/>
    <w:rsid w:val="00EF4A5A"/>
    <w:rsid w:val="00EF4EC4"/>
    <w:rsid w:val="00EF66A9"/>
    <w:rsid w:val="00EF74D8"/>
    <w:rsid w:val="00F01898"/>
    <w:rsid w:val="00F0380B"/>
    <w:rsid w:val="00F05EE0"/>
    <w:rsid w:val="00F06985"/>
    <w:rsid w:val="00F07DE8"/>
    <w:rsid w:val="00F13C31"/>
    <w:rsid w:val="00F155F6"/>
    <w:rsid w:val="00F156B3"/>
    <w:rsid w:val="00F15FD8"/>
    <w:rsid w:val="00F17862"/>
    <w:rsid w:val="00F21A1A"/>
    <w:rsid w:val="00F22813"/>
    <w:rsid w:val="00F22FC8"/>
    <w:rsid w:val="00F27F36"/>
    <w:rsid w:val="00F32B8C"/>
    <w:rsid w:val="00F33383"/>
    <w:rsid w:val="00F33D5B"/>
    <w:rsid w:val="00F4030B"/>
    <w:rsid w:val="00F42F65"/>
    <w:rsid w:val="00F437E3"/>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1589"/>
    <w:rsid w:val="00F73B53"/>
    <w:rsid w:val="00F74722"/>
    <w:rsid w:val="00F75F45"/>
    <w:rsid w:val="00F779E2"/>
    <w:rsid w:val="00F82957"/>
    <w:rsid w:val="00F83BD2"/>
    <w:rsid w:val="00F857CA"/>
    <w:rsid w:val="00F92C2B"/>
    <w:rsid w:val="00F94241"/>
    <w:rsid w:val="00F945CD"/>
    <w:rsid w:val="00F95A19"/>
    <w:rsid w:val="00F95ECF"/>
    <w:rsid w:val="00F9792C"/>
    <w:rsid w:val="00F97AAA"/>
    <w:rsid w:val="00FA4AD8"/>
    <w:rsid w:val="00FB3597"/>
    <w:rsid w:val="00FB53CA"/>
    <w:rsid w:val="00FC3750"/>
    <w:rsid w:val="00FC487C"/>
    <w:rsid w:val="00FC51A5"/>
    <w:rsid w:val="00FD0B36"/>
    <w:rsid w:val="00FD168A"/>
    <w:rsid w:val="00FD3643"/>
    <w:rsid w:val="00FD553C"/>
    <w:rsid w:val="00FD6F5E"/>
    <w:rsid w:val="00FE087D"/>
    <w:rsid w:val="00FE133D"/>
    <w:rsid w:val="00FE1B23"/>
    <w:rsid w:val="00FE2090"/>
    <w:rsid w:val="00FE359D"/>
    <w:rsid w:val="00FE46B3"/>
    <w:rsid w:val="00FE47EA"/>
    <w:rsid w:val="00FE64D9"/>
    <w:rsid w:val="00FE7BC4"/>
    <w:rsid w:val="00FF24DE"/>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2A51CA"/>
    <w:pPr>
      <w:keepNext/>
      <w:keepLines/>
      <w:numPr>
        <w:numId w:val="1"/>
      </w:numPr>
      <w:spacing w:before="480" w:line="360" w:lineRule="auto"/>
      <w:jc w:val="both"/>
      <w:outlineLvl w:val="0"/>
    </w:pPr>
    <w:rPr>
      <w:rFonts w:eastAsia="Times New Roman"/>
      <w:b/>
      <w:bCs/>
      <w:szCs w:val="28"/>
      <w:lang w:val="en-US" w:eastAsia="en-US"/>
    </w:rPr>
  </w:style>
  <w:style w:type="paragraph" w:styleId="Heading2">
    <w:name w:val="heading 2"/>
    <w:basedOn w:val="Normal"/>
    <w:next w:val="Normal"/>
    <w:link w:val="Heading2Char"/>
    <w:uiPriority w:val="9"/>
    <w:unhideWhenUsed/>
    <w:qFormat/>
    <w:rsid w:val="002A51CA"/>
    <w:pPr>
      <w:keepNext/>
      <w:keepLines/>
      <w:numPr>
        <w:ilvl w:val="1"/>
        <w:numId w:val="1"/>
      </w:numPr>
      <w:spacing w:before="200" w:line="360" w:lineRule="auto"/>
      <w:jc w:val="both"/>
      <w:outlineLvl w:val="1"/>
    </w:pPr>
    <w:rPr>
      <w:rFonts w:eastAsia="Times New Roman"/>
      <w:b/>
      <w:bCs/>
      <w:szCs w:val="26"/>
      <w:lang w:val="en-US" w:eastAsia="en-US"/>
    </w:rPr>
  </w:style>
  <w:style w:type="paragraph" w:styleId="Heading3">
    <w:name w:val="heading 3"/>
    <w:basedOn w:val="Normal"/>
    <w:next w:val="Normal"/>
    <w:link w:val="Heading3Char"/>
    <w:uiPriority w:val="9"/>
    <w:unhideWhenUsed/>
    <w:qFormat/>
    <w:rsid w:val="002A51CA"/>
    <w:pPr>
      <w:keepNext/>
      <w:keepLines/>
      <w:numPr>
        <w:ilvl w:val="2"/>
        <w:numId w:val="1"/>
      </w:numPr>
      <w:spacing w:before="200" w:line="360" w:lineRule="auto"/>
      <w:jc w:val="both"/>
      <w:outlineLvl w:val="2"/>
    </w:pPr>
    <w:rPr>
      <w:rFonts w:eastAsia="Times New Roman"/>
      <w:b/>
      <w:bCs/>
      <w:szCs w:val="22"/>
      <w:lang w:val="en-US" w:eastAsia="en-US"/>
    </w:rPr>
  </w:style>
  <w:style w:type="paragraph" w:styleId="Heading6">
    <w:name w:val="heading 6"/>
    <w:basedOn w:val="Normal"/>
    <w:next w:val="Normal"/>
    <w:link w:val="Heading6Char"/>
    <w:uiPriority w:val="9"/>
    <w:semiHidden/>
    <w:unhideWhenUsed/>
    <w:qFormat/>
    <w:rsid w:val="00D802A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2A51CA"/>
    <w:pPr>
      <w:spacing w:line="360" w:lineRule="auto"/>
    </w:pPr>
    <w:rPr>
      <w:b/>
      <w:lang w:val="en-US"/>
    </w:rPr>
  </w:style>
  <w:style w:type="paragraph" w:customStyle="1" w:styleId="Head2">
    <w:name w:val="Head 2"/>
    <w:basedOn w:val="Normal"/>
    <w:autoRedefine/>
    <w:rsid w:val="002A51CA"/>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DD2DE3"/>
    <w:pPr>
      <w:spacing w:line="480" w:lineRule="auto"/>
      <w:jc w:val="both"/>
    </w:pPr>
    <w:rPr>
      <w:lang w:val="en-US"/>
    </w:rPr>
  </w:style>
  <w:style w:type="character" w:customStyle="1" w:styleId="MaintextChar0">
    <w:name w:val="Main text Char"/>
    <w:link w:val="Maintext0"/>
    <w:rsid w:val="00DD2DE3"/>
    <w:rPr>
      <w:sz w:val="24"/>
      <w:szCs w:val="24"/>
      <w:lang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1Char">
    <w:name w:val="Heading 1 Char"/>
    <w:basedOn w:val="DefaultParagraphFont"/>
    <w:link w:val="Heading1"/>
    <w:uiPriority w:val="9"/>
    <w:rsid w:val="002A51CA"/>
    <w:rPr>
      <w:rFonts w:eastAsia="Times New Roman"/>
      <w:b/>
      <w:bCs/>
      <w:sz w:val="24"/>
      <w:szCs w:val="28"/>
    </w:rPr>
  </w:style>
  <w:style w:type="character" w:customStyle="1" w:styleId="Heading2Char">
    <w:name w:val="Heading 2 Char"/>
    <w:basedOn w:val="DefaultParagraphFont"/>
    <w:link w:val="Heading2"/>
    <w:uiPriority w:val="9"/>
    <w:rsid w:val="002A51CA"/>
    <w:rPr>
      <w:rFonts w:eastAsia="Times New Roman"/>
      <w:b/>
      <w:bCs/>
      <w:sz w:val="24"/>
      <w:szCs w:val="26"/>
    </w:rPr>
  </w:style>
  <w:style w:type="character" w:customStyle="1" w:styleId="Heading3Char">
    <w:name w:val="Heading 3 Char"/>
    <w:basedOn w:val="DefaultParagraphFont"/>
    <w:link w:val="Heading3"/>
    <w:uiPriority w:val="9"/>
    <w:rsid w:val="002A51CA"/>
    <w:rPr>
      <w:rFonts w:eastAsia="Times New Roman"/>
      <w:b/>
      <w:bCs/>
      <w:sz w:val="24"/>
      <w:szCs w:val="22"/>
    </w:rPr>
  </w:style>
  <w:style w:type="paragraph" w:styleId="Caption">
    <w:name w:val="caption"/>
    <w:basedOn w:val="Normal"/>
    <w:next w:val="Normal"/>
    <w:uiPriority w:val="35"/>
    <w:unhideWhenUsed/>
    <w:qFormat/>
    <w:rsid w:val="002A51CA"/>
    <w:pPr>
      <w:spacing w:after="200" w:line="360" w:lineRule="auto"/>
      <w:jc w:val="both"/>
    </w:pPr>
    <w:rPr>
      <w:rFonts w:eastAsia="Calibri"/>
      <w:b/>
      <w:bCs/>
      <w:color w:val="4F81BD"/>
      <w:sz w:val="18"/>
      <w:szCs w:val="18"/>
      <w:lang w:val="en-US" w:eastAsia="en-US"/>
    </w:rPr>
  </w:style>
  <w:style w:type="table" w:styleId="TableGrid">
    <w:name w:val="Table Grid"/>
    <w:basedOn w:val="TableNormal"/>
    <w:uiPriority w:val="59"/>
    <w:rsid w:val="002A51CA"/>
    <w:rPr>
      <w:rFonts w:ascii="Calibri" w:eastAsia="Calibri" w:hAnsi="Calibri"/>
      <w:sz w:val="22"/>
      <w:szCs w:val="22"/>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B1263"/>
    <w:rPr>
      <w:color w:val="0000FF"/>
      <w:u w:val="single"/>
    </w:rPr>
  </w:style>
  <w:style w:type="paragraph" w:styleId="NormalWeb">
    <w:name w:val="Normal (Web)"/>
    <w:basedOn w:val="Normal"/>
    <w:uiPriority w:val="99"/>
    <w:semiHidden/>
    <w:unhideWhenUsed/>
    <w:rsid w:val="002B1263"/>
    <w:pPr>
      <w:spacing w:before="100" w:beforeAutospacing="1" w:after="100" w:afterAutospacing="1"/>
    </w:pPr>
    <w:rPr>
      <w:rFonts w:eastAsia="Times New Roman"/>
      <w:lang w:val="en-US" w:eastAsia="en-US"/>
    </w:rPr>
  </w:style>
  <w:style w:type="paragraph" w:styleId="ListParagraph">
    <w:name w:val="List Paragraph"/>
    <w:basedOn w:val="Normal"/>
    <w:uiPriority w:val="34"/>
    <w:qFormat/>
    <w:rsid w:val="00F71589"/>
    <w:pPr>
      <w:spacing w:after="200" w:line="360" w:lineRule="auto"/>
      <w:ind w:left="720"/>
      <w:contextualSpacing/>
      <w:jc w:val="both"/>
    </w:pPr>
    <w:rPr>
      <w:rFonts w:eastAsia="Calibri"/>
      <w:szCs w:val="22"/>
      <w:lang w:val="en-US" w:eastAsia="en-US"/>
    </w:rPr>
  </w:style>
  <w:style w:type="paragraph" w:styleId="TOCHeading">
    <w:name w:val="TOC Heading"/>
    <w:basedOn w:val="Heading1"/>
    <w:next w:val="Normal"/>
    <w:uiPriority w:val="39"/>
    <w:semiHidden/>
    <w:unhideWhenUsed/>
    <w:qFormat/>
    <w:rsid w:val="00F779E2"/>
    <w:pPr>
      <w:numPr>
        <w:numId w:val="0"/>
      </w:numPr>
      <w:spacing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TOC1">
    <w:name w:val="toc 1"/>
    <w:basedOn w:val="Normal"/>
    <w:next w:val="Normal"/>
    <w:autoRedefine/>
    <w:uiPriority w:val="39"/>
    <w:unhideWhenUsed/>
    <w:rsid w:val="00F779E2"/>
    <w:pPr>
      <w:spacing w:after="100"/>
    </w:pPr>
  </w:style>
  <w:style w:type="paragraph" w:styleId="TOC2">
    <w:name w:val="toc 2"/>
    <w:basedOn w:val="Normal"/>
    <w:next w:val="Normal"/>
    <w:autoRedefine/>
    <w:uiPriority w:val="39"/>
    <w:unhideWhenUsed/>
    <w:rsid w:val="00F779E2"/>
    <w:pPr>
      <w:spacing w:after="100"/>
      <w:ind w:left="240"/>
    </w:pPr>
  </w:style>
  <w:style w:type="paragraph" w:styleId="TOC3">
    <w:name w:val="toc 3"/>
    <w:basedOn w:val="Normal"/>
    <w:next w:val="Normal"/>
    <w:autoRedefine/>
    <w:uiPriority w:val="39"/>
    <w:unhideWhenUsed/>
    <w:rsid w:val="00F779E2"/>
    <w:pPr>
      <w:spacing w:after="100"/>
      <w:ind w:left="480"/>
    </w:pPr>
  </w:style>
  <w:style w:type="paragraph" w:styleId="Revision">
    <w:name w:val="Revision"/>
    <w:hidden/>
    <w:uiPriority w:val="99"/>
    <w:semiHidden/>
    <w:rsid w:val="0018384C"/>
    <w:rPr>
      <w:sz w:val="24"/>
      <w:szCs w:val="24"/>
      <w:lang w:val="de-DE" w:eastAsia="ja-JP"/>
    </w:rPr>
  </w:style>
  <w:style w:type="character" w:customStyle="1" w:styleId="name">
    <w:name w:val="name"/>
    <w:basedOn w:val="DefaultParagraphFont"/>
    <w:rsid w:val="00F95A19"/>
  </w:style>
  <w:style w:type="character" w:customStyle="1" w:styleId="Heading6Char">
    <w:name w:val="Heading 6 Char"/>
    <w:basedOn w:val="DefaultParagraphFont"/>
    <w:link w:val="Heading6"/>
    <w:uiPriority w:val="9"/>
    <w:semiHidden/>
    <w:rsid w:val="00D802A5"/>
    <w:rPr>
      <w:rFonts w:asciiTheme="majorHAnsi" w:eastAsiaTheme="majorEastAsia" w:hAnsiTheme="majorHAnsi" w:cstheme="majorBidi"/>
      <w:i/>
      <w:iCs/>
      <w:color w:val="243F60" w:themeColor="accent1" w:themeShade="7F"/>
      <w:sz w:val="24"/>
      <w:szCs w:val="24"/>
      <w:lang w:val="de-DE"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2A51CA"/>
    <w:pPr>
      <w:keepNext/>
      <w:keepLines/>
      <w:numPr>
        <w:numId w:val="1"/>
      </w:numPr>
      <w:spacing w:before="480" w:line="360" w:lineRule="auto"/>
      <w:jc w:val="both"/>
      <w:outlineLvl w:val="0"/>
    </w:pPr>
    <w:rPr>
      <w:rFonts w:eastAsia="Times New Roman"/>
      <w:b/>
      <w:bCs/>
      <w:szCs w:val="28"/>
      <w:lang w:val="en-US" w:eastAsia="en-US"/>
    </w:rPr>
  </w:style>
  <w:style w:type="paragraph" w:styleId="Heading2">
    <w:name w:val="heading 2"/>
    <w:basedOn w:val="Normal"/>
    <w:next w:val="Normal"/>
    <w:link w:val="Heading2Char"/>
    <w:uiPriority w:val="9"/>
    <w:unhideWhenUsed/>
    <w:qFormat/>
    <w:rsid w:val="002A51CA"/>
    <w:pPr>
      <w:keepNext/>
      <w:keepLines/>
      <w:numPr>
        <w:ilvl w:val="1"/>
        <w:numId w:val="1"/>
      </w:numPr>
      <w:spacing w:before="200" w:line="360" w:lineRule="auto"/>
      <w:jc w:val="both"/>
      <w:outlineLvl w:val="1"/>
    </w:pPr>
    <w:rPr>
      <w:rFonts w:eastAsia="Times New Roman"/>
      <w:b/>
      <w:bCs/>
      <w:szCs w:val="26"/>
      <w:lang w:val="en-US" w:eastAsia="en-US"/>
    </w:rPr>
  </w:style>
  <w:style w:type="paragraph" w:styleId="Heading3">
    <w:name w:val="heading 3"/>
    <w:basedOn w:val="Normal"/>
    <w:next w:val="Normal"/>
    <w:link w:val="Heading3Char"/>
    <w:uiPriority w:val="9"/>
    <w:unhideWhenUsed/>
    <w:qFormat/>
    <w:rsid w:val="002A51CA"/>
    <w:pPr>
      <w:keepNext/>
      <w:keepLines/>
      <w:numPr>
        <w:ilvl w:val="2"/>
        <w:numId w:val="1"/>
      </w:numPr>
      <w:spacing w:before="200" w:line="360" w:lineRule="auto"/>
      <w:jc w:val="both"/>
      <w:outlineLvl w:val="2"/>
    </w:pPr>
    <w:rPr>
      <w:rFonts w:eastAsia="Times New Roman"/>
      <w:b/>
      <w:bCs/>
      <w:szCs w:val="22"/>
      <w:lang w:val="en-US" w:eastAsia="en-US"/>
    </w:rPr>
  </w:style>
  <w:style w:type="paragraph" w:styleId="Heading6">
    <w:name w:val="heading 6"/>
    <w:basedOn w:val="Normal"/>
    <w:next w:val="Normal"/>
    <w:link w:val="Heading6Char"/>
    <w:uiPriority w:val="9"/>
    <w:semiHidden/>
    <w:unhideWhenUsed/>
    <w:qFormat/>
    <w:rsid w:val="00D802A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2A51CA"/>
    <w:pPr>
      <w:spacing w:line="360" w:lineRule="auto"/>
    </w:pPr>
    <w:rPr>
      <w:b/>
      <w:lang w:val="en-US"/>
    </w:rPr>
  </w:style>
  <w:style w:type="paragraph" w:customStyle="1" w:styleId="Head2">
    <w:name w:val="Head 2"/>
    <w:basedOn w:val="Normal"/>
    <w:autoRedefine/>
    <w:rsid w:val="002A51CA"/>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DD2DE3"/>
    <w:pPr>
      <w:spacing w:line="480" w:lineRule="auto"/>
      <w:jc w:val="both"/>
    </w:pPr>
    <w:rPr>
      <w:lang w:val="en-US"/>
    </w:rPr>
  </w:style>
  <w:style w:type="character" w:customStyle="1" w:styleId="MaintextChar0">
    <w:name w:val="Main text Char"/>
    <w:link w:val="Maintext0"/>
    <w:rsid w:val="00DD2DE3"/>
    <w:rPr>
      <w:sz w:val="24"/>
      <w:szCs w:val="24"/>
      <w:lang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1Char">
    <w:name w:val="Heading 1 Char"/>
    <w:basedOn w:val="DefaultParagraphFont"/>
    <w:link w:val="Heading1"/>
    <w:uiPriority w:val="9"/>
    <w:rsid w:val="002A51CA"/>
    <w:rPr>
      <w:rFonts w:eastAsia="Times New Roman"/>
      <w:b/>
      <w:bCs/>
      <w:sz w:val="24"/>
      <w:szCs w:val="28"/>
    </w:rPr>
  </w:style>
  <w:style w:type="character" w:customStyle="1" w:styleId="Heading2Char">
    <w:name w:val="Heading 2 Char"/>
    <w:basedOn w:val="DefaultParagraphFont"/>
    <w:link w:val="Heading2"/>
    <w:uiPriority w:val="9"/>
    <w:rsid w:val="002A51CA"/>
    <w:rPr>
      <w:rFonts w:eastAsia="Times New Roman"/>
      <w:b/>
      <w:bCs/>
      <w:sz w:val="24"/>
      <w:szCs w:val="26"/>
    </w:rPr>
  </w:style>
  <w:style w:type="character" w:customStyle="1" w:styleId="Heading3Char">
    <w:name w:val="Heading 3 Char"/>
    <w:basedOn w:val="DefaultParagraphFont"/>
    <w:link w:val="Heading3"/>
    <w:uiPriority w:val="9"/>
    <w:rsid w:val="002A51CA"/>
    <w:rPr>
      <w:rFonts w:eastAsia="Times New Roman"/>
      <w:b/>
      <w:bCs/>
      <w:sz w:val="24"/>
      <w:szCs w:val="22"/>
    </w:rPr>
  </w:style>
  <w:style w:type="paragraph" w:styleId="Caption">
    <w:name w:val="caption"/>
    <w:basedOn w:val="Normal"/>
    <w:next w:val="Normal"/>
    <w:uiPriority w:val="35"/>
    <w:unhideWhenUsed/>
    <w:qFormat/>
    <w:rsid w:val="002A51CA"/>
    <w:pPr>
      <w:spacing w:after="200" w:line="360" w:lineRule="auto"/>
      <w:jc w:val="both"/>
    </w:pPr>
    <w:rPr>
      <w:rFonts w:eastAsia="Calibri"/>
      <w:b/>
      <w:bCs/>
      <w:color w:val="4F81BD"/>
      <w:sz w:val="18"/>
      <w:szCs w:val="18"/>
      <w:lang w:val="en-US" w:eastAsia="en-US"/>
    </w:rPr>
  </w:style>
  <w:style w:type="table" w:styleId="TableGrid">
    <w:name w:val="Table Grid"/>
    <w:basedOn w:val="TableNormal"/>
    <w:uiPriority w:val="59"/>
    <w:rsid w:val="002A51CA"/>
    <w:rPr>
      <w:rFonts w:ascii="Calibri" w:eastAsia="Calibri" w:hAnsi="Calibri"/>
      <w:sz w:val="22"/>
      <w:szCs w:val="22"/>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B1263"/>
    <w:rPr>
      <w:color w:val="0000FF"/>
      <w:u w:val="single"/>
    </w:rPr>
  </w:style>
  <w:style w:type="paragraph" w:styleId="NormalWeb">
    <w:name w:val="Normal (Web)"/>
    <w:basedOn w:val="Normal"/>
    <w:uiPriority w:val="99"/>
    <w:semiHidden/>
    <w:unhideWhenUsed/>
    <w:rsid w:val="002B1263"/>
    <w:pPr>
      <w:spacing w:before="100" w:beforeAutospacing="1" w:after="100" w:afterAutospacing="1"/>
    </w:pPr>
    <w:rPr>
      <w:rFonts w:eastAsia="Times New Roman"/>
      <w:lang w:val="en-US" w:eastAsia="en-US"/>
    </w:rPr>
  </w:style>
  <w:style w:type="paragraph" w:styleId="ListParagraph">
    <w:name w:val="List Paragraph"/>
    <w:basedOn w:val="Normal"/>
    <w:uiPriority w:val="34"/>
    <w:qFormat/>
    <w:rsid w:val="00F71589"/>
    <w:pPr>
      <w:spacing w:after="200" w:line="360" w:lineRule="auto"/>
      <w:ind w:left="720"/>
      <w:contextualSpacing/>
      <w:jc w:val="both"/>
    </w:pPr>
    <w:rPr>
      <w:rFonts w:eastAsia="Calibri"/>
      <w:szCs w:val="22"/>
      <w:lang w:val="en-US" w:eastAsia="en-US"/>
    </w:rPr>
  </w:style>
  <w:style w:type="paragraph" w:styleId="TOCHeading">
    <w:name w:val="TOC Heading"/>
    <w:basedOn w:val="Heading1"/>
    <w:next w:val="Normal"/>
    <w:uiPriority w:val="39"/>
    <w:semiHidden/>
    <w:unhideWhenUsed/>
    <w:qFormat/>
    <w:rsid w:val="00F779E2"/>
    <w:pPr>
      <w:numPr>
        <w:numId w:val="0"/>
      </w:numPr>
      <w:spacing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TOC1">
    <w:name w:val="toc 1"/>
    <w:basedOn w:val="Normal"/>
    <w:next w:val="Normal"/>
    <w:autoRedefine/>
    <w:uiPriority w:val="39"/>
    <w:unhideWhenUsed/>
    <w:rsid w:val="00F779E2"/>
    <w:pPr>
      <w:spacing w:after="100"/>
    </w:pPr>
  </w:style>
  <w:style w:type="paragraph" w:styleId="TOC2">
    <w:name w:val="toc 2"/>
    <w:basedOn w:val="Normal"/>
    <w:next w:val="Normal"/>
    <w:autoRedefine/>
    <w:uiPriority w:val="39"/>
    <w:unhideWhenUsed/>
    <w:rsid w:val="00F779E2"/>
    <w:pPr>
      <w:spacing w:after="100"/>
      <w:ind w:left="240"/>
    </w:pPr>
  </w:style>
  <w:style w:type="paragraph" w:styleId="TOC3">
    <w:name w:val="toc 3"/>
    <w:basedOn w:val="Normal"/>
    <w:next w:val="Normal"/>
    <w:autoRedefine/>
    <w:uiPriority w:val="39"/>
    <w:unhideWhenUsed/>
    <w:rsid w:val="00F779E2"/>
    <w:pPr>
      <w:spacing w:after="100"/>
      <w:ind w:left="480"/>
    </w:pPr>
  </w:style>
  <w:style w:type="paragraph" w:styleId="Revision">
    <w:name w:val="Revision"/>
    <w:hidden/>
    <w:uiPriority w:val="99"/>
    <w:semiHidden/>
    <w:rsid w:val="0018384C"/>
    <w:rPr>
      <w:sz w:val="24"/>
      <w:szCs w:val="24"/>
      <w:lang w:val="de-DE" w:eastAsia="ja-JP"/>
    </w:rPr>
  </w:style>
  <w:style w:type="character" w:customStyle="1" w:styleId="name">
    <w:name w:val="name"/>
    <w:basedOn w:val="DefaultParagraphFont"/>
    <w:rsid w:val="00F95A19"/>
  </w:style>
  <w:style w:type="character" w:customStyle="1" w:styleId="Heading6Char">
    <w:name w:val="Heading 6 Char"/>
    <w:basedOn w:val="DefaultParagraphFont"/>
    <w:link w:val="Heading6"/>
    <w:uiPriority w:val="9"/>
    <w:semiHidden/>
    <w:rsid w:val="00D802A5"/>
    <w:rPr>
      <w:rFonts w:asciiTheme="majorHAnsi" w:eastAsiaTheme="majorEastAsia" w:hAnsiTheme="majorHAnsi" w:cstheme="majorBidi"/>
      <w:i/>
      <w:iCs/>
      <w:color w:val="243F60" w:themeColor="accent1" w:themeShade="7F"/>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4537">
      <w:bodyDiv w:val="1"/>
      <w:marLeft w:val="0"/>
      <w:marRight w:val="0"/>
      <w:marTop w:val="0"/>
      <w:marBottom w:val="0"/>
      <w:divBdr>
        <w:top w:val="none" w:sz="0" w:space="0" w:color="auto"/>
        <w:left w:val="none" w:sz="0" w:space="0" w:color="auto"/>
        <w:bottom w:val="none" w:sz="0" w:space="0" w:color="auto"/>
        <w:right w:val="none" w:sz="0" w:space="0" w:color="auto"/>
      </w:divBdr>
    </w:div>
    <w:div w:id="34619323">
      <w:bodyDiv w:val="1"/>
      <w:marLeft w:val="0"/>
      <w:marRight w:val="0"/>
      <w:marTop w:val="0"/>
      <w:marBottom w:val="0"/>
      <w:divBdr>
        <w:top w:val="none" w:sz="0" w:space="0" w:color="auto"/>
        <w:left w:val="none" w:sz="0" w:space="0" w:color="auto"/>
        <w:bottom w:val="none" w:sz="0" w:space="0" w:color="auto"/>
        <w:right w:val="none" w:sz="0" w:space="0" w:color="auto"/>
      </w:divBdr>
    </w:div>
    <w:div w:id="109202970">
      <w:bodyDiv w:val="1"/>
      <w:marLeft w:val="0"/>
      <w:marRight w:val="0"/>
      <w:marTop w:val="0"/>
      <w:marBottom w:val="0"/>
      <w:divBdr>
        <w:top w:val="none" w:sz="0" w:space="0" w:color="auto"/>
        <w:left w:val="none" w:sz="0" w:space="0" w:color="auto"/>
        <w:bottom w:val="none" w:sz="0" w:space="0" w:color="auto"/>
        <w:right w:val="none" w:sz="0" w:space="0" w:color="auto"/>
      </w:divBdr>
    </w:div>
    <w:div w:id="110365196">
      <w:bodyDiv w:val="1"/>
      <w:marLeft w:val="0"/>
      <w:marRight w:val="0"/>
      <w:marTop w:val="0"/>
      <w:marBottom w:val="0"/>
      <w:divBdr>
        <w:top w:val="none" w:sz="0" w:space="0" w:color="auto"/>
        <w:left w:val="none" w:sz="0" w:space="0" w:color="auto"/>
        <w:bottom w:val="none" w:sz="0" w:space="0" w:color="auto"/>
        <w:right w:val="none" w:sz="0" w:space="0" w:color="auto"/>
      </w:divBdr>
    </w:div>
    <w:div w:id="179979566">
      <w:bodyDiv w:val="1"/>
      <w:marLeft w:val="0"/>
      <w:marRight w:val="0"/>
      <w:marTop w:val="0"/>
      <w:marBottom w:val="0"/>
      <w:divBdr>
        <w:top w:val="none" w:sz="0" w:space="0" w:color="auto"/>
        <w:left w:val="none" w:sz="0" w:space="0" w:color="auto"/>
        <w:bottom w:val="none" w:sz="0" w:space="0" w:color="auto"/>
        <w:right w:val="none" w:sz="0" w:space="0" w:color="auto"/>
      </w:divBdr>
    </w:div>
    <w:div w:id="185751315">
      <w:bodyDiv w:val="1"/>
      <w:marLeft w:val="0"/>
      <w:marRight w:val="0"/>
      <w:marTop w:val="0"/>
      <w:marBottom w:val="0"/>
      <w:divBdr>
        <w:top w:val="none" w:sz="0" w:space="0" w:color="auto"/>
        <w:left w:val="none" w:sz="0" w:space="0" w:color="auto"/>
        <w:bottom w:val="none" w:sz="0" w:space="0" w:color="auto"/>
        <w:right w:val="none" w:sz="0" w:space="0" w:color="auto"/>
      </w:divBdr>
    </w:div>
    <w:div w:id="332685563">
      <w:bodyDiv w:val="1"/>
      <w:marLeft w:val="0"/>
      <w:marRight w:val="0"/>
      <w:marTop w:val="0"/>
      <w:marBottom w:val="0"/>
      <w:divBdr>
        <w:top w:val="none" w:sz="0" w:space="0" w:color="auto"/>
        <w:left w:val="none" w:sz="0" w:space="0" w:color="auto"/>
        <w:bottom w:val="none" w:sz="0" w:space="0" w:color="auto"/>
        <w:right w:val="none" w:sz="0" w:space="0" w:color="auto"/>
      </w:divBdr>
    </w:div>
    <w:div w:id="375274078">
      <w:bodyDiv w:val="1"/>
      <w:marLeft w:val="0"/>
      <w:marRight w:val="0"/>
      <w:marTop w:val="0"/>
      <w:marBottom w:val="0"/>
      <w:divBdr>
        <w:top w:val="none" w:sz="0" w:space="0" w:color="auto"/>
        <w:left w:val="none" w:sz="0" w:space="0" w:color="auto"/>
        <w:bottom w:val="none" w:sz="0" w:space="0" w:color="auto"/>
        <w:right w:val="none" w:sz="0" w:space="0" w:color="auto"/>
      </w:divBdr>
    </w:div>
    <w:div w:id="431046577">
      <w:bodyDiv w:val="1"/>
      <w:marLeft w:val="0"/>
      <w:marRight w:val="0"/>
      <w:marTop w:val="0"/>
      <w:marBottom w:val="0"/>
      <w:divBdr>
        <w:top w:val="none" w:sz="0" w:space="0" w:color="auto"/>
        <w:left w:val="none" w:sz="0" w:space="0" w:color="auto"/>
        <w:bottom w:val="none" w:sz="0" w:space="0" w:color="auto"/>
        <w:right w:val="none" w:sz="0" w:space="0" w:color="auto"/>
      </w:divBdr>
    </w:div>
    <w:div w:id="541332475">
      <w:bodyDiv w:val="1"/>
      <w:marLeft w:val="0"/>
      <w:marRight w:val="0"/>
      <w:marTop w:val="0"/>
      <w:marBottom w:val="0"/>
      <w:divBdr>
        <w:top w:val="none" w:sz="0" w:space="0" w:color="auto"/>
        <w:left w:val="none" w:sz="0" w:space="0" w:color="auto"/>
        <w:bottom w:val="none" w:sz="0" w:space="0" w:color="auto"/>
        <w:right w:val="none" w:sz="0" w:space="0" w:color="auto"/>
      </w:divBdr>
    </w:div>
    <w:div w:id="542521630">
      <w:bodyDiv w:val="1"/>
      <w:marLeft w:val="0"/>
      <w:marRight w:val="0"/>
      <w:marTop w:val="0"/>
      <w:marBottom w:val="0"/>
      <w:divBdr>
        <w:top w:val="none" w:sz="0" w:space="0" w:color="auto"/>
        <w:left w:val="none" w:sz="0" w:space="0" w:color="auto"/>
        <w:bottom w:val="none" w:sz="0" w:space="0" w:color="auto"/>
        <w:right w:val="none" w:sz="0" w:space="0" w:color="auto"/>
      </w:divBdr>
    </w:div>
    <w:div w:id="583951915">
      <w:bodyDiv w:val="1"/>
      <w:marLeft w:val="0"/>
      <w:marRight w:val="0"/>
      <w:marTop w:val="0"/>
      <w:marBottom w:val="0"/>
      <w:divBdr>
        <w:top w:val="none" w:sz="0" w:space="0" w:color="auto"/>
        <w:left w:val="none" w:sz="0" w:space="0" w:color="auto"/>
        <w:bottom w:val="none" w:sz="0" w:space="0" w:color="auto"/>
        <w:right w:val="none" w:sz="0" w:space="0" w:color="auto"/>
      </w:divBdr>
    </w:div>
    <w:div w:id="608707778">
      <w:bodyDiv w:val="1"/>
      <w:marLeft w:val="0"/>
      <w:marRight w:val="0"/>
      <w:marTop w:val="0"/>
      <w:marBottom w:val="0"/>
      <w:divBdr>
        <w:top w:val="none" w:sz="0" w:space="0" w:color="auto"/>
        <w:left w:val="none" w:sz="0" w:space="0" w:color="auto"/>
        <w:bottom w:val="none" w:sz="0" w:space="0" w:color="auto"/>
        <w:right w:val="none" w:sz="0" w:space="0" w:color="auto"/>
      </w:divBdr>
    </w:div>
    <w:div w:id="611715775">
      <w:bodyDiv w:val="1"/>
      <w:marLeft w:val="0"/>
      <w:marRight w:val="0"/>
      <w:marTop w:val="0"/>
      <w:marBottom w:val="0"/>
      <w:divBdr>
        <w:top w:val="none" w:sz="0" w:space="0" w:color="auto"/>
        <w:left w:val="none" w:sz="0" w:space="0" w:color="auto"/>
        <w:bottom w:val="none" w:sz="0" w:space="0" w:color="auto"/>
        <w:right w:val="none" w:sz="0" w:space="0" w:color="auto"/>
      </w:divBdr>
    </w:div>
    <w:div w:id="657349356">
      <w:bodyDiv w:val="1"/>
      <w:marLeft w:val="0"/>
      <w:marRight w:val="0"/>
      <w:marTop w:val="0"/>
      <w:marBottom w:val="0"/>
      <w:divBdr>
        <w:top w:val="none" w:sz="0" w:space="0" w:color="auto"/>
        <w:left w:val="none" w:sz="0" w:space="0" w:color="auto"/>
        <w:bottom w:val="none" w:sz="0" w:space="0" w:color="auto"/>
        <w:right w:val="none" w:sz="0" w:space="0" w:color="auto"/>
      </w:divBdr>
    </w:div>
    <w:div w:id="687217615">
      <w:bodyDiv w:val="1"/>
      <w:marLeft w:val="0"/>
      <w:marRight w:val="0"/>
      <w:marTop w:val="0"/>
      <w:marBottom w:val="0"/>
      <w:divBdr>
        <w:top w:val="none" w:sz="0" w:space="0" w:color="auto"/>
        <w:left w:val="none" w:sz="0" w:space="0" w:color="auto"/>
        <w:bottom w:val="none" w:sz="0" w:space="0" w:color="auto"/>
        <w:right w:val="none" w:sz="0" w:space="0" w:color="auto"/>
      </w:divBdr>
    </w:div>
    <w:div w:id="693966885">
      <w:bodyDiv w:val="1"/>
      <w:marLeft w:val="0"/>
      <w:marRight w:val="0"/>
      <w:marTop w:val="0"/>
      <w:marBottom w:val="0"/>
      <w:divBdr>
        <w:top w:val="none" w:sz="0" w:space="0" w:color="auto"/>
        <w:left w:val="none" w:sz="0" w:space="0" w:color="auto"/>
        <w:bottom w:val="none" w:sz="0" w:space="0" w:color="auto"/>
        <w:right w:val="none" w:sz="0" w:space="0" w:color="auto"/>
      </w:divBdr>
    </w:div>
    <w:div w:id="702753254">
      <w:bodyDiv w:val="1"/>
      <w:marLeft w:val="0"/>
      <w:marRight w:val="0"/>
      <w:marTop w:val="0"/>
      <w:marBottom w:val="0"/>
      <w:divBdr>
        <w:top w:val="none" w:sz="0" w:space="0" w:color="auto"/>
        <w:left w:val="none" w:sz="0" w:space="0" w:color="auto"/>
        <w:bottom w:val="none" w:sz="0" w:space="0" w:color="auto"/>
        <w:right w:val="none" w:sz="0" w:space="0" w:color="auto"/>
      </w:divBdr>
    </w:div>
    <w:div w:id="787748043">
      <w:bodyDiv w:val="1"/>
      <w:marLeft w:val="0"/>
      <w:marRight w:val="0"/>
      <w:marTop w:val="0"/>
      <w:marBottom w:val="0"/>
      <w:divBdr>
        <w:top w:val="none" w:sz="0" w:space="0" w:color="auto"/>
        <w:left w:val="none" w:sz="0" w:space="0" w:color="auto"/>
        <w:bottom w:val="none" w:sz="0" w:space="0" w:color="auto"/>
        <w:right w:val="none" w:sz="0" w:space="0" w:color="auto"/>
      </w:divBdr>
    </w:div>
    <w:div w:id="791094732">
      <w:bodyDiv w:val="1"/>
      <w:marLeft w:val="0"/>
      <w:marRight w:val="0"/>
      <w:marTop w:val="0"/>
      <w:marBottom w:val="0"/>
      <w:divBdr>
        <w:top w:val="none" w:sz="0" w:space="0" w:color="auto"/>
        <w:left w:val="none" w:sz="0" w:space="0" w:color="auto"/>
        <w:bottom w:val="none" w:sz="0" w:space="0" w:color="auto"/>
        <w:right w:val="none" w:sz="0" w:space="0" w:color="auto"/>
      </w:divBdr>
    </w:div>
    <w:div w:id="827867497">
      <w:bodyDiv w:val="1"/>
      <w:marLeft w:val="0"/>
      <w:marRight w:val="0"/>
      <w:marTop w:val="0"/>
      <w:marBottom w:val="0"/>
      <w:divBdr>
        <w:top w:val="none" w:sz="0" w:space="0" w:color="auto"/>
        <w:left w:val="none" w:sz="0" w:space="0" w:color="auto"/>
        <w:bottom w:val="none" w:sz="0" w:space="0" w:color="auto"/>
        <w:right w:val="none" w:sz="0" w:space="0" w:color="auto"/>
      </w:divBdr>
    </w:div>
    <w:div w:id="854271694">
      <w:bodyDiv w:val="1"/>
      <w:marLeft w:val="0"/>
      <w:marRight w:val="0"/>
      <w:marTop w:val="0"/>
      <w:marBottom w:val="0"/>
      <w:divBdr>
        <w:top w:val="none" w:sz="0" w:space="0" w:color="auto"/>
        <w:left w:val="none" w:sz="0" w:space="0" w:color="auto"/>
        <w:bottom w:val="none" w:sz="0" w:space="0" w:color="auto"/>
        <w:right w:val="none" w:sz="0" w:space="0" w:color="auto"/>
      </w:divBdr>
    </w:div>
    <w:div w:id="920872002">
      <w:bodyDiv w:val="1"/>
      <w:marLeft w:val="0"/>
      <w:marRight w:val="0"/>
      <w:marTop w:val="0"/>
      <w:marBottom w:val="0"/>
      <w:divBdr>
        <w:top w:val="none" w:sz="0" w:space="0" w:color="auto"/>
        <w:left w:val="none" w:sz="0" w:space="0" w:color="auto"/>
        <w:bottom w:val="none" w:sz="0" w:space="0" w:color="auto"/>
        <w:right w:val="none" w:sz="0" w:space="0" w:color="auto"/>
      </w:divBdr>
    </w:div>
    <w:div w:id="1016814009">
      <w:bodyDiv w:val="1"/>
      <w:marLeft w:val="0"/>
      <w:marRight w:val="0"/>
      <w:marTop w:val="0"/>
      <w:marBottom w:val="0"/>
      <w:divBdr>
        <w:top w:val="none" w:sz="0" w:space="0" w:color="auto"/>
        <w:left w:val="none" w:sz="0" w:space="0" w:color="auto"/>
        <w:bottom w:val="none" w:sz="0" w:space="0" w:color="auto"/>
        <w:right w:val="none" w:sz="0" w:space="0" w:color="auto"/>
      </w:divBdr>
    </w:div>
    <w:div w:id="1041130602">
      <w:bodyDiv w:val="1"/>
      <w:marLeft w:val="0"/>
      <w:marRight w:val="0"/>
      <w:marTop w:val="0"/>
      <w:marBottom w:val="0"/>
      <w:divBdr>
        <w:top w:val="none" w:sz="0" w:space="0" w:color="auto"/>
        <w:left w:val="none" w:sz="0" w:space="0" w:color="auto"/>
        <w:bottom w:val="none" w:sz="0" w:space="0" w:color="auto"/>
        <w:right w:val="none" w:sz="0" w:space="0" w:color="auto"/>
      </w:divBdr>
    </w:div>
    <w:div w:id="1094205750">
      <w:bodyDiv w:val="1"/>
      <w:marLeft w:val="0"/>
      <w:marRight w:val="0"/>
      <w:marTop w:val="0"/>
      <w:marBottom w:val="0"/>
      <w:divBdr>
        <w:top w:val="none" w:sz="0" w:space="0" w:color="auto"/>
        <w:left w:val="none" w:sz="0" w:space="0" w:color="auto"/>
        <w:bottom w:val="none" w:sz="0" w:space="0" w:color="auto"/>
        <w:right w:val="none" w:sz="0" w:space="0" w:color="auto"/>
      </w:divBdr>
    </w:div>
    <w:div w:id="1168403106">
      <w:bodyDiv w:val="1"/>
      <w:marLeft w:val="0"/>
      <w:marRight w:val="0"/>
      <w:marTop w:val="0"/>
      <w:marBottom w:val="0"/>
      <w:divBdr>
        <w:top w:val="none" w:sz="0" w:space="0" w:color="auto"/>
        <w:left w:val="none" w:sz="0" w:space="0" w:color="auto"/>
        <w:bottom w:val="none" w:sz="0" w:space="0" w:color="auto"/>
        <w:right w:val="none" w:sz="0" w:space="0" w:color="auto"/>
      </w:divBdr>
    </w:div>
    <w:div w:id="1172716307">
      <w:bodyDiv w:val="1"/>
      <w:marLeft w:val="0"/>
      <w:marRight w:val="0"/>
      <w:marTop w:val="0"/>
      <w:marBottom w:val="0"/>
      <w:divBdr>
        <w:top w:val="none" w:sz="0" w:space="0" w:color="auto"/>
        <w:left w:val="none" w:sz="0" w:space="0" w:color="auto"/>
        <w:bottom w:val="none" w:sz="0" w:space="0" w:color="auto"/>
        <w:right w:val="none" w:sz="0" w:space="0" w:color="auto"/>
      </w:divBdr>
    </w:div>
    <w:div w:id="1208222887">
      <w:bodyDiv w:val="1"/>
      <w:marLeft w:val="0"/>
      <w:marRight w:val="0"/>
      <w:marTop w:val="0"/>
      <w:marBottom w:val="0"/>
      <w:divBdr>
        <w:top w:val="none" w:sz="0" w:space="0" w:color="auto"/>
        <w:left w:val="none" w:sz="0" w:space="0" w:color="auto"/>
        <w:bottom w:val="none" w:sz="0" w:space="0" w:color="auto"/>
        <w:right w:val="none" w:sz="0" w:space="0" w:color="auto"/>
      </w:divBdr>
    </w:div>
    <w:div w:id="1262030023">
      <w:bodyDiv w:val="1"/>
      <w:marLeft w:val="0"/>
      <w:marRight w:val="0"/>
      <w:marTop w:val="0"/>
      <w:marBottom w:val="0"/>
      <w:divBdr>
        <w:top w:val="none" w:sz="0" w:space="0" w:color="auto"/>
        <w:left w:val="none" w:sz="0" w:space="0" w:color="auto"/>
        <w:bottom w:val="none" w:sz="0" w:space="0" w:color="auto"/>
        <w:right w:val="none" w:sz="0" w:space="0" w:color="auto"/>
      </w:divBdr>
    </w:div>
    <w:div w:id="1439908984">
      <w:bodyDiv w:val="1"/>
      <w:marLeft w:val="0"/>
      <w:marRight w:val="0"/>
      <w:marTop w:val="0"/>
      <w:marBottom w:val="0"/>
      <w:divBdr>
        <w:top w:val="none" w:sz="0" w:space="0" w:color="auto"/>
        <w:left w:val="none" w:sz="0" w:space="0" w:color="auto"/>
        <w:bottom w:val="none" w:sz="0" w:space="0" w:color="auto"/>
        <w:right w:val="none" w:sz="0" w:space="0" w:color="auto"/>
      </w:divBdr>
    </w:div>
    <w:div w:id="1493792297">
      <w:bodyDiv w:val="1"/>
      <w:marLeft w:val="0"/>
      <w:marRight w:val="0"/>
      <w:marTop w:val="0"/>
      <w:marBottom w:val="0"/>
      <w:divBdr>
        <w:top w:val="none" w:sz="0" w:space="0" w:color="auto"/>
        <w:left w:val="none" w:sz="0" w:space="0" w:color="auto"/>
        <w:bottom w:val="none" w:sz="0" w:space="0" w:color="auto"/>
        <w:right w:val="none" w:sz="0" w:space="0" w:color="auto"/>
      </w:divBdr>
    </w:div>
    <w:div w:id="1531063971">
      <w:bodyDiv w:val="1"/>
      <w:marLeft w:val="0"/>
      <w:marRight w:val="0"/>
      <w:marTop w:val="0"/>
      <w:marBottom w:val="0"/>
      <w:divBdr>
        <w:top w:val="none" w:sz="0" w:space="0" w:color="auto"/>
        <w:left w:val="none" w:sz="0" w:space="0" w:color="auto"/>
        <w:bottom w:val="none" w:sz="0" w:space="0" w:color="auto"/>
        <w:right w:val="none" w:sz="0" w:space="0" w:color="auto"/>
      </w:divBdr>
    </w:div>
    <w:div w:id="1579365313">
      <w:bodyDiv w:val="1"/>
      <w:marLeft w:val="0"/>
      <w:marRight w:val="0"/>
      <w:marTop w:val="0"/>
      <w:marBottom w:val="0"/>
      <w:divBdr>
        <w:top w:val="none" w:sz="0" w:space="0" w:color="auto"/>
        <w:left w:val="none" w:sz="0" w:space="0" w:color="auto"/>
        <w:bottom w:val="none" w:sz="0" w:space="0" w:color="auto"/>
        <w:right w:val="none" w:sz="0" w:space="0" w:color="auto"/>
      </w:divBdr>
    </w:div>
    <w:div w:id="1612977682">
      <w:bodyDiv w:val="1"/>
      <w:marLeft w:val="0"/>
      <w:marRight w:val="0"/>
      <w:marTop w:val="0"/>
      <w:marBottom w:val="0"/>
      <w:divBdr>
        <w:top w:val="none" w:sz="0" w:space="0" w:color="auto"/>
        <w:left w:val="none" w:sz="0" w:space="0" w:color="auto"/>
        <w:bottom w:val="none" w:sz="0" w:space="0" w:color="auto"/>
        <w:right w:val="none" w:sz="0" w:space="0" w:color="auto"/>
      </w:divBdr>
    </w:div>
    <w:div w:id="1658917392">
      <w:bodyDiv w:val="1"/>
      <w:marLeft w:val="0"/>
      <w:marRight w:val="0"/>
      <w:marTop w:val="0"/>
      <w:marBottom w:val="0"/>
      <w:divBdr>
        <w:top w:val="none" w:sz="0" w:space="0" w:color="auto"/>
        <w:left w:val="none" w:sz="0" w:space="0" w:color="auto"/>
        <w:bottom w:val="none" w:sz="0" w:space="0" w:color="auto"/>
        <w:right w:val="none" w:sz="0" w:space="0" w:color="auto"/>
      </w:divBdr>
    </w:div>
    <w:div w:id="1672638615">
      <w:bodyDiv w:val="1"/>
      <w:marLeft w:val="0"/>
      <w:marRight w:val="0"/>
      <w:marTop w:val="0"/>
      <w:marBottom w:val="0"/>
      <w:divBdr>
        <w:top w:val="none" w:sz="0" w:space="0" w:color="auto"/>
        <w:left w:val="none" w:sz="0" w:space="0" w:color="auto"/>
        <w:bottom w:val="none" w:sz="0" w:space="0" w:color="auto"/>
        <w:right w:val="none" w:sz="0" w:space="0" w:color="auto"/>
      </w:divBdr>
    </w:div>
    <w:div w:id="1680305544">
      <w:bodyDiv w:val="1"/>
      <w:marLeft w:val="0"/>
      <w:marRight w:val="0"/>
      <w:marTop w:val="0"/>
      <w:marBottom w:val="0"/>
      <w:divBdr>
        <w:top w:val="none" w:sz="0" w:space="0" w:color="auto"/>
        <w:left w:val="none" w:sz="0" w:space="0" w:color="auto"/>
        <w:bottom w:val="none" w:sz="0" w:space="0" w:color="auto"/>
        <w:right w:val="none" w:sz="0" w:space="0" w:color="auto"/>
      </w:divBdr>
    </w:div>
    <w:div w:id="1729382352">
      <w:bodyDiv w:val="1"/>
      <w:marLeft w:val="0"/>
      <w:marRight w:val="0"/>
      <w:marTop w:val="0"/>
      <w:marBottom w:val="0"/>
      <w:divBdr>
        <w:top w:val="none" w:sz="0" w:space="0" w:color="auto"/>
        <w:left w:val="none" w:sz="0" w:space="0" w:color="auto"/>
        <w:bottom w:val="none" w:sz="0" w:space="0" w:color="auto"/>
        <w:right w:val="none" w:sz="0" w:space="0" w:color="auto"/>
      </w:divBdr>
    </w:div>
    <w:div w:id="1760062589">
      <w:bodyDiv w:val="1"/>
      <w:marLeft w:val="0"/>
      <w:marRight w:val="0"/>
      <w:marTop w:val="0"/>
      <w:marBottom w:val="0"/>
      <w:divBdr>
        <w:top w:val="none" w:sz="0" w:space="0" w:color="auto"/>
        <w:left w:val="none" w:sz="0" w:space="0" w:color="auto"/>
        <w:bottom w:val="none" w:sz="0" w:space="0" w:color="auto"/>
        <w:right w:val="none" w:sz="0" w:space="0" w:color="auto"/>
      </w:divBdr>
    </w:div>
    <w:div w:id="1838570711">
      <w:bodyDiv w:val="1"/>
      <w:marLeft w:val="0"/>
      <w:marRight w:val="0"/>
      <w:marTop w:val="0"/>
      <w:marBottom w:val="0"/>
      <w:divBdr>
        <w:top w:val="none" w:sz="0" w:space="0" w:color="auto"/>
        <w:left w:val="none" w:sz="0" w:space="0" w:color="auto"/>
        <w:bottom w:val="none" w:sz="0" w:space="0" w:color="auto"/>
        <w:right w:val="none" w:sz="0" w:space="0" w:color="auto"/>
      </w:divBdr>
    </w:div>
    <w:div w:id="1895963323">
      <w:bodyDiv w:val="1"/>
      <w:marLeft w:val="0"/>
      <w:marRight w:val="0"/>
      <w:marTop w:val="0"/>
      <w:marBottom w:val="0"/>
      <w:divBdr>
        <w:top w:val="none" w:sz="0" w:space="0" w:color="auto"/>
        <w:left w:val="none" w:sz="0" w:space="0" w:color="auto"/>
        <w:bottom w:val="none" w:sz="0" w:space="0" w:color="auto"/>
        <w:right w:val="none" w:sz="0" w:space="0" w:color="auto"/>
      </w:divBdr>
    </w:div>
    <w:div w:id="1915166084">
      <w:bodyDiv w:val="1"/>
      <w:marLeft w:val="0"/>
      <w:marRight w:val="0"/>
      <w:marTop w:val="0"/>
      <w:marBottom w:val="0"/>
      <w:divBdr>
        <w:top w:val="none" w:sz="0" w:space="0" w:color="auto"/>
        <w:left w:val="none" w:sz="0" w:space="0" w:color="auto"/>
        <w:bottom w:val="none" w:sz="0" w:space="0" w:color="auto"/>
        <w:right w:val="none" w:sz="0" w:space="0" w:color="auto"/>
      </w:divBdr>
    </w:div>
    <w:div w:id="1970238736">
      <w:bodyDiv w:val="1"/>
      <w:marLeft w:val="0"/>
      <w:marRight w:val="0"/>
      <w:marTop w:val="0"/>
      <w:marBottom w:val="0"/>
      <w:divBdr>
        <w:top w:val="none" w:sz="0" w:space="0" w:color="auto"/>
        <w:left w:val="none" w:sz="0" w:space="0" w:color="auto"/>
        <w:bottom w:val="none" w:sz="0" w:space="0" w:color="auto"/>
        <w:right w:val="none" w:sz="0" w:space="0" w:color="auto"/>
      </w:divBdr>
    </w:div>
    <w:div w:id="1980919887">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 w:id="213686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f"/><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tif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12B3F847-8C0E-45A2-844B-5FAA56A49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231</TotalTime>
  <Pages>33</Pages>
  <Words>8033</Words>
  <Characters>46593</Characters>
  <Application>Microsoft Office Word</Application>
  <DocSecurity>0</DocSecurity>
  <Lines>388</Lines>
  <Paragraphs>1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DOI: 10</vt:lpstr>
    </vt:vector>
  </TitlesOfParts>
  <Company>WILEY-VCH Verlag GmbH &amp; Co. KGaA</Company>
  <LinksUpToDate>false</LinksUpToDate>
  <CharactersWithSpaces>54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Boeer</dc:creator>
  <cp:lastModifiedBy>punn</cp:lastModifiedBy>
  <cp:revision>8</cp:revision>
  <cp:lastPrinted>2010-04-21T15:22:00Z</cp:lastPrinted>
  <dcterms:created xsi:type="dcterms:W3CDTF">2014-03-06T20:31:00Z</dcterms:created>
  <dcterms:modified xsi:type="dcterms:W3CDTF">2014-03-07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